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763945"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Federated Learning: Evaluating Popular Frameworks and Developing a Cross-Client Horizontal Server</w:t>
      </w:r>
    </w:p>
    <w:p w14:paraId="567FFD22" w14:textId="77777777" w:rsidR="00042F6D" w:rsidRPr="00C172E4" w:rsidRDefault="00042F6D" w:rsidP="00042F6D">
      <w:pPr>
        <w:suppressAutoHyphens w:val="0"/>
        <w:spacing w:after="160" w:line="259" w:lineRule="auto"/>
        <w:jc w:val="center"/>
        <w:rPr>
          <w:rFonts w:ascii="Arial MT" w:hAnsi="Arial MT"/>
          <w:sz w:val="28"/>
        </w:rPr>
      </w:pPr>
    </w:p>
    <w:p w14:paraId="071EEA54" w14:textId="77777777" w:rsidR="00042F6D" w:rsidRPr="00C172E4" w:rsidRDefault="00042F6D" w:rsidP="00042F6D">
      <w:pPr>
        <w:suppressAutoHyphens w:val="0"/>
        <w:spacing w:after="160" w:line="259" w:lineRule="auto"/>
        <w:jc w:val="center"/>
        <w:rPr>
          <w:rFonts w:ascii="Arial MT" w:hAnsi="Arial MT"/>
          <w:sz w:val="28"/>
        </w:rPr>
      </w:pPr>
    </w:p>
    <w:p w14:paraId="48105E59"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Jose Maria Rico Leal</w:t>
      </w:r>
    </w:p>
    <w:p w14:paraId="37006143" w14:textId="77777777" w:rsidR="00042F6D" w:rsidRPr="00C172E4" w:rsidRDefault="00042F6D" w:rsidP="00042F6D">
      <w:pPr>
        <w:suppressAutoHyphens w:val="0"/>
        <w:spacing w:after="160" w:line="259" w:lineRule="auto"/>
        <w:jc w:val="center"/>
        <w:rPr>
          <w:rFonts w:ascii="Arial MT" w:hAnsi="Arial MT"/>
          <w:sz w:val="28"/>
        </w:rPr>
      </w:pPr>
    </w:p>
    <w:p w14:paraId="24A01485" w14:textId="77777777" w:rsidR="00042F6D" w:rsidRPr="00C172E4" w:rsidRDefault="00042F6D" w:rsidP="00042F6D">
      <w:pPr>
        <w:suppressAutoHyphens w:val="0"/>
        <w:spacing w:after="160" w:line="259" w:lineRule="auto"/>
        <w:jc w:val="center"/>
        <w:rPr>
          <w:rFonts w:ascii="Arial MT" w:hAnsi="Arial MT"/>
          <w:sz w:val="28"/>
        </w:rPr>
      </w:pPr>
    </w:p>
    <w:p w14:paraId="2C3FE93E"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A Thesis Submitted in Partial Fulfilment</w:t>
      </w:r>
    </w:p>
    <w:p w14:paraId="2AE3A878"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of the requirements for the</w:t>
      </w:r>
    </w:p>
    <w:p w14:paraId="7AC2DF3A"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Degree of</w:t>
      </w:r>
    </w:p>
    <w:p w14:paraId="20FAB9E5"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Master of Science in Data Analytics</w:t>
      </w:r>
    </w:p>
    <w:p w14:paraId="4DBA498D" w14:textId="77777777" w:rsidR="00042F6D" w:rsidRPr="00C172E4" w:rsidRDefault="00042F6D" w:rsidP="00042F6D">
      <w:pPr>
        <w:suppressAutoHyphens w:val="0"/>
        <w:spacing w:after="160" w:line="259" w:lineRule="auto"/>
        <w:jc w:val="center"/>
        <w:rPr>
          <w:rFonts w:ascii="Arial MT" w:hAnsi="Arial MT"/>
          <w:sz w:val="28"/>
        </w:rPr>
      </w:pPr>
    </w:p>
    <w:p w14:paraId="7EA48B5F" w14:textId="77777777" w:rsidR="00042F6D" w:rsidRPr="00C172E4" w:rsidRDefault="00042F6D" w:rsidP="00042F6D">
      <w:pPr>
        <w:suppressAutoHyphens w:val="0"/>
        <w:spacing w:after="160" w:line="259" w:lineRule="auto"/>
        <w:jc w:val="center"/>
        <w:rPr>
          <w:rFonts w:ascii="Arial MT" w:hAnsi="Arial MT"/>
          <w:sz w:val="28"/>
        </w:rPr>
      </w:pPr>
    </w:p>
    <w:p w14:paraId="0983C3F6" w14:textId="77777777" w:rsidR="00042F6D" w:rsidRPr="00C172E4" w:rsidRDefault="00042F6D" w:rsidP="00042F6D">
      <w:pPr>
        <w:suppressAutoHyphens w:val="0"/>
        <w:spacing w:after="160" w:line="259" w:lineRule="auto"/>
        <w:jc w:val="center"/>
        <w:rPr>
          <w:rFonts w:ascii="Arial MT" w:hAnsi="Arial MT"/>
          <w:sz w:val="28"/>
        </w:rPr>
      </w:pPr>
    </w:p>
    <w:p w14:paraId="1F015F01"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noProof/>
          <w:sz w:val="28"/>
        </w:rPr>
        <w:drawing>
          <wp:inline distT="0" distB="0" distL="0" distR="0" wp14:anchorId="3EDFA533" wp14:editId="24D16720">
            <wp:extent cx="3817620" cy="1318260"/>
            <wp:effectExtent l="0" t="0" r="0" b="0"/>
            <wp:docPr id="1315134373" name="Picture 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with medium confidenc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17620" cy="1318260"/>
                    </a:xfrm>
                    <a:prstGeom prst="rect">
                      <a:avLst/>
                    </a:prstGeom>
                    <a:noFill/>
                    <a:ln>
                      <a:noFill/>
                    </a:ln>
                  </pic:spPr>
                </pic:pic>
              </a:graphicData>
            </a:graphic>
          </wp:inline>
        </w:drawing>
      </w:r>
    </w:p>
    <w:p w14:paraId="12A66A67" w14:textId="77777777" w:rsidR="00042F6D" w:rsidRPr="00C172E4" w:rsidRDefault="00042F6D" w:rsidP="00042F6D">
      <w:pPr>
        <w:suppressAutoHyphens w:val="0"/>
        <w:spacing w:after="160" w:line="259" w:lineRule="auto"/>
        <w:jc w:val="center"/>
        <w:rPr>
          <w:rFonts w:ascii="Arial MT" w:hAnsi="Arial MT"/>
          <w:sz w:val="28"/>
        </w:rPr>
      </w:pPr>
    </w:p>
    <w:p w14:paraId="154CBE5F" w14:textId="77777777" w:rsidR="00042F6D" w:rsidRPr="00C172E4" w:rsidRDefault="00042F6D" w:rsidP="00042F6D">
      <w:pPr>
        <w:suppressAutoHyphens w:val="0"/>
        <w:spacing w:after="160" w:line="259" w:lineRule="auto"/>
        <w:jc w:val="center"/>
        <w:rPr>
          <w:rFonts w:ascii="Arial MT" w:hAnsi="Arial MT"/>
          <w:sz w:val="28"/>
        </w:rPr>
      </w:pPr>
      <w:r>
        <w:rPr>
          <w:rFonts w:ascii="Arial MT" w:hAnsi="Arial MT"/>
          <w:sz w:val="28"/>
        </w:rPr>
        <w:t>September</w:t>
      </w:r>
      <w:r w:rsidRPr="00C172E4">
        <w:rPr>
          <w:rFonts w:ascii="Arial MT" w:hAnsi="Arial MT"/>
          <w:sz w:val="28"/>
        </w:rPr>
        <w:t xml:space="preserve"> 202</w:t>
      </w:r>
      <w:r>
        <w:rPr>
          <w:rFonts w:ascii="Arial MT" w:hAnsi="Arial MT"/>
          <w:sz w:val="28"/>
        </w:rPr>
        <w:t>4</w:t>
      </w:r>
    </w:p>
    <w:p w14:paraId="3C300AE5" w14:textId="77777777" w:rsidR="00042F6D" w:rsidRPr="00C172E4" w:rsidRDefault="00042F6D" w:rsidP="00042F6D">
      <w:pPr>
        <w:suppressAutoHyphens w:val="0"/>
        <w:spacing w:after="160" w:line="259" w:lineRule="auto"/>
        <w:jc w:val="center"/>
        <w:rPr>
          <w:rFonts w:ascii="Arial MT" w:hAnsi="Arial MT"/>
          <w:sz w:val="28"/>
        </w:rPr>
      </w:pPr>
    </w:p>
    <w:p w14:paraId="1A1EB881" w14:textId="77777777" w:rsidR="00042F6D" w:rsidRPr="00C172E4" w:rsidRDefault="00042F6D" w:rsidP="00042F6D">
      <w:pPr>
        <w:suppressAutoHyphens w:val="0"/>
        <w:spacing w:after="160" w:line="259" w:lineRule="auto"/>
        <w:jc w:val="center"/>
        <w:rPr>
          <w:rFonts w:ascii="Arial MT" w:hAnsi="Arial MT"/>
          <w:sz w:val="28"/>
        </w:rPr>
      </w:pPr>
    </w:p>
    <w:p w14:paraId="2798E104" w14:textId="77777777" w:rsidR="00042F6D" w:rsidRPr="00C172E4" w:rsidRDefault="00042F6D" w:rsidP="00042F6D">
      <w:pPr>
        <w:suppressAutoHyphens w:val="0"/>
        <w:spacing w:after="160" w:line="259" w:lineRule="auto"/>
        <w:jc w:val="center"/>
        <w:rPr>
          <w:rFonts w:ascii="Arial MT" w:hAnsi="Arial MT"/>
          <w:sz w:val="28"/>
        </w:rPr>
      </w:pPr>
    </w:p>
    <w:p w14:paraId="2EFD1A1D" w14:textId="77777777" w:rsidR="00042F6D" w:rsidRPr="00C172E4" w:rsidRDefault="00042F6D" w:rsidP="00042F6D">
      <w:pPr>
        <w:suppressAutoHyphens w:val="0"/>
        <w:spacing w:after="160" w:line="259" w:lineRule="auto"/>
        <w:jc w:val="center"/>
        <w:rPr>
          <w:rFonts w:ascii="Arial MT" w:hAnsi="Arial MT"/>
          <w:sz w:val="28"/>
        </w:rPr>
      </w:pPr>
      <w:r w:rsidRPr="00C172E4">
        <w:rPr>
          <w:rFonts w:ascii="Arial MT" w:hAnsi="Arial MT"/>
          <w:sz w:val="28"/>
        </w:rPr>
        <w:t xml:space="preserve">Supervisor: </w:t>
      </w:r>
      <w:r>
        <w:rPr>
          <w:rFonts w:ascii="Arial MT" w:hAnsi="Arial MT"/>
          <w:sz w:val="28"/>
        </w:rPr>
        <w:t>Sam Weiss</w:t>
      </w:r>
    </w:p>
    <w:p w14:paraId="6CA38BBB" w14:textId="59347CBE" w:rsidR="00042F6D" w:rsidRDefault="00042F6D">
      <w:pPr>
        <w:suppressAutoHyphens w:val="0"/>
        <w:spacing w:after="160" w:line="259" w:lineRule="auto"/>
      </w:pPr>
      <w:r>
        <w:br w:type="page"/>
      </w:r>
    </w:p>
    <w:p w14:paraId="0DE6A524" w14:textId="702FE80A" w:rsidR="00042F6D" w:rsidRDefault="00042F6D" w:rsidP="00042F6D">
      <w:pPr>
        <w:pStyle w:val="Heading1"/>
      </w:pPr>
      <w:bookmarkStart w:id="0" w:name="_Toc176985772"/>
      <w:r>
        <w:lastRenderedPageBreak/>
        <w:t>Abstract</w:t>
      </w:r>
      <w:bookmarkEnd w:id="0"/>
    </w:p>
    <w:p w14:paraId="4ADB1A1F" w14:textId="77777777" w:rsidR="000410A7" w:rsidRDefault="00636BF5" w:rsidP="002448D2">
      <w:pPr>
        <w:pStyle w:val="BodyText"/>
      </w:pPr>
      <w:r w:rsidRPr="00636BF5">
        <w:t xml:space="preserve">Nowadays, companies and institutions are exploring new ways to enhance their </w:t>
      </w:r>
      <w:r w:rsidR="0000686C">
        <w:t xml:space="preserve">Machine Learning </w:t>
      </w:r>
      <w:r w:rsidR="000F5FA1">
        <w:t xml:space="preserve">(ML) </w:t>
      </w:r>
      <w:r w:rsidRPr="00636BF5">
        <w:t xml:space="preserve">models. </w:t>
      </w:r>
      <w:r w:rsidR="000F5FA1">
        <w:t>A good example of this</w:t>
      </w:r>
      <w:r w:rsidRPr="00636BF5">
        <w:t xml:space="preserve"> is the launch of Federated Learning (FL) by Google in 2017. Since then, this paradigm has </w:t>
      </w:r>
      <w:r w:rsidR="000F5FA1">
        <w:t>evolved</w:t>
      </w:r>
      <w:r w:rsidRPr="00636BF5">
        <w:t xml:space="preserve">, giving </w:t>
      </w:r>
      <w:r>
        <w:t>birth</w:t>
      </w:r>
      <w:r w:rsidRPr="00636BF5">
        <w:t xml:space="preserve"> to a wide range of frameworks for its implementation. </w:t>
      </w:r>
      <w:r w:rsidR="000F5FA1">
        <w:t>Some</w:t>
      </w:r>
      <w:r w:rsidRPr="00636BF5">
        <w:t xml:space="preserve"> advantage</w:t>
      </w:r>
      <w:r w:rsidR="000F5FA1">
        <w:t>s</w:t>
      </w:r>
      <w:r w:rsidRPr="00636BF5">
        <w:t xml:space="preserve"> of FL </w:t>
      </w:r>
      <w:r w:rsidR="000F5FA1">
        <w:t>are</w:t>
      </w:r>
      <w:r w:rsidRPr="00636BF5">
        <w:t xml:space="preserve"> that it enables decentrali</w:t>
      </w:r>
      <w:r>
        <w:t>s</w:t>
      </w:r>
      <w:r w:rsidRPr="00636BF5">
        <w:t>ed training</w:t>
      </w:r>
      <w:r w:rsidR="000F5FA1">
        <w:t xml:space="preserve"> and keeps data privacy on client’s side.</w:t>
      </w:r>
    </w:p>
    <w:p w14:paraId="077A36E3" w14:textId="39B3FBA3" w:rsidR="00D11D7D" w:rsidRDefault="000410A7" w:rsidP="00D11D7D">
      <w:pPr>
        <w:pStyle w:val="BodyText"/>
      </w:pPr>
      <w:r w:rsidRPr="000410A7">
        <w:t>This project evaluated five popular FL frameworks and found that their tutorials and use cases are often focused on academic purposes, not reflecting how real-world FL network operate</w:t>
      </w:r>
      <w:r w:rsidR="007621FE">
        <w:t>s</w:t>
      </w:r>
      <w:r w:rsidRPr="000410A7">
        <w:t xml:space="preserve"> in practice. The aim of this research was to </w:t>
      </w:r>
      <w:r>
        <w:t>narrow</w:t>
      </w:r>
      <w:r w:rsidRPr="000410A7">
        <w:t xml:space="preserve"> the gap between FL framework use cases and real-world FL systems by developing a cross-client horizontal FL server. This artifact was designed for two scenarios</w:t>
      </w:r>
      <w:r>
        <w:t xml:space="preserve"> (</w:t>
      </w:r>
      <w:r w:rsidRPr="000410A7">
        <w:t>technological and medical</w:t>
      </w:r>
      <w:r>
        <w:t xml:space="preserve">) </w:t>
      </w:r>
      <w:r w:rsidRPr="000410A7">
        <w:t>using IID and non-IID data. The technological scenario addressed a binary classification problem with synthetically generated tabular data, while the medical scenario focused on image classification. In both cases, five clients were connected to a central server, where each scenario was trained in two variants: IID and non-IID.</w:t>
      </w:r>
    </w:p>
    <w:p w14:paraId="1C37CAD6" w14:textId="7027AF34" w:rsidR="002E38D1" w:rsidRDefault="002E38D1" w:rsidP="00D11D7D">
      <w:pPr>
        <w:pStyle w:val="BodyText"/>
      </w:pPr>
      <w:r w:rsidRPr="002E38D1">
        <w:t>The results, focusing only on the non-IID variant for both scenarios</w:t>
      </w:r>
      <w:r>
        <w:t xml:space="preserve">, </w:t>
      </w:r>
      <w:r w:rsidRPr="002E38D1">
        <w:t>as would occur in real-life applications</w:t>
      </w:r>
      <w:r>
        <w:t xml:space="preserve">, </w:t>
      </w:r>
      <w:r w:rsidRPr="002E38D1">
        <w:t>showed that the global model improved in the technological scenario, increasing from 58.07% to 66.21%. However, the medical scenario was less successful, with the global model accuracy decreasing from 87.69% to 86.01%.</w:t>
      </w:r>
    </w:p>
    <w:p w14:paraId="440FCA95" w14:textId="44DB5AF0" w:rsidR="004D166F" w:rsidRDefault="004D166F" w:rsidP="00D11D7D">
      <w:pPr>
        <w:pStyle w:val="BodyText"/>
      </w:pPr>
      <w:r w:rsidRPr="004D166F">
        <w:t>This experiment demonstrated a realistic FL server, though with certain limitations. Future work will be needed to improve server infrastructure, incorporate dynamic data, resolve communication issues, and address privacy concerns in order to fully bridge the gap between use cases and a real-world FL server.</w:t>
      </w:r>
    </w:p>
    <w:p w14:paraId="51107BF3" w14:textId="006FEB54" w:rsidR="00B769C6" w:rsidRDefault="00B769C6">
      <w:pPr>
        <w:suppressAutoHyphens w:val="0"/>
        <w:spacing w:after="160" w:line="259" w:lineRule="auto"/>
      </w:pPr>
      <w:r>
        <w:br w:type="page"/>
      </w:r>
    </w:p>
    <w:p w14:paraId="212623D0" w14:textId="67FA6E3C" w:rsidR="00042F6D" w:rsidRDefault="00042F6D" w:rsidP="00042F6D">
      <w:pPr>
        <w:pStyle w:val="Heading1"/>
      </w:pPr>
      <w:bookmarkStart w:id="1" w:name="_Toc176985773"/>
      <w:r>
        <w:lastRenderedPageBreak/>
        <w:t>Contents</w:t>
      </w:r>
      <w:bookmarkEnd w:id="1"/>
    </w:p>
    <w:p w14:paraId="1676A532" w14:textId="75DF54AE" w:rsidR="00932450" w:rsidRDefault="00102E46">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r w:rsidRPr="005B5A0D">
        <w:rPr>
          <w:rFonts w:cs="Arial"/>
          <w:b w:val="0"/>
        </w:rPr>
        <w:fldChar w:fldCharType="begin"/>
      </w:r>
      <w:r w:rsidRPr="005B5A0D">
        <w:rPr>
          <w:rFonts w:cs="Arial"/>
        </w:rPr>
        <w:instrText xml:space="preserve"> TOC \o "1-3" \h \z \u </w:instrText>
      </w:r>
      <w:r w:rsidRPr="005B5A0D">
        <w:rPr>
          <w:rFonts w:cs="Arial"/>
          <w:b w:val="0"/>
        </w:rPr>
        <w:fldChar w:fldCharType="separate"/>
      </w:r>
      <w:hyperlink w:anchor="_Toc176985772" w:history="1">
        <w:r w:rsidR="00932450" w:rsidRPr="008872E9">
          <w:rPr>
            <w:rStyle w:val="Hyperlink"/>
          </w:rPr>
          <w:t>Abstract</w:t>
        </w:r>
        <w:r w:rsidR="00932450">
          <w:rPr>
            <w:noProof/>
            <w:webHidden/>
          </w:rPr>
          <w:tab/>
        </w:r>
        <w:r w:rsidR="00932450">
          <w:rPr>
            <w:noProof/>
            <w:webHidden/>
          </w:rPr>
          <w:fldChar w:fldCharType="begin"/>
        </w:r>
        <w:r w:rsidR="00932450">
          <w:rPr>
            <w:noProof/>
            <w:webHidden/>
          </w:rPr>
          <w:instrText xml:space="preserve"> PAGEREF _Toc176985772 \h </w:instrText>
        </w:r>
        <w:r w:rsidR="00932450">
          <w:rPr>
            <w:noProof/>
            <w:webHidden/>
          </w:rPr>
        </w:r>
        <w:r w:rsidR="00932450">
          <w:rPr>
            <w:noProof/>
            <w:webHidden/>
          </w:rPr>
          <w:fldChar w:fldCharType="separate"/>
        </w:r>
        <w:r w:rsidR="00932450">
          <w:rPr>
            <w:noProof/>
            <w:webHidden/>
          </w:rPr>
          <w:t>ii</w:t>
        </w:r>
        <w:r w:rsidR="00932450">
          <w:rPr>
            <w:noProof/>
            <w:webHidden/>
          </w:rPr>
          <w:fldChar w:fldCharType="end"/>
        </w:r>
      </w:hyperlink>
    </w:p>
    <w:p w14:paraId="60AC1F1E" w14:textId="17E07761" w:rsidR="00932450"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73" w:history="1">
        <w:r w:rsidR="00932450" w:rsidRPr="008872E9">
          <w:rPr>
            <w:rStyle w:val="Hyperlink"/>
          </w:rPr>
          <w:t>Contents</w:t>
        </w:r>
        <w:r w:rsidR="00932450">
          <w:rPr>
            <w:noProof/>
            <w:webHidden/>
          </w:rPr>
          <w:tab/>
        </w:r>
        <w:r w:rsidR="00932450">
          <w:rPr>
            <w:noProof/>
            <w:webHidden/>
          </w:rPr>
          <w:fldChar w:fldCharType="begin"/>
        </w:r>
        <w:r w:rsidR="00932450">
          <w:rPr>
            <w:noProof/>
            <w:webHidden/>
          </w:rPr>
          <w:instrText xml:space="preserve"> PAGEREF _Toc176985773 \h </w:instrText>
        </w:r>
        <w:r w:rsidR="00932450">
          <w:rPr>
            <w:noProof/>
            <w:webHidden/>
          </w:rPr>
        </w:r>
        <w:r w:rsidR="00932450">
          <w:rPr>
            <w:noProof/>
            <w:webHidden/>
          </w:rPr>
          <w:fldChar w:fldCharType="separate"/>
        </w:r>
        <w:r w:rsidR="00932450">
          <w:rPr>
            <w:noProof/>
            <w:webHidden/>
          </w:rPr>
          <w:t>iii</w:t>
        </w:r>
        <w:r w:rsidR="00932450">
          <w:rPr>
            <w:noProof/>
            <w:webHidden/>
          </w:rPr>
          <w:fldChar w:fldCharType="end"/>
        </w:r>
      </w:hyperlink>
    </w:p>
    <w:p w14:paraId="4632A554" w14:textId="37BD1191" w:rsidR="00932450"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74" w:history="1">
        <w:r w:rsidR="00932450" w:rsidRPr="008872E9">
          <w:rPr>
            <w:rStyle w:val="Hyperlink"/>
          </w:rPr>
          <w:t>Abbreviations</w:t>
        </w:r>
        <w:r w:rsidR="00932450">
          <w:rPr>
            <w:noProof/>
            <w:webHidden/>
          </w:rPr>
          <w:tab/>
        </w:r>
        <w:r w:rsidR="00932450">
          <w:rPr>
            <w:noProof/>
            <w:webHidden/>
          </w:rPr>
          <w:fldChar w:fldCharType="begin"/>
        </w:r>
        <w:r w:rsidR="00932450">
          <w:rPr>
            <w:noProof/>
            <w:webHidden/>
          </w:rPr>
          <w:instrText xml:space="preserve"> PAGEREF _Toc176985774 \h </w:instrText>
        </w:r>
        <w:r w:rsidR="00932450">
          <w:rPr>
            <w:noProof/>
            <w:webHidden/>
          </w:rPr>
        </w:r>
        <w:r w:rsidR="00932450">
          <w:rPr>
            <w:noProof/>
            <w:webHidden/>
          </w:rPr>
          <w:fldChar w:fldCharType="separate"/>
        </w:r>
        <w:r w:rsidR="00932450">
          <w:rPr>
            <w:noProof/>
            <w:webHidden/>
          </w:rPr>
          <w:t>v</w:t>
        </w:r>
        <w:r w:rsidR="00932450">
          <w:rPr>
            <w:noProof/>
            <w:webHidden/>
          </w:rPr>
          <w:fldChar w:fldCharType="end"/>
        </w:r>
      </w:hyperlink>
    </w:p>
    <w:p w14:paraId="1FFD62C8" w14:textId="06D95B8A" w:rsidR="00932450"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75" w:history="1">
        <w:r w:rsidR="00932450" w:rsidRPr="008872E9">
          <w:rPr>
            <w:rStyle w:val="Hyperlink"/>
          </w:rPr>
          <w:t>Figures</w:t>
        </w:r>
        <w:r w:rsidR="00932450">
          <w:rPr>
            <w:noProof/>
            <w:webHidden/>
          </w:rPr>
          <w:tab/>
        </w:r>
        <w:r w:rsidR="00932450">
          <w:rPr>
            <w:noProof/>
            <w:webHidden/>
          </w:rPr>
          <w:fldChar w:fldCharType="begin"/>
        </w:r>
        <w:r w:rsidR="00932450">
          <w:rPr>
            <w:noProof/>
            <w:webHidden/>
          </w:rPr>
          <w:instrText xml:space="preserve"> PAGEREF _Toc176985775 \h </w:instrText>
        </w:r>
        <w:r w:rsidR="00932450">
          <w:rPr>
            <w:noProof/>
            <w:webHidden/>
          </w:rPr>
        </w:r>
        <w:r w:rsidR="00932450">
          <w:rPr>
            <w:noProof/>
            <w:webHidden/>
          </w:rPr>
          <w:fldChar w:fldCharType="separate"/>
        </w:r>
        <w:r w:rsidR="00932450">
          <w:rPr>
            <w:noProof/>
            <w:webHidden/>
          </w:rPr>
          <w:t>vii</w:t>
        </w:r>
        <w:r w:rsidR="00932450">
          <w:rPr>
            <w:noProof/>
            <w:webHidden/>
          </w:rPr>
          <w:fldChar w:fldCharType="end"/>
        </w:r>
      </w:hyperlink>
    </w:p>
    <w:p w14:paraId="56C34F46" w14:textId="4F401FE6" w:rsidR="00932450" w:rsidRDefault="00000000">
      <w:pPr>
        <w:pStyle w:val="TOC1"/>
        <w:tabs>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76" w:history="1">
        <w:r w:rsidR="00932450" w:rsidRPr="008872E9">
          <w:rPr>
            <w:rStyle w:val="Hyperlink"/>
          </w:rPr>
          <w:t>Tables</w:t>
        </w:r>
        <w:r w:rsidR="00932450">
          <w:rPr>
            <w:noProof/>
            <w:webHidden/>
          </w:rPr>
          <w:tab/>
        </w:r>
        <w:r w:rsidR="00932450">
          <w:rPr>
            <w:noProof/>
            <w:webHidden/>
          </w:rPr>
          <w:fldChar w:fldCharType="begin"/>
        </w:r>
        <w:r w:rsidR="00932450">
          <w:rPr>
            <w:noProof/>
            <w:webHidden/>
          </w:rPr>
          <w:instrText xml:space="preserve"> PAGEREF _Toc176985776 \h </w:instrText>
        </w:r>
        <w:r w:rsidR="00932450">
          <w:rPr>
            <w:noProof/>
            <w:webHidden/>
          </w:rPr>
        </w:r>
        <w:r w:rsidR="00932450">
          <w:rPr>
            <w:noProof/>
            <w:webHidden/>
          </w:rPr>
          <w:fldChar w:fldCharType="separate"/>
        </w:r>
        <w:r w:rsidR="00932450">
          <w:rPr>
            <w:noProof/>
            <w:webHidden/>
          </w:rPr>
          <w:t>viii</w:t>
        </w:r>
        <w:r w:rsidR="00932450">
          <w:rPr>
            <w:noProof/>
            <w:webHidden/>
          </w:rPr>
          <w:fldChar w:fldCharType="end"/>
        </w:r>
      </w:hyperlink>
    </w:p>
    <w:p w14:paraId="1DC50840" w14:textId="620302DE" w:rsidR="00932450"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77" w:history="1">
        <w:r w:rsidR="00932450" w:rsidRPr="008872E9">
          <w:rPr>
            <w:rStyle w:val="Hyperlink"/>
          </w:rPr>
          <w:t>1.</w:t>
        </w:r>
        <w:r w:rsidR="00932450">
          <w:rPr>
            <w:rFonts w:asciiTheme="minorHAnsi" w:eastAsiaTheme="minorEastAsia" w:hAnsiTheme="minorHAnsi" w:cstheme="minorBidi"/>
            <w:b w:val="0"/>
            <w:noProof/>
            <w:kern w:val="2"/>
            <w:sz w:val="24"/>
            <w:szCs w:val="24"/>
            <w:lang w:eastAsia="en-IE"/>
            <w14:ligatures w14:val="standardContextual"/>
          </w:rPr>
          <w:tab/>
        </w:r>
        <w:r w:rsidR="00932450" w:rsidRPr="008872E9">
          <w:rPr>
            <w:rStyle w:val="Hyperlink"/>
          </w:rPr>
          <w:t>Introduction</w:t>
        </w:r>
        <w:r w:rsidR="00932450">
          <w:rPr>
            <w:noProof/>
            <w:webHidden/>
          </w:rPr>
          <w:tab/>
        </w:r>
        <w:r w:rsidR="00932450">
          <w:rPr>
            <w:noProof/>
            <w:webHidden/>
          </w:rPr>
          <w:fldChar w:fldCharType="begin"/>
        </w:r>
        <w:r w:rsidR="00932450">
          <w:rPr>
            <w:noProof/>
            <w:webHidden/>
          </w:rPr>
          <w:instrText xml:space="preserve"> PAGEREF _Toc176985777 \h </w:instrText>
        </w:r>
        <w:r w:rsidR="00932450">
          <w:rPr>
            <w:noProof/>
            <w:webHidden/>
          </w:rPr>
        </w:r>
        <w:r w:rsidR="00932450">
          <w:rPr>
            <w:noProof/>
            <w:webHidden/>
          </w:rPr>
          <w:fldChar w:fldCharType="separate"/>
        </w:r>
        <w:r w:rsidR="00932450">
          <w:rPr>
            <w:noProof/>
            <w:webHidden/>
          </w:rPr>
          <w:t>1</w:t>
        </w:r>
        <w:r w:rsidR="00932450">
          <w:rPr>
            <w:noProof/>
            <w:webHidden/>
          </w:rPr>
          <w:fldChar w:fldCharType="end"/>
        </w:r>
      </w:hyperlink>
    </w:p>
    <w:p w14:paraId="2ADA2E3B" w14:textId="6286D36C"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78" w:history="1">
        <w:r w:rsidR="00932450" w:rsidRPr="008872E9">
          <w:rPr>
            <w:rStyle w:val="Hyperlink"/>
          </w:rPr>
          <w:t>1.1.</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Motivation</w:t>
        </w:r>
        <w:r w:rsidR="00932450">
          <w:rPr>
            <w:noProof/>
            <w:webHidden/>
          </w:rPr>
          <w:tab/>
        </w:r>
        <w:r w:rsidR="00932450">
          <w:rPr>
            <w:noProof/>
            <w:webHidden/>
          </w:rPr>
          <w:fldChar w:fldCharType="begin"/>
        </w:r>
        <w:r w:rsidR="00932450">
          <w:rPr>
            <w:noProof/>
            <w:webHidden/>
          </w:rPr>
          <w:instrText xml:space="preserve"> PAGEREF _Toc176985778 \h </w:instrText>
        </w:r>
        <w:r w:rsidR="00932450">
          <w:rPr>
            <w:noProof/>
            <w:webHidden/>
          </w:rPr>
        </w:r>
        <w:r w:rsidR="00932450">
          <w:rPr>
            <w:noProof/>
            <w:webHidden/>
          </w:rPr>
          <w:fldChar w:fldCharType="separate"/>
        </w:r>
        <w:r w:rsidR="00932450">
          <w:rPr>
            <w:noProof/>
            <w:webHidden/>
          </w:rPr>
          <w:t>1</w:t>
        </w:r>
        <w:r w:rsidR="00932450">
          <w:rPr>
            <w:noProof/>
            <w:webHidden/>
          </w:rPr>
          <w:fldChar w:fldCharType="end"/>
        </w:r>
      </w:hyperlink>
    </w:p>
    <w:p w14:paraId="0F2C6301" w14:textId="41C7E6FF"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79" w:history="1">
        <w:r w:rsidR="00932450" w:rsidRPr="008872E9">
          <w:rPr>
            <w:rStyle w:val="Hyperlink"/>
          </w:rPr>
          <w:t>1.2.</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Research Problem</w:t>
        </w:r>
        <w:r w:rsidR="00932450">
          <w:rPr>
            <w:noProof/>
            <w:webHidden/>
          </w:rPr>
          <w:tab/>
        </w:r>
        <w:r w:rsidR="00932450">
          <w:rPr>
            <w:noProof/>
            <w:webHidden/>
          </w:rPr>
          <w:fldChar w:fldCharType="begin"/>
        </w:r>
        <w:r w:rsidR="00932450">
          <w:rPr>
            <w:noProof/>
            <w:webHidden/>
          </w:rPr>
          <w:instrText xml:space="preserve"> PAGEREF _Toc176985779 \h </w:instrText>
        </w:r>
        <w:r w:rsidR="00932450">
          <w:rPr>
            <w:noProof/>
            <w:webHidden/>
          </w:rPr>
        </w:r>
        <w:r w:rsidR="00932450">
          <w:rPr>
            <w:noProof/>
            <w:webHidden/>
          </w:rPr>
          <w:fldChar w:fldCharType="separate"/>
        </w:r>
        <w:r w:rsidR="00932450">
          <w:rPr>
            <w:noProof/>
            <w:webHidden/>
          </w:rPr>
          <w:t>2</w:t>
        </w:r>
        <w:r w:rsidR="00932450">
          <w:rPr>
            <w:noProof/>
            <w:webHidden/>
          </w:rPr>
          <w:fldChar w:fldCharType="end"/>
        </w:r>
      </w:hyperlink>
    </w:p>
    <w:p w14:paraId="34DEE179" w14:textId="71DD87F3"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80" w:history="1">
        <w:r w:rsidR="00932450" w:rsidRPr="008872E9">
          <w:rPr>
            <w:rStyle w:val="Hyperlink"/>
          </w:rPr>
          <w:t>1.3.</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Research Objectives</w:t>
        </w:r>
        <w:r w:rsidR="00932450">
          <w:rPr>
            <w:noProof/>
            <w:webHidden/>
          </w:rPr>
          <w:tab/>
        </w:r>
        <w:r w:rsidR="00932450">
          <w:rPr>
            <w:noProof/>
            <w:webHidden/>
          </w:rPr>
          <w:fldChar w:fldCharType="begin"/>
        </w:r>
        <w:r w:rsidR="00932450">
          <w:rPr>
            <w:noProof/>
            <w:webHidden/>
          </w:rPr>
          <w:instrText xml:space="preserve"> PAGEREF _Toc176985780 \h </w:instrText>
        </w:r>
        <w:r w:rsidR="00932450">
          <w:rPr>
            <w:noProof/>
            <w:webHidden/>
          </w:rPr>
        </w:r>
        <w:r w:rsidR="00932450">
          <w:rPr>
            <w:noProof/>
            <w:webHidden/>
          </w:rPr>
          <w:fldChar w:fldCharType="separate"/>
        </w:r>
        <w:r w:rsidR="00932450">
          <w:rPr>
            <w:noProof/>
            <w:webHidden/>
          </w:rPr>
          <w:t>2</w:t>
        </w:r>
        <w:r w:rsidR="00932450">
          <w:rPr>
            <w:noProof/>
            <w:webHidden/>
          </w:rPr>
          <w:fldChar w:fldCharType="end"/>
        </w:r>
      </w:hyperlink>
    </w:p>
    <w:p w14:paraId="657CBD11" w14:textId="785A148B"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81" w:history="1">
        <w:r w:rsidR="00932450" w:rsidRPr="008872E9">
          <w:rPr>
            <w:rStyle w:val="Hyperlink"/>
          </w:rPr>
          <w:t>1.4.</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Project Structure</w:t>
        </w:r>
        <w:r w:rsidR="00932450">
          <w:rPr>
            <w:noProof/>
            <w:webHidden/>
          </w:rPr>
          <w:tab/>
        </w:r>
        <w:r w:rsidR="00932450">
          <w:rPr>
            <w:noProof/>
            <w:webHidden/>
          </w:rPr>
          <w:fldChar w:fldCharType="begin"/>
        </w:r>
        <w:r w:rsidR="00932450">
          <w:rPr>
            <w:noProof/>
            <w:webHidden/>
          </w:rPr>
          <w:instrText xml:space="preserve"> PAGEREF _Toc176985781 \h </w:instrText>
        </w:r>
        <w:r w:rsidR="00932450">
          <w:rPr>
            <w:noProof/>
            <w:webHidden/>
          </w:rPr>
        </w:r>
        <w:r w:rsidR="00932450">
          <w:rPr>
            <w:noProof/>
            <w:webHidden/>
          </w:rPr>
          <w:fldChar w:fldCharType="separate"/>
        </w:r>
        <w:r w:rsidR="00932450">
          <w:rPr>
            <w:noProof/>
            <w:webHidden/>
          </w:rPr>
          <w:t>2</w:t>
        </w:r>
        <w:r w:rsidR="00932450">
          <w:rPr>
            <w:noProof/>
            <w:webHidden/>
          </w:rPr>
          <w:fldChar w:fldCharType="end"/>
        </w:r>
      </w:hyperlink>
    </w:p>
    <w:p w14:paraId="7D6E1468" w14:textId="3C789FDA" w:rsidR="00932450"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82" w:history="1">
        <w:r w:rsidR="00932450" w:rsidRPr="008872E9">
          <w:rPr>
            <w:rStyle w:val="Hyperlink"/>
          </w:rPr>
          <w:t>2.</w:t>
        </w:r>
        <w:r w:rsidR="00932450">
          <w:rPr>
            <w:rFonts w:asciiTheme="minorHAnsi" w:eastAsiaTheme="minorEastAsia" w:hAnsiTheme="minorHAnsi" w:cstheme="minorBidi"/>
            <w:b w:val="0"/>
            <w:noProof/>
            <w:kern w:val="2"/>
            <w:sz w:val="24"/>
            <w:szCs w:val="24"/>
            <w:lang w:eastAsia="en-IE"/>
            <w14:ligatures w14:val="standardContextual"/>
          </w:rPr>
          <w:tab/>
        </w:r>
        <w:r w:rsidR="00932450" w:rsidRPr="008872E9">
          <w:rPr>
            <w:rStyle w:val="Hyperlink"/>
          </w:rPr>
          <w:t>Background</w:t>
        </w:r>
        <w:r w:rsidR="00932450">
          <w:rPr>
            <w:noProof/>
            <w:webHidden/>
          </w:rPr>
          <w:tab/>
        </w:r>
        <w:r w:rsidR="00932450">
          <w:rPr>
            <w:noProof/>
            <w:webHidden/>
          </w:rPr>
          <w:fldChar w:fldCharType="begin"/>
        </w:r>
        <w:r w:rsidR="00932450">
          <w:rPr>
            <w:noProof/>
            <w:webHidden/>
          </w:rPr>
          <w:instrText xml:space="preserve"> PAGEREF _Toc176985782 \h </w:instrText>
        </w:r>
        <w:r w:rsidR="00932450">
          <w:rPr>
            <w:noProof/>
            <w:webHidden/>
          </w:rPr>
        </w:r>
        <w:r w:rsidR="00932450">
          <w:rPr>
            <w:noProof/>
            <w:webHidden/>
          </w:rPr>
          <w:fldChar w:fldCharType="separate"/>
        </w:r>
        <w:r w:rsidR="00932450">
          <w:rPr>
            <w:noProof/>
            <w:webHidden/>
          </w:rPr>
          <w:t>4</w:t>
        </w:r>
        <w:r w:rsidR="00932450">
          <w:rPr>
            <w:noProof/>
            <w:webHidden/>
          </w:rPr>
          <w:fldChar w:fldCharType="end"/>
        </w:r>
      </w:hyperlink>
    </w:p>
    <w:p w14:paraId="0311D4D1" w14:textId="55D129B7"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83" w:history="1">
        <w:r w:rsidR="00932450" w:rsidRPr="008872E9">
          <w:rPr>
            <w:rStyle w:val="Hyperlink"/>
          </w:rPr>
          <w:t>2.1.</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What is Federated Learning</w:t>
        </w:r>
        <w:r w:rsidR="00932450">
          <w:rPr>
            <w:noProof/>
            <w:webHidden/>
          </w:rPr>
          <w:tab/>
        </w:r>
        <w:r w:rsidR="00932450">
          <w:rPr>
            <w:noProof/>
            <w:webHidden/>
          </w:rPr>
          <w:fldChar w:fldCharType="begin"/>
        </w:r>
        <w:r w:rsidR="00932450">
          <w:rPr>
            <w:noProof/>
            <w:webHidden/>
          </w:rPr>
          <w:instrText xml:space="preserve"> PAGEREF _Toc176985783 \h </w:instrText>
        </w:r>
        <w:r w:rsidR="00932450">
          <w:rPr>
            <w:noProof/>
            <w:webHidden/>
          </w:rPr>
        </w:r>
        <w:r w:rsidR="00932450">
          <w:rPr>
            <w:noProof/>
            <w:webHidden/>
          </w:rPr>
          <w:fldChar w:fldCharType="separate"/>
        </w:r>
        <w:r w:rsidR="00932450">
          <w:rPr>
            <w:noProof/>
            <w:webHidden/>
          </w:rPr>
          <w:t>4</w:t>
        </w:r>
        <w:r w:rsidR="00932450">
          <w:rPr>
            <w:noProof/>
            <w:webHidden/>
          </w:rPr>
          <w:fldChar w:fldCharType="end"/>
        </w:r>
      </w:hyperlink>
    </w:p>
    <w:p w14:paraId="5E1E134A" w14:textId="7162991C"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84" w:history="1">
        <w:r w:rsidR="00932450" w:rsidRPr="008872E9">
          <w:rPr>
            <w:rStyle w:val="Hyperlink"/>
          </w:rPr>
          <w:t>2.2.</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Federated Learning Classification Based on Client Nature</w:t>
        </w:r>
        <w:r w:rsidR="00932450">
          <w:rPr>
            <w:noProof/>
            <w:webHidden/>
          </w:rPr>
          <w:tab/>
        </w:r>
        <w:r w:rsidR="00932450">
          <w:rPr>
            <w:noProof/>
            <w:webHidden/>
          </w:rPr>
          <w:fldChar w:fldCharType="begin"/>
        </w:r>
        <w:r w:rsidR="00932450">
          <w:rPr>
            <w:noProof/>
            <w:webHidden/>
          </w:rPr>
          <w:instrText xml:space="preserve"> PAGEREF _Toc176985784 \h </w:instrText>
        </w:r>
        <w:r w:rsidR="00932450">
          <w:rPr>
            <w:noProof/>
            <w:webHidden/>
          </w:rPr>
        </w:r>
        <w:r w:rsidR="00932450">
          <w:rPr>
            <w:noProof/>
            <w:webHidden/>
          </w:rPr>
          <w:fldChar w:fldCharType="separate"/>
        </w:r>
        <w:r w:rsidR="00932450">
          <w:rPr>
            <w:noProof/>
            <w:webHidden/>
          </w:rPr>
          <w:t>4</w:t>
        </w:r>
        <w:r w:rsidR="00932450">
          <w:rPr>
            <w:noProof/>
            <w:webHidden/>
          </w:rPr>
          <w:fldChar w:fldCharType="end"/>
        </w:r>
      </w:hyperlink>
    </w:p>
    <w:p w14:paraId="42D6F505" w14:textId="6A69FC71"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785" w:history="1">
        <w:r w:rsidR="00932450" w:rsidRPr="008872E9">
          <w:rPr>
            <w:rStyle w:val="Hyperlink"/>
          </w:rPr>
          <w:t>2.2.1.</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Cross-device</w:t>
        </w:r>
        <w:r w:rsidR="00932450">
          <w:rPr>
            <w:noProof/>
            <w:webHidden/>
          </w:rPr>
          <w:tab/>
        </w:r>
        <w:r w:rsidR="00932450">
          <w:rPr>
            <w:noProof/>
            <w:webHidden/>
          </w:rPr>
          <w:fldChar w:fldCharType="begin"/>
        </w:r>
        <w:r w:rsidR="00932450">
          <w:rPr>
            <w:noProof/>
            <w:webHidden/>
          </w:rPr>
          <w:instrText xml:space="preserve"> PAGEREF _Toc176985785 \h </w:instrText>
        </w:r>
        <w:r w:rsidR="00932450">
          <w:rPr>
            <w:noProof/>
            <w:webHidden/>
          </w:rPr>
        </w:r>
        <w:r w:rsidR="00932450">
          <w:rPr>
            <w:noProof/>
            <w:webHidden/>
          </w:rPr>
          <w:fldChar w:fldCharType="separate"/>
        </w:r>
        <w:r w:rsidR="00932450">
          <w:rPr>
            <w:noProof/>
            <w:webHidden/>
          </w:rPr>
          <w:t>4</w:t>
        </w:r>
        <w:r w:rsidR="00932450">
          <w:rPr>
            <w:noProof/>
            <w:webHidden/>
          </w:rPr>
          <w:fldChar w:fldCharType="end"/>
        </w:r>
      </w:hyperlink>
    </w:p>
    <w:p w14:paraId="4B82AA51" w14:textId="3B7E0EFC"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786" w:history="1">
        <w:r w:rsidR="00932450" w:rsidRPr="008872E9">
          <w:rPr>
            <w:rStyle w:val="Hyperlink"/>
          </w:rPr>
          <w:t>2.2.2.</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Cross-silo</w:t>
        </w:r>
        <w:r w:rsidR="00932450">
          <w:rPr>
            <w:noProof/>
            <w:webHidden/>
          </w:rPr>
          <w:tab/>
        </w:r>
        <w:r w:rsidR="00932450">
          <w:rPr>
            <w:noProof/>
            <w:webHidden/>
          </w:rPr>
          <w:fldChar w:fldCharType="begin"/>
        </w:r>
        <w:r w:rsidR="00932450">
          <w:rPr>
            <w:noProof/>
            <w:webHidden/>
          </w:rPr>
          <w:instrText xml:space="preserve"> PAGEREF _Toc176985786 \h </w:instrText>
        </w:r>
        <w:r w:rsidR="00932450">
          <w:rPr>
            <w:noProof/>
            <w:webHidden/>
          </w:rPr>
        </w:r>
        <w:r w:rsidR="00932450">
          <w:rPr>
            <w:noProof/>
            <w:webHidden/>
          </w:rPr>
          <w:fldChar w:fldCharType="separate"/>
        </w:r>
        <w:r w:rsidR="00932450">
          <w:rPr>
            <w:noProof/>
            <w:webHidden/>
          </w:rPr>
          <w:t>6</w:t>
        </w:r>
        <w:r w:rsidR="00932450">
          <w:rPr>
            <w:noProof/>
            <w:webHidden/>
          </w:rPr>
          <w:fldChar w:fldCharType="end"/>
        </w:r>
      </w:hyperlink>
    </w:p>
    <w:p w14:paraId="6ECCB5AC" w14:textId="587161F8"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87" w:history="1">
        <w:r w:rsidR="00932450" w:rsidRPr="008872E9">
          <w:rPr>
            <w:rStyle w:val="Hyperlink"/>
          </w:rPr>
          <w:t>2.3.</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Categorization of Federated Learning</w:t>
        </w:r>
        <w:r w:rsidR="00932450">
          <w:rPr>
            <w:noProof/>
            <w:webHidden/>
          </w:rPr>
          <w:tab/>
        </w:r>
        <w:r w:rsidR="00932450">
          <w:rPr>
            <w:noProof/>
            <w:webHidden/>
          </w:rPr>
          <w:fldChar w:fldCharType="begin"/>
        </w:r>
        <w:r w:rsidR="00932450">
          <w:rPr>
            <w:noProof/>
            <w:webHidden/>
          </w:rPr>
          <w:instrText xml:space="preserve"> PAGEREF _Toc176985787 \h </w:instrText>
        </w:r>
        <w:r w:rsidR="00932450">
          <w:rPr>
            <w:noProof/>
            <w:webHidden/>
          </w:rPr>
        </w:r>
        <w:r w:rsidR="00932450">
          <w:rPr>
            <w:noProof/>
            <w:webHidden/>
          </w:rPr>
          <w:fldChar w:fldCharType="separate"/>
        </w:r>
        <w:r w:rsidR="00932450">
          <w:rPr>
            <w:noProof/>
            <w:webHidden/>
          </w:rPr>
          <w:t>6</w:t>
        </w:r>
        <w:r w:rsidR="00932450">
          <w:rPr>
            <w:noProof/>
            <w:webHidden/>
          </w:rPr>
          <w:fldChar w:fldCharType="end"/>
        </w:r>
      </w:hyperlink>
    </w:p>
    <w:p w14:paraId="3E6275EE" w14:textId="19FC60CA"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788" w:history="1">
        <w:r w:rsidR="00932450" w:rsidRPr="008872E9">
          <w:rPr>
            <w:rStyle w:val="Hyperlink"/>
          </w:rPr>
          <w:t>2.3.1.</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Horizontal Federated Learning</w:t>
        </w:r>
        <w:r w:rsidR="00932450">
          <w:rPr>
            <w:noProof/>
            <w:webHidden/>
          </w:rPr>
          <w:tab/>
        </w:r>
        <w:r w:rsidR="00932450">
          <w:rPr>
            <w:noProof/>
            <w:webHidden/>
          </w:rPr>
          <w:fldChar w:fldCharType="begin"/>
        </w:r>
        <w:r w:rsidR="00932450">
          <w:rPr>
            <w:noProof/>
            <w:webHidden/>
          </w:rPr>
          <w:instrText xml:space="preserve"> PAGEREF _Toc176985788 \h </w:instrText>
        </w:r>
        <w:r w:rsidR="00932450">
          <w:rPr>
            <w:noProof/>
            <w:webHidden/>
          </w:rPr>
        </w:r>
        <w:r w:rsidR="00932450">
          <w:rPr>
            <w:noProof/>
            <w:webHidden/>
          </w:rPr>
          <w:fldChar w:fldCharType="separate"/>
        </w:r>
        <w:r w:rsidR="00932450">
          <w:rPr>
            <w:noProof/>
            <w:webHidden/>
          </w:rPr>
          <w:t>6</w:t>
        </w:r>
        <w:r w:rsidR="00932450">
          <w:rPr>
            <w:noProof/>
            <w:webHidden/>
          </w:rPr>
          <w:fldChar w:fldCharType="end"/>
        </w:r>
      </w:hyperlink>
    </w:p>
    <w:p w14:paraId="6252FB68" w14:textId="03497EB1"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789" w:history="1">
        <w:r w:rsidR="00932450" w:rsidRPr="008872E9">
          <w:rPr>
            <w:rStyle w:val="Hyperlink"/>
          </w:rPr>
          <w:t>2.3.2.</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Vertical Federated Learning</w:t>
        </w:r>
        <w:r w:rsidR="00932450">
          <w:rPr>
            <w:noProof/>
            <w:webHidden/>
          </w:rPr>
          <w:tab/>
        </w:r>
        <w:r w:rsidR="00932450">
          <w:rPr>
            <w:noProof/>
            <w:webHidden/>
          </w:rPr>
          <w:fldChar w:fldCharType="begin"/>
        </w:r>
        <w:r w:rsidR="00932450">
          <w:rPr>
            <w:noProof/>
            <w:webHidden/>
          </w:rPr>
          <w:instrText xml:space="preserve"> PAGEREF _Toc176985789 \h </w:instrText>
        </w:r>
        <w:r w:rsidR="00932450">
          <w:rPr>
            <w:noProof/>
            <w:webHidden/>
          </w:rPr>
        </w:r>
        <w:r w:rsidR="00932450">
          <w:rPr>
            <w:noProof/>
            <w:webHidden/>
          </w:rPr>
          <w:fldChar w:fldCharType="separate"/>
        </w:r>
        <w:r w:rsidR="00932450">
          <w:rPr>
            <w:noProof/>
            <w:webHidden/>
          </w:rPr>
          <w:t>7</w:t>
        </w:r>
        <w:r w:rsidR="00932450">
          <w:rPr>
            <w:noProof/>
            <w:webHidden/>
          </w:rPr>
          <w:fldChar w:fldCharType="end"/>
        </w:r>
      </w:hyperlink>
    </w:p>
    <w:p w14:paraId="2483BDB8" w14:textId="78B966CE"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790" w:history="1">
        <w:r w:rsidR="00932450" w:rsidRPr="008872E9">
          <w:rPr>
            <w:rStyle w:val="Hyperlink"/>
          </w:rPr>
          <w:t>2.3.3.</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Federated Transfer Learning</w:t>
        </w:r>
        <w:r w:rsidR="00932450">
          <w:rPr>
            <w:noProof/>
            <w:webHidden/>
          </w:rPr>
          <w:tab/>
        </w:r>
        <w:r w:rsidR="00932450">
          <w:rPr>
            <w:noProof/>
            <w:webHidden/>
          </w:rPr>
          <w:fldChar w:fldCharType="begin"/>
        </w:r>
        <w:r w:rsidR="00932450">
          <w:rPr>
            <w:noProof/>
            <w:webHidden/>
          </w:rPr>
          <w:instrText xml:space="preserve"> PAGEREF _Toc176985790 \h </w:instrText>
        </w:r>
        <w:r w:rsidR="00932450">
          <w:rPr>
            <w:noProof/>
            <w:webHidden/>
          </w:rPr>
        </w:r>
        <w:r w:rsidR="00932450">
          <w:rPr>
            <w:noProof/>
            <w:webHidden/>
          </w:rPr>
          <w:fldChar w:fldCharType="separate"/>
        </w:r>
        <w:r w:rsidR="00932450">
          <w:rPr>
            <w:noProof/>
            <w:webHidden/>
          </w:rPr>
          <w:t>8</w:t>
        </w:r>
        <w:r w:rsidR="00932450">
          <w:rPr>
            <w:noProof/>
            <w:webHidden/>
          </w:rPr>
          <w:fldChar w:fldCharType="end"/>
        </w:r>
      </w:hyperlink>
    </w:p>
    <w:p w14:paraId="6D11F5C3" w14:textId="401AA148"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91" w:history="1">
        <w:r w:rsidR="00932450" w:rsidRPr="008872E9">
          <w:rPr>
            <w:rStyle w:val="Hyperlink"/>
          </w:rPr>
          <w:t>2.4.</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Federated Learning vs Distributed Machine Learning</w:t>
        </w:r>
        <w:r w:rsidR="00932450">
          <w:rPr>
            <w:noProof/>
            <w:webHidden/>
          </w:rPr>
          <w:tab/>
        </w:r>
        <w:r w:rsidR="00932450">
          <w:rPr>
            <w:noProof/>
            <w:webHidden/>
          </w:rPr>
          <w:fldChar w:fldCharType="begin"/>
        </w:r>
        <w:r w:rsidR="00932450">
          <w:rPr>
            <w:noProof/>
            <w:webHidden/>
          </w:rPr>
          <w:instrText xml:space="preserve"> PAGEREF _Toc176985791 \h </w:instrText>
        </w:r>
        <w:r w:rsidR="00932450">
          <w:rPr>
            <w:noProof/>
            <w:webHidden/>
          </w:rPr>
        </w:r>
        <w:r w:rsidR="00932450">
          <w:rPr>
            <w:noProof/>
            <w:webHidden/>
          </w:rPr>
          <w:fldChar w:fldCharType="separate"/>
        </w:r>
        <w:r w:rsidR="00932450">
          <w:rPr>
            <w:noProof/>
            <w:webHidden/>
          </w:rPr>
          <w:t>8</w:t>
        </w:r>
        <w:r w:rsidR="00932450">
          <w:rPr>
            <w:noProof/>
            <w:webHidden/>
          </w:rPr>
          <w:fldChar w:fldCharType="end"/>
        </w:r>
      </w:hyperlink>
    </w:p>
    <w:p w14:paraId="650E2356" w14:textId="0B0EFF06" w:rsidR="00932450"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792" w:history="1">
        <w:r w:rsidR="00932450" w:rsidRPr="008872E9">
          <w:rPr>
            <w:rStyle w:val="Hyperlink"/>
          </w:rPr>
          <w:t>3.</w:t>
        </w:r>
        <w:r w:rsidR="00932450">
          <w:rPr>
            <w:rFonts w:asciiTheme="minorHAnsi" w:eastAsiaTheme="minorEastAsia" w:hAnsiTheme="minorHAnsi" w:cstheme="minorBidi"/>
            <w:b w:val="0"/>
            <w:noProof/>
            <w:kern w:val="2"/>
            <w:sz w:val="24"/>
            <w:szCs w:val="24"/>
            <w:lang w:eastAsia="en-IE"/>
            <w14:ligatures w14:val="standardContextual"/>
          </w:rPr>
          <w:tab/>
        </w:r>
        <w:r w:rsidR="00932450" w:rsidRPr="008872E9">
          <w:rPr>
            <w:rStyle w:val="Hyperlink"/>
          </w:rPr>
          <w:t>Literature Review</w:t>
        </w:r>
        <w:r w:rsidR="00932450">
          <w:rPr>
            <w:noProof/>
            <w:webHidden/>
          </w:rPr>
          <w:tab/>
        </w:r>
        <w:r w:rsidR="00932450">
          <w:rPr>
            <w:noProof/>
            <w:webHidden/>
          </w:rPr>
          <w:fldChar w:fldCharType="begin"/>
        </w:r>
        <w:r w:rsidR="00932450">
          <w:rPr>
            <w:noProof/>
            <w:webHidden/>
          </w:rPr>
          <w:instrText xml:space="preserve"> PAGEREF _Toc176985792 \h </w:instrText>
        </w:r>
        <w:r w:rsidR="00932450">
          <w:rPr>
            <w:noProof/>
            <w:webHidden/>
          </w:rPr>
        </w:r>
        <w:r w:rsidR="00932450">
          <w:rPr>
            <w:noProof/>
            <w:webHidden/>
          </w:rPr>
          <w:fldChar w:fldCharType="separate"/>
        </w:r>
        <w:r w:rsidR="00932450">
          <w:rPr>
            <w:noProof/>
            <w:webHidden/>
          </w:rPr>
          <w:t>9</w:t>
        </w:r>
        <w:r w:rsidR="00932450">
          <w:rPr>
            <w:noProof/>
            <w:webHidden/>
          </w:rPr>
          <w:fldChar w:fldCharType="end"/>
        </w:r>
      </w:hyperlink>
    </w:p>
    <w:p w14:paraId="6A6E90DA" w14:textId="3BB2EA57"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93" w:history="1">
        <w:r w:rsidR="00932450" w:rsidRPr="008872E9">
          <w:rPr>
            <w:rStyle w:val="Hyperlink"/>
          </w:rPr>
          <w:t>3.1.</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Federated Learning Frameworks</w:t>
        </w:r>
        <w:r w:rsidR="00932450">
          <w:rPr>
            <w:noProof/>
            <w:webHidden/>
          </w:rPr>
          <w:tab/>
        </w:r>
        <w:r w:rsidR="00932450">
          <w:rPr>
            <w:noProof/>
            <w:webHidden/>
          </w:rPr>
          <w:fldChar w:fldCharType="begin"/>
        </w:r>
        <w:r w:rsidR="00932450">
          <w:rPr>
            <w:noProof/>
            <w:webHidden/>
          </w:rPr>
          <w:instrText xml:space="preserve"> PAGEREF _Toc176985793 \h </w:instrText>
        </w:r>
        <w:r w:rsidR="00932450">
          <w:rPr>
            <w:noProof/>
            <w:webHidden/>
          </w:rPr>
        </w:r>
        <w:r w:rsidR="00932450">
          <w:rPr>
            <w:noProof/>
            <w:webHidden/>
          </w:rPr>
          <w:fldChar w:fldCharType="separate"/>
        </w:r>
        <w:r w:rsidR="00932450">
          <w:rPr>
            <w:noProof/>
            <w:webHidden/>
          </w:rPr>
          <w:t>9</w:t>
        </w:r>
        <w:r w:rsidR="00932450">
          <w:rPr>
            <w:noProof/>
            <w:webHidden/>
          </w:rPr>
          <w:fldChar w:fldCharType="end"/>
        </w:r>
      </w:hyperlink>
    </w:p>
    <w:p w14:paraId="2EB7E9A4" w14:textId="195F7E08"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794" w:history="1">
        <w:r w:rsidR="00932450" w:rsidRPr="008872E9">
          <w:rPr>
            <w:rStyle w:val="Hyperlink"/>
          </w:rPr>
          <w:t>3.1.1.</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PySyft, FATE, Flower FedML and TensorFlow Federated</w:t>
        </w:r>
        <w:r w:rsidR="00932450">
          <w:rPr>
            <w:noProof/>
            <w:webHidden/>
          </w:rPr>
          <w:tab/>
        </w:r>
        <w:r w:rsidR="00932450">
          <w:rPr>
            <w:noProof/>
            <w:webHidden/>
          </w:rPr>
          <w:fldChar w:fldCharType="begin"/>
        </w:r>
        <w:r w:rsidR="00932450">
          <w:rPr>
            <w:noProof/>
            <w:webHidden/>
          </w:rPr>
          <w:instrText xml:space="preserve"> PAGEREF _Toc176985794 \h </w:instrText>
        </w:r>
        <w:r w:rsidR="00932450">
          <w:rPr>
            <w:noProof/>
            <w:webHidden/>
          </w:rPr>
        </w:r>
        <w:r w:rsidR="00932450">
          <w:rPr>
            <w:noProof/>
            <w:webHidden/>
          </w:rPr>
          <w:fldChar w:fldCharType="separate"/>
        </w:r>
        <w:r w:rsidR="00932450">
          <w:rPr>
            <w:noProof/>
            <w:webHidden/>
          </w:rPr>
          <w:t>10</w:t>
        </w:r>
        <w:r w:rsidR="00932450">
          <w:rPr>
            <w:noProof/>
            <w:webHidden/>
          </w:rPr>
          <w:fldChar w:fldCharType="end"/>
        </w:r>
      </w:hyperlink>
    </w:p>
    <w:p w14:paraId="608B0860" w14:textId="2CC79E22"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795" w:history="1">
        <w:r w:rsidR="00932450" w:rsidRPr="008872E9">
          <w:rPr>
            <w:rStyle w:val="Hyperlink"/>
          </w:rPr>
          <w:t>3.1.2.</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OpenFL, NVIDIA, PaddleFL, Substra and FLGo</w:t>
        </w:r>
        <w:r w:rsidR="00932450">
          <w:rPr>
            <w:noProof/>
            <w:webHidden/>
          </w:rPr>
          <w:tab/>
        </w:r>
        <w:r w:rsidR="00932450">
          <w:rPr>
            <w:noProof/>
            <w:webHidden/>
          </w:rPr>
          <w:fldChar w:fldCharType="begin"/>
        </w:r>
        <w:r w:rsidR="00932450">
          <w:rPr>
            <w:noProof/>
            <w:webHidden/>
          </w:rPr>
          <w:instrText xml:space="preserve"> PAGEREF _Toc176985795 \h </w:instrText>
        </w:r>
        <w:r w:rsidR="00932450">
          <w:rPr>
            <w:noProof/>
            <w:webHidden/>
          </w:rPr>
        </w:r>
        <w:r w:rsidR="00932450">
          <w:rPr>
            <w:noProof/>
            <w:webHidden/>
          </w:rPr>
          <w:fldChar w:fldCharType="separate"/>
        </w:r>
        <w:r w:rsidR="00932450">
          <w:rPr>
            <w:noProof/>
            <w:webHidden/>
          </w:rPr>
          <w:t>12</w:t>
        </w:r>
        <w:r w:rsidR="00932450">
          <w:rPr>
            <w:noProof/>
            <w:webHidden/>
          </w:rPr>
          <w:fldChar w:fldCharType="end"/>
        </w:r>
      </w:hyperlink>
    </w:p>
    <w:p w14:paraId="50CD35DF" w14:textId="23A8CC2F"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796" w:history="1">
        <w:r w:rsidR="00932450" w:rsidRPr="008872E9">
          <w:rPr>
            <w:rStyle w:val="Hyperlink"/>
          </w:rPr>
          <w:t>3.2.</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Federated Learning Algorithms</w:t>
        </w:r>
        <w:r w:rsidR="00932450">
          <w:rPr>
            <w:noProof/>
            <w:webHidden/>
          </w:rPr>
          <w:tab/>
        </w:r>
        <w:r w:rsidR="00932450">
          <w:rPr>
            <w:noProof/>
            <w:webHidden/>
          </w:rPr>
          <w:fldChar w:fldCharType="begin"/>
        </w:r>
        <w:r w:rsidR="00932450">
          <w:rPr>
            <w:noProof/>
            <w:webHidden/>
          </w:rPr>
          <w:instrText xml:space="preserve"> PAGEREF _Toc176985796 \h </w:instrText>
        </w:r>
        <w:r w:rsidR="00932450">
          <w:rPr>
            <w:noProof/>
            <w:webHidden/>
          </w:rPr>
        </w:r>
        <w:r w:rsidR="00932450">
          <w:rPr>
            <w:noProof/>
            <w:webHidden/>
          </w:rPr>
          <w:fldChar w:fldCharType="separate"/>
        </w:r>
        <w:r w:rsidR="00932450">
          <w:rPr>
            <w:noProof/>
            <w:webHidden/>
          </w:rPr>
          <w:t>15</w:t>
        </w:r>
        <w:r w:rsidR="00932450">
          <w:rPr>
            <w:noProof/>
            <w:webHidden/>
          </w:rPr>
          <w:fldChar w:fldCharType="end"/>
        </w:r>
      </w:hyperlink>
    </w:p>
    <w:p w14:paraId="6B989489" w14:textId="43B2A2AF"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797" w:history="1">
        <w:r w:rsidR="00932450" w:rsidRPr="008872E9">
          <w:rPr>
            <w:rStyle w:val="Hyperlink"/>
          </w:rPr>
          <w:t>3.2.1.</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FedAvg</w:t>
        </w:r>
        <w:r w:rsidR="00932450">
          <w:rPr>
            <w:noProof/>
            <w:webHidden/>
          </w:rPr>
          <w:tab/>
        </w:r>
        <w:r w:rsidR="00932450">
          <w:rPr>
            <w:noProof/>
            <w:webHidden/>
          </w:rPr>
          <w:fldChar w:fldCharType="begin"/>
        </w:r>
        <w:r w:rsidR="00932450">
          <w:rPr>
            <w:noProof/>
            <w:webHidden/>
          </w:rPr>
          <w:instrText xml:space="preserve"> PAGEREF _Toc176985797 \h </w:instrText>
        </w:r>
        <w:r w:rsidR="00932450">
          <w:rPr>
            <w:noProof/>
            <w:webHidden/>
          </w:rPr>
        </w:r>
        <w:r w:rsidR="00932450">
          <w:rPr>
            <w:noProof/>
            <w:webHidden/>
          </w:rPr>
          <w:fldChar w:fldCharType="separate"/>
        </w:r>
        <w:r w:rsidR="00932450">
          <w:rPr>
            <w:noProof/>
            <w:webHidden/>
          </w:rPr>
          <w:t>15</w:t>
        </w:r>
        <w:r w:rsidR="00932450">
          <w:rPr>
            <w:noProof/>
            <w:webHidden/>
          </w:rPr>
          <w:fldChar w:fldCharType="end"/>
        </w:r>
      </w:hyperlink>
    </w:p>
    <w:p w14:paraId="57873485" w14:textId="5674F01E"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798" w:history="1">
        <w:r w:rsidR="00932450" w:rsidRPr="008872E9">
          <w:rPr>
            <w:rStyle w:val="Hyperlink"/>
          </w:rPr>
          <w:t>3.2.2.</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FedProx</w:t>
        </w:r>
        <w:r w:rsidR="00932450">
          <w:rPr>
            <w:noProof/>
            <w:webHidden/>
          </w:rPr>
          <w:tab/>
        </w:r>
        <w:r w:rsidR="00932450">
          <w:rPr>
            <w:noProof/>
            <w:webHidden/>
          </w:rPr>
          <w:fldChar w:fldCharType="begin"/>
        </w:r>
        <w:r w:rsidR="00932450">
          <w:rPr>
            <w:noProof/>
            <w:webHidden/>
          </w:rPr>
          <w:instrText xml:space="preserve"> PAGEREF _Toc176985798 \h </w:instrText>
        </w:r>
        <w:r w:rsidR="00932450">
          <w:rPr>
            <w:noProof/>
            <w:webHidden/>
          </w:rPr>
        </w:r>
        <w:r w:rsidR="00932450">
          <w:rPr>
            <w:noProof/>
            <w:webHidden/>
          </w:rPr>
          <w:fldChar w:fldCharType="separate"/>
        </w:r>
        <w:r w:rsidR="00932450">
          <w:rPr>
            <w:noProof/>
            <w:webHidden/>
          </w:rPr>
          <w:t>16</w:t>
        </w:r>
        <w:r w:rsidR="00932450">
          <w:rPr>
            <w:noProof/>
            <w:webHidden/>
          </w:rPr>
          <w:fldChar w:fldCharType="end"/>
        </w:r>
      </w:hyperlink>
    </w:p>
    <w:p w14:paraId="78F6A9C1" w14:textId="4480F24C"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799" w:history="1">
        <w:r w:rsidR="00932450" w:rsidRPr="008872E9">
          <w:rPr>
            <w:rStyle w:val="Hyperlink"/>
          </w:rPr>
          <w:t>3.2.3.</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FedMA</w:t>
        </w:r>
        <w:r w:rsidR="00932450">
          <w:rPr>
            <w:noProof/>
            <w:webHidden/>
          </w:rPr>
          <w:tab/>
        </w:r>
        <w:r w:rsidR="00932450">
          <w:rPr>
            <w:noProof/>
            <w:webHidden/>
          </w:rPr>
          <w:fldChar w:fldCharType="begin"/>
        </w:r>
        <w:r w:rsidR="00932450">
          <w:rPr>
            <w:noProof/>
            <w:webHidden/>
          </w:rPr>
          <w:instrText xml:space="preserve"> PAGEREF _Toc176985799 \h </w:instrText>
        </w:r>
        <w:r w:rsidR="00932450">
          <w:rPr>
            <w:noProof/>
            <w:webHidden/>
          </w:rPr>
        </w:r>
        <w:r w:rsidR="00932450">
          <w:rPr>
            <w:noProof/>
            <w:webHidden/>
          </w:rPr>
          <w:fldChar w:fldCharType="separate"/>
        </w:r>
        <w:r w:rsidR="00932450">
          <w:rPr>
            <w:noProof/>
            <w:webHidden/>
          </w:rPr>
          <w:t>17</w:t>
        </w:r>
        <w:r w:rsidR="00932450">
          <w:rPr>
            <w:noProof/>
            <w:webHidden/>
          </w:rPr>
          <w:fldChar w:fldCharType="end"/>
        </w:r>
      </w:hyperlink>
    </w:p>
    <w:p w14:paraId="29DB5058" w14:textId="7F869844"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00" w:history="1">
        <w:r w:rsidR="00932450" w:rsidRPr="008872E9">
          <w:rPr>
            <w:rStyle w:val="Hyperlink"/>
          </w:rPr>
          <w:t>3.2.4.</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SecureBoost</w:t>
        </w:r>
        <w:r w:rsidR="00932450">
          <w:rPr>
            <w:noProof/>
            <w:webHidden/>
          </w:rPr>
          <w:tab/>
        </w:r>
        <w:r w:rsidR="00932450">
          <w:rPr>
            <w:noProof/>
            <w:webHidden/>
          </w:rPr>
          <w:fldChar w:fldCharType="begin"/>
        </w:r>
        <w:r w:rsidR="00932450">
          <w:rPr>
            <w:noProof/>
            <w:webHidden/>
          </w:rPr>
          <w:instrText xml:space="preserve"> PAGEREF _Toc176985800 \h </w:instrText>
        </w:r>
        <w:r w:rsidR="00932450">
          <w:rPr>
            <w:noProof/>
            <w:webHidden/>
          </w:rPr>
        </w:r>
        <w:r w:rsidR="00932450">
          <w:rPr>
            <w:noProof/>
            <w:webHidden/>
          </w:rPr>
          <w:fldChar w:fldCharType="separate"/>
        </w:r>
        <w:r w:rsidR="00932450">
          <w:rPr>
            <w:noProof/>
            <w:webHidden/>
          </w:rPr>
          <w:t>18</w:t>
        </w:r>
        <w:r w:rsidR="00932450">
          <w:rPr>
            <w:noProof/>
            <w:webHidden/>
          </w:rPr>
          <w:fldChar w:fldCharType="end"/>
        </w:r>
      </w:hyperlink>
    </w:p>
    <w:p w14:paraId="5DA603ED" w14:textId="51395D65"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01" w:history="1">
        <w:r w:rsidR="00932450" w:rsidRPr="008872E9">
          <w:rPr>
            <w:rStyle w:val="Hyperlink"/>
          </w:rPr>
          <w:t>3.2.5.</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Summary</w:t>
        </w:r>
        <w:r w:rsidR="00932450">
          <w:rPr>
            <w:noProof/>
            <w:webHidden/>
          </w:rPr>
          <w:tab/>
        </w:r>
        <w:r w:rsidR="00932450">
          <w:rPr>
            <w:noProof/>
            <w:webHidden/>
          </w:rPr>
          <w:fldChar w:fldCharType="begin"/>
        </w:r>
        <w:r w:rsidR="00932450">
          <w:rPr>
            <w:noProof/>
            <w:webHidden/>
          </w:rPr>
          <w:instrText xml:space="preserve"> PAGEREF _Toc176985801 \h </w:instrText>
        </w:r>
        <w:r w:rsidR="00932450">
          <w:rPr>
            <w:noProof/>
            <w:webHidden/>
          </w:rPr>
        </w:r>
        <w:r w:rsidR="00932450">
          <w:rPr>
            <w:noProof/>
            <w:webHidden/>
          </w:rPr>
          <w:fldChar w:fldCharType="separate"/>
        </w:r>
        <w:r w:rsidR="00932450">
          <w:rPr>
            <w:noProof/>
            <w:webHidden/>
          </w:rPr>
          <w:t>19</w:t>
        </w:r>
        <w:r w:rsidR="00932450">
          <w:rPr>
            <w:noProof/>
            <w:webHidden/>
          </w:rPr>
          <w:fldChar w:fldCharType="end"/>
        </w:r>
      </w:hyperlink>
    </w:p>
    <w:p w14:paraId="44F191A2" w14:textId="475B3423"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2" w:history="1">
        <w:r w:rsidR="00932450" w:rsidRPr="008872E9">
          <w:rPr>
            <w:rStyle w:val="Hyperlink"/>
          </w:rPr>
          <w:t>3.3.</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Real World Federated Learning Settings</w:t>
        </w:r>
        <w:r w:rsidR="00932450">
          <w:rPr>
            <w:noProof/>
            <w:webHidden/>
          </w:rPr>
          <w:tab/>
        </w:r>
        <w:r w:rsidR="00932450">
          <w:rPr>
            <w:noProof/>
            <w:webHidden/>
          </w:rPr>
          <w:fldChar w:fldCharType="begin"/>
        </w:r>
        <w:r w:rsidR="00932450">
          <w:rPr>
            <w:noProof/>
            <w:webHidden/>
          </w:rPr>
          <w:instrText xml:space="preserve"> PAGEREF _Toc176985802 \h </w:instrText>
        </w:r>
        <w:r w:rsidR="00932450">
          <w:rPr>
            <w:noProof/>
            <w:webHidden/>
          </w:rPr>
        </w:r>
        <w:r w:rsidR="00932450">
          <w:rPr>
            <w:noProof/>
            <w:webHidden/>
          </w:rPr>
          <w:fldChar w:fldCharType="separate"/>
        </w:r>
        <w:r w:rsidR="00932450">
          <w:rPr>
            <w:noProof/>
            <w:webHidden/>
          </w:rPr>
          <w:t>20</w:t>
        </w:r>
        <w:r w:rsidR="00932450">
          <w:rPr>
            <w:noProof/>
            <w:webHidden/>
          </w:rPr>
          <w:fldChar w:fldCharType="end"/>
        </w:r>
      </w:hyperlink>
    </w:p>
    <w:p w14:paraId="026CDB55" w14:textId="00BDFEAB"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3" w:history="1">
        <w:r w:rsidR="00932450" w:rsidRPr="008872E9">
          <w:rPr>
            <w:rStyle w:val="Hyperlink"/>
          </w:rPr>
          <w:t>3.4.</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Federated Learning Datasets</w:t>
        </w:r>
        <w:r w:rsidR="00932450">
          <w:rPr>
            <w:noProof/>
            <w:webHidden/>
          </w:rPr>
          <w:tab/>
        </w:r>
        <w:r w:rsidR="00932450">
          <w:rPr>
            <w:noProof/>
            <w:webHidden/>
          </w:rPr>
          <w:fldChar w:fldCharType="begin"/>
        </w:r>
        <w:r w:rsidR="00932450">
          <w:rPr>
            <w:noProof/>
            <w:webHidden/>
          </w:rPr>
          <w:instrText xml:space="preserve"> PAGEREF _Toc176985803 \h </w:instrText>
        </w:r>
        <w:r w:rsidR="00932450">
          <w:rPr>
            <w:noProof/>
            <w:webHidden/>
          </w:rPr>
        </w:r>
        <w:r w:rsidR="00932450">
          <w:rPr>
            <w:noProof/>
            <w:webHidden/>
          </w:rPr>
          <w:fldChar w:fldCharType="separate"/>
        </w:r>
        <w:r w:rsidR="00932450">
          <w:rPr>
            <w:noProof/>
            <w:webHidden/>
          </w:rPr>
          <w:t>21</w:t>
        </w:r>
        <w:r w:rsidR="00932450">
          <w:rPr>
            <w:noProof/>
            <w:webHidden/>
          </w:rPr>
          <w:fldChar w:fldCharType="end"/>
        </w:r>
      </w:hyperlink>
    </w:p>
    <w:p w14:paraId="2526F970" w14:textId="1B6D9AEF"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4" w:history="1">
        <w:r w:rsidR="00932450" w:rsidRPr="008872E9">
          <w:rPr>
            <w:rStyle w:val="Hyperlink"/>
          </w:rPr>
          <w:t>3.5.</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Federated Learning Server Implementation</w:t>
        </w:r>
        <w:r w:rsidR="00932450">
          <w:rPr>
            <w:noProof/>
            <w:webHidden/>
          </w:rPr>
          <w:tab/>
        </w:r>
        <w:r w:rsidR="00932450">
          <w:rPr>
            <w:noProof/>
            <w:webHidden/>
          </w:rPr>
          <w:fldChar w:fldCharType="begin"/>
        </w:r>
        <w:r w:rsidR="00932450">
          <w:rPr>
            <w:noProof/>
            <w:webHidden/>
          </w:rPr>
          <w:instrText xml:space="preserve"> PAGEREF _Toc176985804 \h </w:instrText>
        </w:r>
        <w:r w:rsidR="00932450">
          <w:rPr>
            <w:noProof/>
            <w:webHidden/>
          </w:rPr>
        </w:r>
        <w:r w:rsidR="00932450">
          <w:rPr>
            <w:noProof/>
            <w:webHidden/>
          </w:rPr>
          <w:fldChar w:fldCharType="separate"/>
        </w:r>
        <w:r w:rsidR="00932450">
          <w:rPr>
            <w:noProof/>
            <w:webHidden/>
          </w:rPr>
          <w:t>23</w:t>
        </w:r>
        <w:r w:rsidR="00932450">
          <w:rPr>
            <w:noProof/>
            <w:webHidden/>
          </w:rPr>
          <w:fldChar w:fldCharType="end"/>
        </w:r>
      </w:hyperlink>
    </w:p>
    <w:p w14:paraId="633C01F3" w14:textId="6B46E33F"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5" w:history="1">
        <w:r w:rsidR="00932450" w:rsidRPr="008872E9">
          <w:rPr>
            <w:rStyle w:val="Hyperlink"/>
          </w:rPr>
          <w:t>3.6.</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Conclusion</w:t>
        </w:r>
        <w:r w:rsidR="00932450">
          <w:rPr>
            <w:noProof/>
            <w:webHidden/>
          </w:rPr>
          <w:tab/>
        </w:r>
        <w:r w:rsidR="00932450">
          <w:rPr>
            <w:noProof/>
            <w:webHidden/>
          </w:rPr>
          <w:fldChar w:fldCharType="begin"/>
        </w:r>
        <w:r w:rsidR="00932450">
          <w:rPr>
            <w:noProof/>
            <w:webHidden/>
          </w:rPr>
          <w:instrText xml:space="preserve"> PAGEREF _Toc176985805 \h </w:instrText>
        </w:r>
        <w:r w:rsidR="00932450">
          <w:rPr>
            <w:noProof/>
            <w:webHidden/>
          </w:rPr>
        </w:r>
        <w:r w:rsidR="00932450">
          <w:rPr>
            <w:noProof/>
            <w:webHidden/>
          </w:rPr>
          <w:fldChar w:fldCharType="separate"/>
        </w:r>
        <w:r w:rsidR="00932450">
          <w:rPr>
            <w:noProof/>
            <w:webHidden/>
          </w:rPr>
          <w:t>25</w:t>
        </w:r>
        <w:r w:rsidR="00932450">
          <w:rPr>
            <w:noProof/>
            <w:webHidden/>
          </w:rPr>
          <w:fldChar w:fldCharType="end"/>
        </w:r>
      </w:hyperlink>
    </w:p>
    <w:p w14:paraId="1023A3F8" w14:textId="0C7D6D11" w:rsidR="00932450"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06" w:history="1">
        <w:r w:rsidR="00932450" w:rsidRPr="008872E9">
          <w:rPr>
            <w:rStyle w:val="Hyperlink"/>
          </w:rPr>
          <w:t>4.</w:t>
        </w:r>
        <w:r w:rsidR="00932450">
          <w:rPr>
            <w:rFonts w:asciiTheme="minorHAnsi" w:eastAsiaTheme="minorEastAsia" w:hAnsiTheme="minorHAnsi" w:cstheme="minorBidi"/>
            <w:b w:val="0"/>
            <w:noProof/>
            <w:kern w:val="2"/>
            <w:sz w:val="24"/>
            <w:szCs w:val="24"/>
            <w:lang w:eastAsia="en-IE"/>
            <w14:ligatures w14:val="standardContextual"/>
          </w:rPr>
          <w:tab/>
        </w:r>
        <w:r w:rsidR="00932450" w:rsidRPr="008872E9">
          <w:rPr>
            <w:rStyle w:val="Hyperlink"/>
          </w:rPr>
          <w:t>Research and Ethics</w:t>
        </w:r>
        <w:r w:rsidR="00932450">
          <w:rPr>
            <w:noProof/>
            <w:webHidden/>
          </w:rPr>
          <w:tab/>
        </w:r>
        <w:r w:rsidR="00932450">
          <w:rPr>
            <w:noProof/>
            <w:webHidden/>
          </w:rPr>
          <w:fldChar w:fldCharType="begin"/>
        </w:r>
        <w:r w:rsidR="00932450">
          <w:rPr>
            <w:noProof/>
            <w:webHidden/>
          </w:rPr>
          <w:instrText xml:space="preserve"> PAGEREF _Toc176985806 \h </w:instrText>
        </w:r>
        <w:r w:rsidR="00932450">
          <w:rPr>
            <w:noProof/>
            <w:webHidden/>
          </w:rPr>
        </w:r>
        <w:r w:rsidR="00932450">
          <w:rPr>
            <w:noProof/>
            <w:webHidden/>
          </w:rPr>
          <w:fldChar w:fldCharType="separate"/>
        </w:r>
        <w:r w:rsidR="00932450">
          <w:rPr>
            <w:noProof/>
            <w:webHidden/>
          </w:rPr>
          <w:t>28</w:t>
        </w:r>
        <w:r w:rsidR="00932450">
          <w:rPr>
            <w:noProof/>
            <w:webHidden/>
          </w:rPr>
          <w:fldChar w:fldCharType="end"/>
        </w:r>
      </w:hyperlink>
    </w:p>
    <w:p w14:paraId="425608A8" w14:textId="712485A5"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7" w:history="1">
        <w:r w:rsidR="00932450" w:rsidRPr="008872E9">
          <w:rPr>
            <w:rStyle w:val="Hyperlink"/>
          </w:rPr>
          <w:t>4.1.</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Primary Research Methodology</w:t>
        </w:r>
        <w:r w:rsidR="00932450">
          <w:rPr>
            <w:noProof/>
            <w:webHidden/>
          </w:rPr>
          <w:tab/>
        </w:r>
        <w:r w:rsidR="00932450">
          <w:rPr>
            <w:noProof/>
            <w:webHidden/>
          </w:rPr>
          <w:fldChar w:fldCharType="begin"/>
        </w:r>
        <w:r w:rsidR="00932450">
          <w:rPr>
            <w:noProof/>
            <w:webHidden/>
          </w:rPr>
          <w:instrText xml:space="preserve"> PAGEREF _Toc176985807 \h </w:instrText>
        </w:r>
        <w:r w:rsidR="00932450">
          <w:rPr>
            <w:noProof/>
            <w:webHidden/>
          </w:rPr>
        </w:r>
        <w:r w:rsidR="00932450">
          <w:rPr>
            <w:noProof/>
            <w:webHidden/>
          </w:rPr>
          <w:fldChar w:fldCharType="separate"/>
        </w:r>
        <w:r w:rsidR="00932450">
          <w:rPr>
            <w:noProof/>
            <w:webHidden/>
          </w:rPr>
          <w:t>28</w:t>
        </w:r>
        <w:r w:rsidR="00932450">
          <w:rPr>
            <w:noProof/>
            <w:webHidden/>
          </w:rPr>
          <w:fldChar w:fldCharType="end"/>
        </w:r>
      </w:hyperlink>
    </w:p>
    <w:p w14:paraId="7996EB45" w14:textId="124C6FE9"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8" w:history="1">
        <w:r w:rsidR="00932450" w:rsidRPr="008872E9">
          <w:rPr>
            <w:rStyle w:val="Hyperlink"/>
          </w:rPr>
          <w:t>4.2.</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Sampling strategy</w:t>
        </w:r>
        <w:r w:rsidR="00932450">
          <w:rPr>
            <w:noProof/>
            <w:webHidden/>
          </w:rPr>
          <w:tab/>
        </w:r>
        <w:r w:rsidR="00932450">
          <w:rPr>
            <w:noProof/>
            <w:webHidden/>
          </w:rPr>
          <w:fldChar w:fldCharType="begin"/>
        </w:r>
        <w:r w:rsidR="00932450">
          <w:rPr>
            <w:noProof/>
            <w:webHidden/>
          </w:rPr>
          <w:instrText xml:space="preserve"> PAGEREF _Toc176985808 \h </w:instrText>
        </w:r>
        <w:r w:rsidR="00932450">
          <w:rPr>
            <w:noProof/>
            <w:webHidden/>
          </w:rPr>
        </w:r>
        <w:r w:rsidR="00932450">
          <w:rPr>
            <w:noProof/>
            <w:webHidden/>
          </w:rPr>
          <w:fldChar w:fldCharType="separate"/>
        </w:r>
        <w:r w:rsidR="00932450">
          <w:rPr>
            <w:noProof/>
            <w:webHidden/>
          </w:rPr>
          <w:t>29</w:t>
        </w:r>
        <w:r w:rsidR="00932450">
          <w:rPr>
            <w:noProof/>
            <w:webHidden/>
          </w:rPr>
          <w:fldChar w:fldCharType="end"/>
        </w:r>
      </w:hyperlink>
    </w:p>
    <w:p w14:paraId="2DCCB8E5" w14:textId="39C2BED2"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09" w:history="1">
        <w:r w:rsidR="00932450" w:rsidRPr="008872E9">
          <w:rPr>
            <w:rStyle w:val="Hyperlink"/>
          </w:rPr>
          <w:t>4.3.</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Project Management Framework</w:t>
        </w:r>
        <w:r w:rsidR="00932450">
          <w:rPr>
            <w:noProof/>
            <w:webHidden/>
          </w:rPr>
          <w:tab/>
        </w:r>
        <w:r w:rsidR="00932450">
          <w:rPr>
            <w:noProof/>
            <w:webHidden/>
          </w:rPr>
          <w:fldChar w:fldCharType="begin"/>
        </w:r>
        <w:r w:rsidR="00932450">
          <w:rPr>
            <w:noProof/>
            <w:webHidden/>
          </w:rPr>
          <w:instrText xml:space="preserve"> PAGEREF _Toc176985809 \h </w:instrText>
        </w:r>
        <w:r w:rsidR="00932450">
          <w:rPr>
            <w:noProof/>
            <w:webHidden/>
          </w:rPr>
        </w:r>
        <w:r w:rsidR="00932450">
          <w:rPr>
            <w:noProof/>
            <w:webHidden/>
          </w:rPr>
          <w:fldChar w:fldCharType="separate"/>
        </w:r>
        <w:r w:rsidR="00932450">
          <w:rPr>
            <w:noProof/>
            <w:webHidden/>
          </w:rPr>
          <w:t>29</w:t>
        </w:r>
        <w:r w:rsidR="00932450">
          <w:rPr>
            <w:noProof/>
            <w:webHidden/>
          </w:rPr>
          <w:fldChar w:fldCharType="end"/>
        </w:r>
      </w:hyperlink>
    </w:p>
    <w:p w14:paraId="21DDE25D" w14:textId="06559AC6"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0" w:history="1">
        <w:r w:rsidR="00932450" w:rsidRPr="008872E9">
          <w:rPr>
            <w:rStyle w:val="Hyperlink"/>
          </w:rPr>
          <w:t>4.4.</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Project Delivery</w:t>
        </w:r>
        <w:r w:rsidR="00932450">
          <w:rPr>
            <w:noProof/>
            <w:webHidden/>
          </w:rPr>
          <w:tab/>
        </w:r>
        <w:r w:rsidR="00932450">
          <w:rPr>
            <w:noProof/>
            <w:webHidden/>
          </w:rPr>
          <w:fldChar w:fldCharType="begin"/>
        </w:r>
        <w:r w:rsidR="00932450">
          <w:rPr>
            <w:noProof/>
            <w:webHidden/>
          </w:rPr>
          <w:instrText xml:space="preserve"> PAGEREF _Toc176985810 \h </w:instrText>
        </w:r>
        <w:r w:rsidR="00932450">
          <w:rPr>
            <w:noProof/>
            <w:webHidden/>
          </w:rPr>
        </w:r>
        <w:r w:rsidR="00932450">
          <w:rPr>
            <w:noProof/>
            <w:webHidden/>
          </w:rPr>
          <w:fldChar w:fldCharType="separate"/>
        </w:r>
        <w:r w:rsidR="00932450">
          <w:rPr>
            <w:noProof/>
            <w:webHidden/>
          </w:rPr>
          <w:t>30</w:t>
        </w:r>
        <w:r w:rsidR="00932450">
          <w:rPr>
            <w:noProof/>
            <w:webHidden/>
          </w:rPr>
          <w:fldChar w:fldCharType="end"/>
        </w:r>
      </w:hyperlink>
    </w:p>
    <w:p w14:paraId="5841D3F7" w14:textId="2ADCD6D0"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1" w:history="1">
        <w:r w:rsidR="00932450" w:rsidRPr="008872E9">
          <w:rPr>
            <w:rStyle w:val="Hyperlink"/>
          </w:rPr>
          <w:t>4.5.</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Tools and Equipment</w:t>
        </w:r>
        <w:r w:rsidR="00932450">
          <w:rPr>
            <w:noProof/>
            <w:webHidden/>
          </w:rPr>
          <w:tab/>
        </w:r>
        <w:r w:rsidR="00932450">
          <w:rPr>
            <w:noProof/>
            <w:webHidden/>
          </w:rPr>
          <w:fldChar w:fldCharType="begin"/>
        </w:r>
        <w:r w:rsidR="00932450">
          <w:rPr>
            <w:noProof/>
            <w:webHidden/>
          </w:rPr>
          <w:instrText xml:space="preserve"> PAGEREF _Toc176985811 \h </w:instrText>
        </w:r>
        <w:r w:rsidR="00932450">
          <w:rPr>
            <w:noProof/>
            <w:webHidden/>
          </w:rPr>
        </w:r>
        <w:r w:rsidR="00932450">
          <w:rPr>
            <w:noProof/>
            <w:webHidden/>
          </w:rPr>
          <w:fldChar w:fldCharType="separate"/>
        </w:r>
        <w:r w:rsidR="00932450">
          <w:rPr>
            <w:noProof/>
            <w:webHidden/>
          </w:rPr>
          <w:t>31</w:t>
        </w:r>
        <w:r w:rsidR="00932450">
          <w:rPr>
            <w:noProof/>
            <w:webHidden/>
          </w:rPr>
          <w:fldChar w:fldCharType="end"/>
        </w:r>
      </w:hyperlink>
    </w:p>
    <w:p w14:paraId="706D7DD3" w14:textId="13D6DB2C"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2" w:history="1">
        <w:r w:rsidR="00932450" w:rsidRPr="008872E9">
          <w:rPr>
            <w:rStyle w:val="Hyperlink"/>
          </w:rPr>
          <w:t>4.6.</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Ethical Aspects</w:t>
        </w:r>
        <w:r w:rsidR="00932450">
          <w:rPr>
            <w:noProof/>
            <w:webHidden/>
          </w:rPr>
          <w:tab/>
        </w:r>
        <w:r w:rsidR="00932450">
          <w:rPr>
            <w:noProof/>
            <w:webHidden/>
          </w:rPr>
          <w:fldChar w:fldCharType="begin"/>
        </w:r>
        <w:r w:rsidR="00932450">
          <w:rPr>
            <w:noProof/>
            <w:webHidden/>
          </w:rPr>
          <w:instrText xml:space="preserve"> PAGEREF _Toc176985812 \h </w:instrText>
        </w:r>
        <w:r w:rsidR="00932450">
          <w:rPr>
            <w:noProof/>
            <w:webHidden/>
          </w:rPr>
        </w:r>
        <w:r w:rsidR="00932450">
          <w:rPr>
            <w:noProof/>
            <w:webHidden/>
          </w:rPr>
          <w:fldChar w:fldCharType="separate"/>
        </w:r>
        <w:r w:rsidR="00932450">
          <w:rPr>
            <w:noProof/>
            <w:webHidden/>
          </w:rPr>
          <w:t>31</w:t>
        </w:r>
        <w:r w:rsidR="00932450">
          <w:rPr>
            <w:noProof/>
            <w:webHidden/>
          </w:rPr>
          <w:fldChar w:fldCharType="end"/>
        </w:r>
      </w:hyperlink>
    </w:p>
    <w:p w14:paraId="3380F25A" w14:textId="38FE1919" w:rsidR="00932450"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13" w:history="1">
        <w:r w:rsidR="00932450" w:rsidRPr="008872E9">
          <w:rPr>
            <w:rStyle w:val="Hyperlink"/>
          </w:rPr>
          <w:t>5.</w:t>
        </w:r>
        <w:r w:rsidR="00932450">
          <w:rPr>
            <w:rFonts w:asciiTheme="minorHAnsi" w:eastAsiaTheme="minorEastAsia" w:hAnsiTheme="minorHAnsi" w:cstheme="minorBidi"/>
            <w:b w:val="0"/>
            <w:noProof/>
            <w:kern w:val="2"/>
            <w:sz w:val="24"/>
            <w:szCs w:val="24"/>
            <w:lang w:eastAsia="en-IE"/>
            <w14:ligatures w14:val="standardContextual"/>
          </w:rPr>
          <w:tab/>
        </w:r>
        <w:r w:rsidR="00932450" w:rsidRPr="008872E9">
          <w:rPr>
            <w:rStyle w:val="Hyperlink"/>
          </w:rPr>
          <w:t>Evaluating Popular Federated Learning Frameworks</w:t>
        </w:r>
        <w:r w:rsidR="00932450">
          <w:rPr>
            <w:noProof/>
            <w:webHidden/>
          </w:rPr>
          <w:tab/>
        </w:r>
        <w:r w:rsidR="00932450">
          <w:rPr>
            <w:noProof/>
            <w:webHidden/>
          </w:rPr>
          <w:fldChar w:fldCharType="begin"/>
        </w:r>
        <w:r w:rsidR="00932450">
          <w:rPr>
            <w:noProof/>
            <w:webHidden/>
          </w:rPr>
          <w:instrText xml:space="preserve"> PAGEREF _Toc176985813 \h </w:instrText>
        </w:r>
        <w:r w:rsidR="00932450">
          <w:rPr>
            <w:noProof/>
            <w:webHidden/>
          </w:rPr>
        </w:r>
        <w:r w:rsidR="00932450">
          <w:rPr>
            <w:noProof/>
            <w:webHidden/>
          </w:rPr>
          <w:fldChar w:fldCharType="separate"/>
        </w:r>
        <w:r w:rsidR="00932450">
          <w:rPr>
            <w:noProof/>
            <w:webHidden/>
          </w:rPr>
          <w:t>33</w:t>
        </w:r>
        <w:r w:rsidR="00932450">
          <w:rPr>
            <w:noProof/>
            <w:webHidden/>
          </w:rPr>
          <w:fldChar w:fldCharType="end"/>
        </w:r>
      </w:hyperlink>
    </w:p>
    <w:p w14:paraId="74DE3358" w14:textId="36638805"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4" w:history="1">
        <w:r w:rsidR="00932450" w:rsidRPr="008872E9">
          <w:rPr>
            <w:rStyle w:val="Hyperlink"/>
          </w:rPr>
          <w:t>5.1.</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PySyft</w:t>
        </w:r>
        <w:r w:rsidR="00932450">
          <w:rPr>
            <w:noProof/>
            <w:webHidden/>
          </w:rPr>
          <w:tab/>
        </w:r>
        <w:r w:rsidR="00932450">
          <w:rPr>
            <w:noProof/>
            <w:webHidden/>
          </w:rPr>
          <w:fldChar w:fldCharType="begin"/>
        </w:r>
        <w:r w:rsidR="00932450">
          <w:rPr>
            <w:noProof/>
            <w:webHidden/>
          </w:rPr>
          <w:instrText xml:space="preserve"> PAGEREF _Toc176985814 \h </w:instrText>
        </w:r>
        <w:r w:rsidR="00932450">
          <w:rPr>
            <w:noProof/>
            <w:webHidden/>
          </w:rPr>
        </w:r>
        <w:r w:rsidR="00932450">
          <w:rPr>
            <w:noProof/>
            <w:webHidden/>
          </w:rPr>
          <w:fldChar w:fldCharType="separate"/>
        </w:r>
        <w:r w:rsidR="00932450">
          <w:rPr>
            <w:noProof/>
            <w:webHidden/>
          </w:rPr>
          <w:t>33</w:t>
        </w:r>
        <w:r w:rsidR="00932450">
          <w:rPr>
            <w:noProof/>
            <w:webHidden/>
          </w:rPr>
          <w:fldChar w:fldCharType="end"/>
        </w:r>
      </w:hyperlink>
    </w:p>
    <w:p w14:paraId="0B64B035" w14:textId="534DF0F2"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5" w:history="1">
        <w:r w:rsidR="00932450" w:rsidRPr="008872E9">
          <w:rPr>
            <w:rStyle w:val="Hyperlink"/>
          </w:rPr>
          <w:t>5.2.</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FATE</w:t>
        </w:r>
        <w:r w:rsidR="00932450">
          <w:rPr>
            <w:noProof/>
            <w:webHidden/>
          </w:rPr>
          <w:tab/>
        </w:r>
        <w:r w:rsidR="00932450">
          <w:rPr>
            <w:noProof/>
            <w:webHidden/>
          </w:rPr>
          <w:fldChar w:fldCharType="begin"/>
        </w:r>
        <w:r w:rsidR="00932450">
          <w:rPr>
            <w:noProof/>
            <w:webHidden/>
          </w:rPr>
          <w:instrText xml:space="preserve"> PAGEREF _Toc176985815 \h </w:instrText>
        </w:r>
        <w:r w:rsidR="00932450">
          <w:rPr>
            <w:noProof/>
            <w:webHidden/>
          </w:rPr>
        </w:r>
        <w:r w:rsidR="00932450">
          <w:rPr>
            <w:noProof/>
            <w:webHidden/>
          </w:rPr>
          <w:fldChar w:fldCharType="separate"/>
        </w:r>
        <w:r w:rsidR="00932450">
          <w:rPr>
            <w:noProof/>
            <w:webHidden/>
          </w:rPr>
          <w:t>34</w:t>
        </w:r>
        <w:r w:rsidR="00932450">
          <w:rPr>
            <w:noProof/>
            <w:webHidden/>
          </w:rPr>
          <w:fldChar w:fldCharType="end"/>
        </w:r>
      </w:hyperlink>
    </w:p>
    <w:p w14:paraId="30C890D6" w14:textId="6D7BD55F"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6" w:history="1">
        <w:r w:rsidR="00932450" w:rsidRPr="008872E9">
          <w:rPr>
            <w:rStyle w:val="Hyperlink"/>
          </w:rPr>
          <w:t>5.3.</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Flower</w:t>
        </w:r>
        <w:r w:rsidR="00932450">
          <w:rPr>
            <w:noProof/>
            <w:webHidden/>
          </w:rPr>
          <w:tab/>
        </w:r>
        <w:r w:rsidR="00932450">
          <w:rPr>
            <w:noProof/>
            <w:webHidden/>
          </w:rPr>
          <w:fldChar w:fldCharType="begin"/>
        </w:r>
        <w:r w:rsidR="00932450">
          <w:rPr>
            <w:noProof/>
            <w:webHidden/>
          </w:rPr>
          <w:instrText xml:space="preserve"> PAGEREF _Toc176985816 \h </w:instrText>
        </w:r>
        <w:r w:rsidR="00932450">
          <w:rPr>
            <w:noProof/>
            <w:webHidden/>
          </w:rPr>
        </w:r>
        <w:r w:rsidR="00932450">
          <w:rPr>
            <w:noProof/>
            <w:webHidden/>
          </w:rPr>
          <w:fldChar w:fldCharType="separate"/>
        </w:r>
        <w:r w:rsidR="00932450">
          <w:rPr>
            <w:noProof/>
            <w:webHidden/>
          </w:rPr>
          <w:t>35</w:t>
        </w:r>
        <w:r w:rsidR="00932450">
          <w:rPr>
            <w:noProof/>
            <w:webHidden/>
          </w:rPr>
          <w:fldChar w:fldCharType="end"/>
        </w:r>
      </w:hyperlink>
    </w:p>
    <w:p w14:paraId="19692255" w14:textId="43A500F8"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7" w:history="1">
        <w:r w:rsidR="00932450" w:rsidRPr="008872E9">
          <w:rPr>
            <w:rStyle w:val="Hyperlink"/>
          </w:rPr>
          <w:t>5.4.</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FedML</w:t>
        </w:r>
        <w:r w:rsidR="00932450">
          <w:rPr>
            <w:noProof/>
            <w:webHidden/>
          </w:rPr>
          <w:tab/>
        </w:r>
        <w:r w:rsidR="00932450">
          <w:rPr>
            <w:noProof/>
            <w:webHidden/>
          </w:rPr>
          <w:fldChar w:fldCharType="begin"/>
        </w:r>
        <w:r w:rsidR="00932450">
          <w:rPr>
            <w:noProof/>
            <w:webHidden/>
          </w:rPr>
          <w:instrText xml:space="preserve"> PAGEREF _Toc176985817 \h </w:instrText>
        </w:r>
        <w:r w:rsidR="00932450">
          <w:rPr>
            <w:noProof/>
            <w:webHidden/>
          </w:rPr>
        </w:r>
        <w:r w:rsidR="00932450">
          <w:rPr>
            <w:noProof/>
            <w:webHidden/>
          </w:rPr>
          <w:fldChar w:fldCharType="separate"/>
        </w:r>
        <w:r w:rsidR="00932450">
          <w:rPr>
            <w:noProof/>
            <w:webHidden/>
          </w:rPr>
          <w:t>35</w:t>
        </w:r>
        <w:r w:rsidR="00932450">
          <w:rPr>
            <w:noProof/>
            <w:webHidden/>
          </w:rPr>
          <w:fldChar w:fldCharType="end"/>
        </w:r>
      </w:hyperlink>
    </w:p>
    <w:p w14:paraId="7156E062" w14:textId="759718DD"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8" w:history="1">
        <w:r w:rsidR="00932450" w:rsidRPr="008872E9">
          <w:rPr>
            <w:rStyle w:val="Hyperlink"/>
          </w:rPr>
          <w:t>5.5.</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TensorFlow Federated</w:t>
        </w:r>
        <w:r w:rsidR="00932450">
          <w:rPr>
            <w:noProof/>
            <w:webHidden/>
          </w:rPr>
          <w:tab/>
        </w:r>
        <w:r w:rsidR="00932450">
          <w:rPr>
            <w:noProof/>
            <w:webHidden/>
          </w:rPr>
          <w:fldChar w:fldCharType="begin"/>
        </w:r>
        <w:r w:rsidR="00932450">
          <w:rPr>
            <w:noProof/>
            <w:webHidden/>
          </w:rPr>
          <w:instrText xml:space="preserve"> PAGEREF _Toc176985818 \h </w:instrText>
        </w:r>
        <w:r w:rsidR="00932450">
          <w:rPr>
            <w:noProof/>
            <w:webHidden/>
          </w:rPr>
        </w:r>
        <w:r w:rsidR="00932450">
          <w:rPr>
            <w:noProof/>
            <w:webHidden/>
          </w:rPr>
          <w:fldChar w:fldCharType="separate"/>
        </w:r>
        <w:r w:rsidR="00932450">
          <w:rPr>
            <w:noProof/>
            <w:webHidden/>
          </w:rPr>
          <w:t>36</w:t>
        </w:r>
        <w:r w:rsidR="00932450">
          <w:rPr>
            <w:noProof/>
            <w:webHidden/>
          </w:rPr>
          <w:fldChar w:fldCharType="end"/>
        </w:r>
      </w:hyperlink>
    </w:p>
    <w:p w14:paraId="2CEAF0B6" w14:textId="64F6B46F"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19" w:history="1">
        <w:r w:rsidR="00932450" w:rsidRPr="008872E9">
          <w:rPr>
            <w:rStyle w:val="Hyperlink"/>
          </w:rPr>
          <w:t>5.6.</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Conclusions and summary</w:t>
        </w:r>
        <w:r w:rsidR="00932450">
          <w:rPr>
            <w:noProof/>
            <w:webHidden/>
          </w:rPr>
          <w:tab/>
        </w:r>
        <w:r w:rsidR="00932450">
          <w:rPr>
            <w:noProof/>
            <w:webHidden/>
          </w:rPr>
          <w:fldChar w:fldCharType="begin"/>
        </w:r>
        <w:r w:rsidR="00932450">
          <w:rPr>
            <w:noProof/>
            <w:webHidden/>
          </w:rPr>
          <w:instrText xml:space="preserve"> PAGEREF _Toc176985819 \h </w:instrText>
        </w:r>
        <w:r w:rsidR="00932450">
          <w:rPr>
            <w:noProof/>
            <w:webHidden/>
          </w:rPr>
        </w:r>
        <w:r w:rsidR="00932450">
          <w:rPr>
            <w:noProof/>
            <w:webHidden/>
          </w:rPr>
          <w:fldChar w:fldCharType="separate"/>
        </w:r>
        <w:r w:rsidR="00932450">
          <w:rPr>
            <w:noProof/>
            <w:webHidden/>
          </w:rPr>
          <w:t>37</w:t>
        </w:r>
        <w:r w:rsidR="00932450">
          <w:rPr>
            <w:noProof/>
            <w:webHidden/>
          </w:rPr>
          <w:fldChar w:fldCharType="end"/>
        </w:r>
      </w:hyperlink>
    </w:p>
    <w:p w14:paraId="4C21392D" w14:textId="12AE8433" w:rsidR="00932450"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20" w:history="1">
        <w:r w:rsidR="00932450" w:rsidRPr="008872E9">
          <w:rPr>
            <w:rStyle w:val="Hyperlink"/>
          </w:rPr>
          <w:t>6.</w:t>
        </w:r>
        <w:r w:rsidR="00932450">
          <w:rPr>
            <w:rFonts w:asciiTheme="minorHAnsi" w:eastAsiaTheme="minorEastAsia" w:hAnsiTheme="minorHAnsi" w:cstheme="minorBidi"/>
            <w:b w:val="0"/>
            <w:noProof/>
            <w:kern w:val="2"/>
            <w:sz w:val="24"/>
            <w:szCs w:val="24"/>
            <w:lang w:eastAsia="en-IE"/>
            <w14:ligatures w14:val="standardContextual"/>
          </w:rPr>
          <w:tab/>
        </w:r>
        <w:r w:rsidR="00932450" w:rsidRPr="008872E9">
          <w:rPr>
            <w:rStyle w:val="Hyperlink"/>
          </w:rPr>
          <w:t>Federated Learning Server Development</w:t>
        </w:r>
        <w:r w:rsidR="00932450">
          <w:rPr>
            <w:noProof/>
            <w:webHidden/>
          </w:rPr>
          <w:tab/>
        </w:r>
        <w:r w:rsidR="00932450">
          <w:rPr>
            <w:noProof/>
            <w:webHidden/>
          </w:rPr>
          <w:fldChar w:fldCharType="begin"/>
        </w:r>
        <w:r w:rsidR="00932450">
          <w:rPr>
            <w:noProof/>
            <w:webHidden/>
          </w:rPr>
          <w:instrText xml:space="preserve"> PAGEREF _Toc176985820 \h </w:instrText>
        </w:r>
        <w:r w:rsidR="00932450">
          <w:rPr>
            <w:noProof/>
            <w:webHidden/>
          </w:rPr>
        </w:r>
        <w:r w:rsidR="00932450">
          <w:rPr>
            <w:noProof/>
            <w:webHidden/>
          </w:rPr>
          <w:fldChar w:fldCharType="separate"/>
        </w:r>
        <w:r w:rsidR="00932450">
          <w:rPr>
            <w:noProof/>
            <w:webHidden/>
          </w:rPr>
          <w:t>38</w:t>
        </w:r>
        <w:r w:rsidR="00932450">
          <w:rPr>
            <w:noProof/>
            <w:webHidden/>
          </w:rPr>
          <w:fldChar w:fldCharType="end"/>
        </w:r>
      </w:hyperlink>
    </w:p>
    <w:p w14:paraId="319B62FE" w14:textId="4BB09F57"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21" w:history="1">
        <w:r w:rsidR="00932450" w:rsidRPr="008872E9">
          <w:rPr>
            <w:rStyle w:val="Hyperlink"/>
          </w:rPr>
          <w:t>6.1.</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Architecture</w:t>
        </w:r>
        <w:r w:rsidR="00932450">
          <w:rPr>
            <w:noProof/>
            <w:webHidden/>
          </w:rPr>
          <w:tab/>
        </w:r>
        <w:r w:rsidR="00932450">
          <w:rPr>
            <w:noProof/>
            <w:webHidden/>
          </w:rPr>
          <w:fldChar w:fldCharType="begin"/>
        </w:r>
        <w:r w:rsidR="00932450">
          <w:rPr>
            <w:noProof/>
            <w:webHidden/>
          </w:rPr>
          <w:instrText xml:space="preserve"> PAGEREF _Toc176985821 \h </w:instrText>
        </w:r>
        <w:r w:rsidR="00932450">
          <w:rPr>
            <w:noProof/>
            <w:webHidden/>
          </w:rPr>
        </w:r>
        <w:r w:rsidR="00932450">
          <w:rPr>
            <w:noProof/>
            <w:webHidden/>
          </w:rPr>
          <w:fldChar w:fldCharType="separate"/>
        </w:r>
        <w:r w:rsidR="00932450">
          <w:rPr>
            <w:noProof/>
            <w:webHidden/>
          </w:rPr>
          <w:t>38</w:t>
        </w:r>
        <w:r w:rsidR="00932450">
          <w:rPr>
            <w:noProof/>
            <w:webHidden/>
          </w:rPr>
          <w:fldChar w:fldCharType="end"/>
        </w:r>
      </w:hyperlink>
    </w:p>
    <w:p w14:paraId="3131767A" w14:textId="49B004B0"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22" w:history="1">
        <w:r w:rsidR="00932450" w:rsidRPr="008872E9">
          <w:rPr>
            <w:rStyle w:val="Hyperlink"/>
          </w:rPr>
          <w:t>6.2.</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FL Server Flow</w:t>
        </w:r>
        <w:r w:rsidR="00932450">
          <w:rPr>
            <w:noProof/>
            <w:webHidden/>
          </w:rPr>
          <w:tab/>
        </w:r>
        <w:r w:rsidR="00932450">
          <w:rPr>
            <w:noProof/>
            <w:webHidden/>
          </w:rPr>
          <w:fldChar w:fldCharType="begin"/>
        </w:r>
        <w:r w:rsidR="00932450">
          <w:rPr>
            <w:noProof/>
            <w:webHidden/>
          </w:rPr>
          <w:instrText xml:space="preserve"> PAGEREF _Toc176985822 \h </w:instrText>
        </w:r>
        <w:r w:rsidR="00932450">
          <w:rPr>
            <w:noProof/>
            <w:webHidden/>
          </w:rPr>
        </w:r>
        <w:r w:rsidR="00932450">
          <w:rPr>
            <w:noProof/>
            <w:webHidden/>
          </w:rPr>
          <w:fldChar w:fldCharType="separate"/>
        </w:r>
        <w:r w:rsidR="00932450">
          <w:rPr>
            <w:noProof/>
            <w:webHidden/>
          </w:rPr>
          <w:t>39</w:t>
        </w:r>
        <w:r w:rsidR="00932450">
          <w:rPr>
            <w:noProof/>
            <w:webHidden/>
          </w:rPr>
          <w:fldChar w:fldCharType="end"/>
        </w:r>
      </w:hyperlink>
    </w:p>
    <w:p w14:paraId="519AF5BE" w14:textId="4FC973A1"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23" w:history="1">
        <w:r w:rsidR="00932450" w:rsidRPr="008872E9">
          <w:rPr>
            <w:rStyle w:val="Hyperlink"/>
          </w:rPr>
          <w:t>6.3.</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FL Server Functions</w:t>
        </w:r>
        <w:r w:rsidR="00932450">
          <w:rPr>
            <w:noProof/>
            <w:webHidden/>
          </w:rPr>
          <w:tab/>
        </w:r>
        <w:r w:rsidR="00932450">
          <w:rPr>
            <w:noProof/>
            <w:webHidden/>
          </w:rPr>
          <w:fldChar w:fldCharType="begin"/>
        </w:r>
        <w:r w:rsidR="00932450">
          <w:rPr>
            <w:noProof/>
            <w:webHidden/>
          </w:rPr>
          <w:instrText xml:space="preserve"> PAGEREF _Toc176985823 \h </w:instrText>
        </w:r>
        <w:r w:rsidR="00932450">
          <w:rPr>
            <w:noProof/>
            <w:webHidden/>
          </w:rPr>
        </w:r>
        <w:r w:rsidR="00932450">
          <w:rPr>
            <w:noProof/>
            <w:webHidden/>
          </w:rPr>
          <w:fldChar w:fldCharType="separate"/>
        </w:r>
        <w:r w:rsidR="00932450">
          <w:rPr>
            <w:noProof/>
            <w:webHidden/>
          </w:rPr>
          <w:t>39</w:t>
        </w:r>
        <w:r w:rsidR="00932450">
          <w:rPr>
            <w:noProof/>
            <w:webHidden/>
          </w:rPr>
          <w:fldChar w:fldCharType="end"/>
        </w:r>
      </w:hyperlink>
    </w:p>
    <w:p w14:paraId="40D2688B" w14:textId="4FB57184"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24" w:history="1">
        <w:r w:rsidR="00932450" w:rsidRPr="008872E9">
          <w:rPr>
            <w:rStyle w:val="Hyperlink"/>
          </w:rPr>
          <w:t>6.3.1.</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server.py</w:t>
        </w:r>
        <w:r w:rsidR="00932450">
          <w:rPr>
            <w:noProof/>
            <w:webHidden/>
          </w:rPr>
          <w:tab/>
        </w:r>
        <w:r w:rsidR="00932450">
          <w:rPr>
            <w:noProof/>
            <w:webHidden/>
          </w:rPr>
          <w:fldChar w:fldCharType="begin"/>
        </w:r>
        <w:r w:rsidR="00932450">
          <w:rPr>
            <w:noProof/>
            <w:webHidden/>
          </w:rPr>
          <w:instrText xml:space="preserve"> PAGEREF _Toc176985824 \h </w:instrText>
        </w:r>
        <w:r w:rsidR="00932450">
          <w:rPr>
            <w:noProof/>
            <w:webHidden/>
          </w:rPr>
        </w:r>
        <w:r w:rsidR="00932450">
          <w:rPr>
            <w:noProof/>
            <w:webHidden/>
          </w:rPr>
          <w:fldChar w:fldCharType="separate"/>
        </w:r>
        <w:r w:rsidR="00932450">
          <w:rPr>
            <w:noProof/>
            <w:webHidden/>
          </w:rPr>
          <w:t>39</w:t>
        </w:r>
        <w:r w:rsidR="00932450">
          <w:rPr>
            <w:noProof/>
            <w:webHidden/>
          </w:rPr>
          <w:fldChar w:fldCharType="end"/>
        </w:r>
      </w:hyperlink>
    </w:p>
    <w:p w14:paraId="63017343" w14:textId="00CCF502"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25" w:history="1">
        <w:r w:rsidR="00932450" w:rsidRPr="008872E9">
          <w:rPr>
            <w:rStyle w:val="Hyperlink"/>
          </w:rPr>
          <w:t>6.3.2.</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client.py</w:t>
        </w:r>
        <w:r w:rsidR="00932450">
          <w:rPr>
            <w:noProof/>
            <w:webHidden/>
          </w:rPr>
          <w:tab/>
        </w:r>
        <w:r w:rsidR="00932450">
          <w:rPr>
            <w:noProof/>
            <w:webHidden/>
          </w:rPr>
          <w:fldChar w:fldCharType="begin"/>
        </w:r>
        <w:r w:rsidR="00932450">
          <w:rPr>
            <w:noProof/>
            <w:webHidden/>
          </w:rPr>
          <w:instrText xml:space="preserve"> PAGEREF _Toc176985825 \h </w:instrText>
        </w:r>
        <w:r w:rsidR="00932450">
          <w:rPr>
            <w:noProof/>
            <w:webHidden/>
          </w:rPr>
        </w:r>
        <w:r w:rsidR="00932450">
          <w:rPr>
            <w:noProof/>
            <w:webHidden/>
          </w:rPr>
          <w:fldChar w:fldCharType="separate"/>
        </w:r>
        <w:r w:rsidR="00932450">
          <w:rPr>
            <w:noProof/>
            <w:webHidden/>
          </w:rPr>
          <w:t>40</w:t>
        </w:r>
        <w:r w:rsidR="00932450">
          <w:rPr>
            <w:noProof/>
            <w:webHidden/>
          </w:rPr>
          <w:fldChar w:fldCharType="end"/>
        </w:r>
      </w:hyperlink>
    </w:p>
    <w:p w14:paraId="49AFB837" w14:textId="07428B4E"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26" w:history="1">
        <w:r w:rsidR="00932450" w:rsidRPr="008872E9">
          <w:rPr>
            <w:rStyle w:val="Hyperlink"/>
          </w:rPr>
          <w:t>6.4.</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Communication protocols</w:t>
        </w:r>
        <w:r w:rsidR="00932450">
          <w:rPr>
            <w:noProof/>
            <w:webHidden/>
          </w:rPr>
          <w:tab/>
        </w:r>
        <w:r w:rsidR="00932450">
          <w:rPr>
            <w:noProof/>
            <w:webHidden/>
          </w:rPr>
          <w:fldChar w:fldCharType="begin"/>
        </w:r>
        <w:r w:rsidR="00932450">
          <w:rPr>
            <w:noProof/>
            <w:webHidden/>
          </w:rPr>
          <w:instrText xml:space="preserve"> PAGEREF _Toc176985826 \h </w:instrText>
        </w:r>
        <w:r w:rsidR="00932450">
          <w:rPr>
            <w:noProof/>
            <w:webHidden/>
          </w:rPr>
        </w:r>
        <w:r w:rsidR="00932450">
          <w:rPr>
            <w:noProof/>
            <w:webHidden/>
          </w:rPr>
          <w:fldChar w:fldCharType="separate"/>
        </w:r>
        <w:r w:rsidR="00932450">
          <w:rPr>
            <w:noProof/>
            <w:webHidden/>
          </w:rPr>
          <w:t>41</w:t>
        </w:r>
        <w:r w:rsidR="00932450">
          <w:rPr>
            <w:noProof/>
            <w:webHidden/>
          </w:rPr>
          <w:fldChar w:fldCharType="end"/>
        </w:r>
      </w:hyperlink>
    </w:p>
    <w:p w14:paraId="753AFEE1" w14:textId="2AAB748B"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27" w:history="1">
        <w:r w:rsidR="00932450" w:rsidRPr="008872E9">
          <w:rPr>
            <w:rStyle w:val="Hyperlink"/>
          </w:rPr>
          <w:t>6.5.</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Machine Learning Models Used.</w:t>
        </w:r>
        <w:r w:rsidR="00932450">
          <w:rPr>
            <w:noProof/>
            <w:webHidden/>
          </w:rPr>
          <w:tab/>
        </w:r>
        <w:r w:rsidR="00932450">
          <w:rPr>
            <w:noProof/>
            <w:webHidden/>
          </w:rPr>
          <w:fldChar w:fldCharType="begin"/>
        </w:r>
        <w:r w:rsidR="00932450">
          <w:rPr>
            <w:noProof/>
            <w:webHidden/>
          </w:rPr>
          <w:instrText xml:space="preserve"> PAGEREF _Toc176985827 \h </w:instrText>
        </w:r>
        <w:r w:rsidR="00932450">
          <w:rPr>
            <w:noProof/>
            <w:webHidden/>
          </w:rPr>
        </w:r>
        <w:r w:rsidR="00932450">
          <w:rPr>
            <w:noProof/>
            <w:webHidden/>
          </w:rPr>
          <w:fldChar w:fldCharType="separate"/>
        </w:r>
        <w:r w:rsidR="00932450">
          <w:rPr>
            <w:noProof/>
            <w:webHidden/>
          </w:rPr>
          <w:t>42</w:t>
        </w:r>
        <w:r w:rsidR="00932450">
          <w:rPr>
            <w:noProof/>
            <w:webHidden/>
          </w:rPr>
          <w:fldChar w:fldCharType="end"/>
        </w:r>
      </w:hyperlink>
    </w:p>
    <w:p w14:paraId="7350E2F7" w14:textId="0BE92725"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28" w:history="1">
        <w:r w:rsidR="00932450" w:rsidRPr="008872E9">
          <w:rPr>
            <w:rStyle w:val="Hyperlink"/>
          </w:rPr>
          <w:t>6.5.1.</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Technological Model</w:t>
        </w:r>
        <w:r w:rsidR="00932450">
          <w:rPr>
            <w:noProof/>
            <w:webHidden/>
          </w:rPr>
          <w:tab/>
        </w:r>
        <w:r w:rsidR="00932450">
          <w:rPr>
            <w:noProof/>
            <w:webHidden/>
          </w:rPr>
          <w:fldChar w:fldCharType="begin"/>
        </w:r>
        <w:r w:rsidR="00932450">
          <w:rPr>
            <w:noProof/>
            <w:webHidden/>
          </w:rPr>
          <w:instrText xml:space="preserve"> PAGEREF _Toc176985828 \h </w:instrText>
        </w:r>
        <w:r w:rsidR="00932450">
          <w:rPr>
            <w:noProof/>
            <w:webHidden/>
          </w:rPr>
        </w:r>
        <w:r w:rsidR="00932450">
          <w:rPr>
            <w:noProof/>
            <w:webHidden/>
          </w:rPr>
          <w:fldChar w:fldCharType="separate"/>
        </w:r>
        <w:r w:rsidR="00932450">
          <w:rPr>
            <w:noProof/>
            <w:webHidden/>
          </w:rPr>
          <w:t>42</w:t>
        </w:r>
        <w:r w:rsidR="00932450">
          <w:rPr>
            <w:noProof/>
            <w:webHidden/>
          </w:rPr>
          <w:fldChar w:fldCharType="end"/>
        </w:r>
      </w:hyperlink>
    </w:p>
    <w:p w14:paraId="012006DC" w14:textId="75ED7A14"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29" w:history="1">
        <w:r w:rsidR="00932450" w:rsidRPr="008872E9">
          <w:rPr>
            <w:rStyle w:val="Hyperlink"/>
          </w:rPr>
          <w:t>6.5.2.</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Medical Model</w:t>
        </w:r>
        <w:r w:rsidR="00932450">
          <w:rPr>
            <w:noProof/>
            <w:webHidden/>
          </w:rPr>
          <w:tab/>
        </w:r>
        <w:r w:rsidR="00932450">
          <w:rPr>
            <w:noProof/>
            <w:webHidden/>
          </w:rPr>
          <w:fldChar w:fldCharType="begin"/>
        </w:r>
        <w:r w:rsidR="00932450">
          <w:rPr>
            <w:noProof/>
            <w:webHidden/>
          </w:rPr>
          <w:instrText xml:space="preserve"> PAGEREF _Toc176985829 \h </w:instrText>
        </w:r>
        <w:r w:rsidR="00932450">
          <w:rPr>
            <w:noProof/>
            <w:webHidden/>
          </w:rPr>
        </w:r>
        <w:r w:rsidR="00932450">
          <w:rPr>
            <w:noProof/>
            <w:webHidden/>
          </w:rPr>
          <w:fldChar w:fldCharType="separate"/>
        </w:r>
        <w:r w:rsidR="00932450">
          <w:rPr>
            <w:noProof/>
            <w:webHidden/>
          </w:rPr>
          <w:t>43</w:t>
        </w:r>
        <w:r w:rsidR="00932450">
          <w:rPr>
            <w:noProof/>
            <w:webHidden/>
          </w:rPr>
          <w:fldChar w:fldCharType="end"/>
        </w:r>
      </w:hyperlink>
    </w:p>
    <w:p w14:paraId="44B3D367" w14:textId="4257C66F"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30" w:history="1">
        <w:r w:rsidR="00932450" w:rsidRPr="008872E9">
          <w:rPr>
            <w:rStyle w:val="Hyperlink"/>
          </w:rPr>
          <w:t>6.6.</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Algorithm</w:t>
        </w:r>
        <w:r w:rsidR="00932450">
          <w:rPr>
            <w:noProof/>
            <w:webHidden/>
          </w:rPr>
          <w:tab/>
        </w:r>
        <w:r w:rsidR="00932450">
          <w:rPr>
            <w:noProof/>
            <w:webHidden/>
          </w:rPr>
          <w:fldChar w:fldCharType="begin"/>
        </w:r>
        <w:r w:rsidR="00932450">
          <w:rPr>
            <w:noProof/>
            <w:webHidden/>
          </w:rPr>
          <w:instrText xml:space="preserve"> PAGEREF _Toc176985830 \h </w:instrText>
        </w:r>
        <w:r w:rsidR="00932450">
          <w:rPr>
            <w:noProof/>
            <w:webHidden/>
          </w:rPr>
        </w:r>
        <w:r w:rsidR="00932450">
          <w:rPr>
            <w:noProof/>
            <w:webHidden/>
          </w:rPr>
          <w:fldChar w:fldCharType="separate"/>
        </w:r>
        <w:r w:rsidR="00932450">
          <w:rPr>
            <w:noProof/>
            <w:webHidden/>
          </w:rPr>
          <w:t>44</w:t>
        </w:r>
        <w:r w:rsidR="00932450">
          <w:rPr>
            <w:noProof/>
            <w:webHidden/>
          </w:rPr>
          <w:fldChar w:fldCharType="end"/>
        </w:r>
      </w:hyperlink>
    </w:p>
    <w:p w14:paraId="41C1FA13" w14:textId="1BE10129"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31" w:history="1">
        <w:r w:rsidR="00932450" w:rsidRPr="008872E9">
          <w:rPr>
            <w:rStyle w:val="Hyperlink"/>
          </w:rPr>
          <w:t>6.7.</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Data Collection</w:t>
        </w:r>
        <w:r w:rsidR="00932450">
          <w:rPr>
            <w:noProof/>
            <w:webHidden/>
          </w:rPr>
          <w:tab/>
        </w:r>
        <w:r w:rsidR="00932450">
          <w:rPr>
            <w:noProof/>
            <w:webHidden/>
          </w:rPr>
          <w:fldChar w:fldCharType="begin"/>
        </w:r>
        <w:r w:rsidR="00932450">
          <w:rPr>
            <w:noProof/>
            <w:webHidden/>
          </w:rPr>
          <w:instrText xml:space="preserve"> PAGEREF _Toc176985831 \h </w:instrText>
        </w:r>
        <w:r w:rsidR="00932450">
          <w:rPr>
            <w:noProof/>
            <w:webHidden/>
          </w:rPr>
        </w:r>
        <w:r w:rsidR="00932450">
          <w:rPr>
            <w:noProof/>
            <w:webHidden/>
          </w:rPr>
          <w:fldChar w:fldCharType="separate"/>
        </w:r>
        <w:r w:rsidR="00932450">
          <w:rPr>
            <w:noProof/>
            <w:webHidden/>
          </w:rPr>
          <w:t>44</w:t>
        </w:r>
        <w:r w:rsidR="00932450">
          <w:rPr>
            <w:noProof/>
            <w:webHidden/>
          </w:rPr>
          <w:fldChar w:fldCharType="end"/>
        </w:r>
      </w:hyperlink>
    </w:p>
    <w:p w14:paraId="49A3802C" w14:textId="2D2EE8E1"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32" w:history="1">
        <w:r w:rsidR="00932450" w:rsidRPr="008872E9">
          <w:rPr>
            <w:rStyle w:val="Hyperlink"/>
          </w:rPr>
          <w:t>6.7.1.</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Technological Data</w:t>
        </w:r>
        <w:r w:rsidR="00932450">
          <w:rPr>
            <w:noProof/>
            <w:webHidden/>
          </w:rPr>
          <w:tab/>
        </w:r>
        <w:r w:rsidR="00932450">
          <w:rPr>
            <w:noProof/>
            <w:webHidden/>
          </w:rPr>
          <w:fldChar w:fldCharType="begin"/>
        </w:r>
        <w:r w:rsidR="00932450">
          <w:rPr>
            <w:noProof/>
            <w:webHidden/>
          </w:rPr>
          <w:instrText xml:space="preserve"> PAGEREF _Toc176985832 \h </w:instrText>
        </w:r>
        <w:r w:rsidR="00932450">
          <w:rPr>
            <w:noProof/>
            <w:webHidden/>
          </w:rPr>
        </w:r>
        <w:r w:rsidR="00932450">
          <w:rPr>
            <w:noProof/>
            <w:webHidden/>
          </w:rPr>
          <w:fldChar w:fldCharType="separate"/>
        </w:r>
        <w:r w:rsidR="00932450">
          <w:rPr>
            <w:noProof/>
            <w:webHidden/>
          </w:rPr>
          <w:t>44</w:t>
        </w:r>
        <w:r w:rsidR="00932450">
          <w:rPr>
            <w:noProof/>
            <w:webHidden/>
          </w:rPr>
          <w:fldChar w:fldCharType="end"/>
        </w:r>
      </w:hyperlink>
    </w:p>
    <w:p w14:paraId="2078E696" w14:textId="053DFA18"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33" w:history="1">
        <w:r w:rsidR="00932450" w:rsidRPr="008872E9">
          <w:rPr>
            <w:rStyle w:val="Hyperlink"/>
          </w:rPr>
          <w:t>6.7.2.</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Medical Data</w:t>
        </w:r>
        <w:r w:rsidR="00932450">
          <w:rPr>
            <w:noProof/>
            <w:webHidden/>
          </w:rPr>
          <w:tab/>
        </w:r>
        <w:r w:rsidR="00932450">
          <w:rPr>
            <w:noProof/>
            <w:webHidden/>
          </w:rPr>
          <w:fldChar w:fldCharType="begin"/>
        </w:r>
        <w:r w:rsidR="00932450">
          <w:rPr>
            <w:noProof/>
            <w:webHidden/>
          </w:rPr>
          <w:instrText xml:space="preserve"> PAGEREF _Toc176985833 \h </w:instrText>
        </w:r>
        <w:r w:rsidR="00932450">
          <w:rPr>
            <w:noProof/>
            <w:webHidden/>
          </w:rPr>
        </w:r>
        <w:r w:rsidR="00932450">
          <w:rPr>
            <w:noProof/>
            <w:webHidden/>
          </w:rPr>
          <w:fldChar w:fldCharType="separate"/>
        </w:r>
        <w:r w:rsidR="00932450">
          <w:rPr>
            <w:noProof/>
            <w:webHidden/>
          </w:rPr>
          <w:t>45</w:t>
        </w:r>
        <w:r w:rsidR="00932450">
          <w:rPr>
            <w:noProof/>
            <w:webHidden/>
          </w:rPr>
          <w:fldChar w:fldCharType="end"/>
        </w:r>
      </w:hyperlink>
    </w:p>
    <w:p w14:paraId="5932D0B9" w14:textId="12A0FA1E" w:rsidR="00932450"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34" w:history="1">
        <w:r w:rsidR="00932450" w:rsidRPr="008872E9">
          <w:rPr>
            <w:rStyle w:val="Hyperlink"/>
          </w:rPr>
          <w:t>7.</w:t>
        </w:r>
        <w:r w:rsidR="00932450">
          <w:rPr>
            <w:rFonts w:asciiTheme="minorHAnsi" w:eastAsiaTheme="minorEastAsia" w:hAnsiTheme="minorHAnsi" w:cstheme="minorBidi"/>
            <w:b w:val="0"/>
            <w:noProof/>
            <w:kern w:val="2"/>
            <w:sz w:val="24"/>
            <w:szCs w:val="24"/>
            <w:lang w:eastAsia="en-IE"/>
            <w14:ligatures w14:val="standardContextual"/>
          </w:rPr>
          <w:tab/>
        </w:r>
        <w:r w:rsidR="00932450" w:rsidRPr="008872E9">
          <w:rPr>
            <w:rStyle w:val="Hyperlink"/>
          </w:rPr>
          <w:t>Results</w:t>
        </w:r>
        <w:r w:rsidR="00932450">
          <w:rPr>
            <w:noProof/>
            <w:webHidden/>
          </w:rPr>
          <w:tab/>
        </w:r>
        <w:r w:rsidR="00932450">
          <w:rPr>
            <w:noProof/>
            <w:webHidden/>
          </w:rPr>
          <w:fldChar w:fldCharType="begin"/>
        </w:r>
        <w:r w:rsidR="00932450">
          <w:rPr>
            <w:noProof/>
            <w:webHidden/>
          </w:rPr>
          <w:instrText xml:space="preserve"> PAGEREF _Toc176985834 \h </w:instrText>
        </w:r>
        <w:r w:rsidR="00932450">
          <w:rPr>
            <w:noProof/>
            <w:webHidden/>
          </w:rPr>
        </w:r>
        <w:r w:rsidR="00932450">
          <w:rPr>
            <w:noProof/>
            <w:webHidden/>
          </w:rPr>
          <w:fldChar w:fldCharType="separate"/>
        </w:r>
        <w:r w:rsidR="00932450">
          <w:rPr>
            <w:noProof/>
            <w:webHidden/>
          </w:rPr>
          <w:t>47</w:t>
        </w:r>
        <w:r w:rsidR="00932450">
          <w:rPr>
            <w:noProof/>
            <w:webHidden/>
          </w:rPr>
          <w:fldChar w:fldCharType="end"/>
        </w:r>
      </w:hyperlink>
    </w:p>
    <w:p w14:paraId="0D7E26F2" w14:textId="7A678D1F"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35" w:history="1">
        <w:r w:rsidR="00932450" w:rsidRPr="008872E9">
          <w:rPr>
            <w:rStyle w:val="Hyperlink"/>
          </w:rPr>
          <w:t>7.1.</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Technological scenario</w:t>
        </w:r>
        <w:r w:rsidR="00932450">
          <w:rPr>
            <w:noProof/>
            <w:webHidden/>
          </w:rPr>
          <w:tab/>
        </w:r>
        <w:r w:rsidR="00932450">
          <w:rPr>
            <w:noProof/>
            <w:webHidden/>
          </w:rPr>
          <w:fldChar w:fldCharType="begin"/>
        </w:r>
        <w:r w:rsidR="00932450">
          <w:rPr>
            <w:noProof/>
            <w:webHidden/>
          </w:rPr>
          <w:instrText xml:space="preserve"> PAGEREF _Toc176985835 \h </w:instrText>
        </w:r>
        <w:r w:rsidR="00932450">
          <w:rPr>
            <w:noProof/>
            <w:webHidden/>
          </w:rPr>
        </w:r>
        <w:r w:rsidR="00932450">
          <w:rPr>
            <w:noProof/>
            <w:webHidden/>
          </w:rPr>
          <w:fldChar w:fldCharType="separate"/>
        </w:r>
        <w:r w:rsidR="00932450">
          <w:rPr>
            <w:noProof/>
            <w:webHidden/>
          </w:rPr>
          <w:t>47</w:t>
        </w:r>
        <w:r w:rsidR="00932450">
          <w:rPr>
            <w:noProof/>
            <w:webHidden/>
          </w:rPr>
          <w:fldChar w:fldCharType="end"/>
        </w:r>
      </w:hyperlink>
    </w:p>
    <w:p w14:paraId="3BA8CE4F" w14:textId="5475B477"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36" w:history="1">
        <w:r w:rsidR="00932450" w:rsidRPr="008872E9">
          <w:rPr>
            <w:rStyle w:val="Hyperlink"/>
          </w:rPr>
          <w:t>7.1.1.</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IID data</w:t>
        </w:r>
        <w:r w:rsidR="00932450">
          <w:rPr>
            <w:noProof/>
            <w:webHidden/>
          </w:rPr>
          <w:tab/>
        </w:r>
        <w:r w:rsidR="00932450">
          <w:rPr>
            <w:noProof/>
            <w:webHidden/>
          </w:rPr>
          <w:fldChar w:fldCharType="begin"/>
        </w:r>
        <w:r w:rsidR="00932450">
          <w:rPr>
            <w:noProof/>
            <w:webHidden/>
          </w:rPr>
          <w:instrText xml:space="preserve"> PAGEREF _Toc176985836 \h </w:instrText>
        </w:r>
        <w:r w:rsidR="00932450">
          <w:rPr>
            <w:noProof/>
            <w:webHidden/>
          </w:rPr>
        </w:r>
        <w:r w:rsidR="00932450">
          <w:rPr>
            <w:noProof/>
            <w:webHidden/>
          </w:rPr>
          <w:fldChar w:fldCharType="separate"/>
        </w:r>
        <w:r w:rsidR="00932450">
          <w:rPr>
            <w:noProof/>
            <w:webHidden/>
          </w:rPr>
          <w:t>48</w:t>
        </w:r>
        <w:r w:rsidR="00932450">
          <w:rPr>
            <w:noProof/>
            <w:webHidden/>
          </w:rPr>
          <w:fldChar w:fldCharType="end"/>
        </w:r>
      </w:hyperlink>
    </w:p>
    <w:p w14:paraId="55FF6F9C" w14:textId="1432C0E6"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37" w:history="1">
        <w:r w:rsidR="00932450" w:rsidRPr="008872E9">
          <w:rPr>
            <w:rStyle w:val="Hyperlink"/>
          </w:rPr>
          <w:t>7.1.2.</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Non-IID data</w:t>
        </w:r>
        <w:r w:rsidR="00932450">
          <w:rPr>
            <w:noProof/>
            <w:webHidden/>
          </w:rPr>
          <w:tab/>
        </w:r>
        <w:r w:rsidR="00932450">
          <w:rPr>
            <w:noProof/>
            <w:webHidden/>
          </w:rPr>
          <w:fldChar w:fldCharType="begin"/>
        </w:r>
        <w:r w:rsidR="00932450">
          <w:rPr>
            <w:noProof/>
            <w:webHidden/>
          </w:rPr>
          <w:instrText xml:space="preserve"> PAGEREF _Toc176985837 \h </w:instrText>
        </w:r>
        <w:r w:rsidR="00932450">
          <w:rPr>
            <w:noProof/>
            <w:webHidden/>
          </w:rPr>
        </w:r>
        <w:r w:rsidR="00932450">
          <w:rPr>
            <w:noProof/>
            <w:webHidden/>
          </w:rPr>
          <w:fldChar w:fldCharType="separate"/>
        </w:r>
        <w:r w:rsidR="00932450">
          <w:rPr>
            <w:noProof/>
            <w:webHidden/>
          </w:rPr>
          <w:t>48</w:t>
        </w:r>
        <w:r w:rsidR="00932450">
          <w:rPr>
            <w:noProof/>
            <w:webHidden/>
          </w:rPr>
          <w:fldChar w:fldCharType="end"/>
        </w:r>
      </w:hyperlink>
    </w:p>
    <w:p w14:paraId="43699561" w14:textId="26255D91"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38" w:history="1">
        <w:r w:rsidR="00932450" w:rsidRPr="008872E9">
          <w:rPr>
            <w:rStyle w:val="Hyperlink"/>
          </w:rPr>
          <w:t>7.2.</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Medical scenario</w:t>
        </w:r>
        <w:r w:rsidR="00932450">
          <w:rPr>
            <w:noProof/>
            <w:webHidden/>
          </w:rPr>
          <w:tab/>
        </w:r>
        <w:r w:rsidR="00932450">
          <w:rPr>
            <w:noProof/>
            <w:webHidden/>
          </w:rPr>
          <w:fldChar w:fldCharType="begin"/>
        </w:r>
        <w:r w:rsidR="00932450">
          <w:rPr>
            <w:noProof/>
            <w:webHidden/>
          </w:rPr>
          <w:instrText xml:space="preserve"> PAGEREF _Toc176985838 \h </w:instrText>
        </w:r>
        <w:r w:rsidR="00932450">
          <w:rPr>
            <w:noProof/>
            <w:webHidden/>
          </w:rPr>
        </w:r>
        <w:r w:rsidR="00932450">
          <w:rPr>
            <w:noProof/>
            <w:webHidden/>
          </w:rPr>
          <w:fldChar w:fldCharType="separate"/>
        </w:r>
        <w:r w:rsidR="00932450">
          <w:rPr>
            <w:noProof/>
            <w:webHidden/>
          </w:rPr>
          <w:t>50</w:t>
        </w:r>
        <w:r w:rsidR="00932450">
          <w:rPr>
            <w:noProof/>
            <w:webHidden/>
          </w:rPr>
          <w:fldChar w:fldCharType="end"/>
        </w:r>
      </w:hyperlink>
    </w:p>
    <w:p w14:paraId="44947EAF" w14:textId="48CC657C"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39" w:history="1">
        <w:r w:rsidR="00932450" w:rsidRPr="008872E9">
          <w:rPr>
            <w:rStyle w:val="Hyperlink"/>
          </w:rPr>
          <w:t>7.2.1.</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IID data</w:t>
        </w:r>
        <w:r w:rsidR="00932450">
          <w:rPr>
            <w:noProof/>
            <w:webHidden/>
          </w:rPr>
          <w:tab/>
        </w:r>
        <w:r w:rsidR="00932450">
          <w:rPr>
            <w:noProof/>
            <w:webHidden/>
          </w:rPr>
          <w:fldChar w:fldCharType="begin"/>
        </w:r>
        <w:r w:rsidR="00932450">
          <w:rPr>
            <w:noProof/>
            <w:webHidden/>
          </w:rPr>
          <w:instrText xml:space="preserve"> PAGEREF _Toc176985839 \h </w:instrText>
        </w:r>
        <w:r w:rsidR="00932450">
          <w:rPr>
            <w:noProof/>
            <w:webHidden/>
          </w:rPr>
        </w:r>
        <w:r w:rsidR="00932450">
          <w:rPr>
            <w:noProof/>
            <w:webHidden/>
          </w:rPr>
          <w:fldChar w:fldCharType="separate"/>
        </w:r>
        <w:r w:rsidR="00932450">
          <w:rPr>
            <w:noProof/>
            <w:webHidden/>
          </w:rPr>
          <w:t>50</w:t>
        </w:r>
        <w:r w:rsidR="00932450">
          <w:rPr>
            <w:noProof/>
            <w:webHidden/>
          </w:rPr>
          <w:fldChar w:fldCharType="end"/>
        </w:r>
      </w:hyperlink>
    </w:p>
    <w:p w14:paraId="0FCCCE41" w14:textId="2B886E4A"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40" w:history="1">
        <w:r w:rsidR="00932450" w:rsidRPr="008872E9">
          <w:rPr>
            <w:rStyle w:val="Hyperlink"/>
          </w:rPr>
          <w:t>7.2.2.</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Non-IID data</w:t>
        </w:r>
        <w:r w:rsidR="00932450">
          <w:rPr>
            <w:noProof/>
            <w:webHidden/>
          </w:rPr>
          <w:tab/>
        </w:r>
        <w:r w:rsidR="00932450">
          <w:rPr>
            <w:noProof/>
            <w:webHidden/>
          </w:rPr>
          <w:fldChar w:fldCharType="begin"/>
        </w:r>
        <w:r w:rsidR="00932450">
          <w:rPr>
            <w:noProof/>
            <w:webHidden/>
          </w:rPr>
          <w:instrText xml:space="preserve"> PAGEREF _Toc176985840 \h </w:instrText>
        </w:r>
        <w:r w:rsidR="00932450">
          <w:rPr>
            <w:noProof/>
            <w:webHidden/>
          </w:rPr>
        </w:r>
        <w:r w:rsidR="00932450">
          <w:rPr>
            <w:noProof/>
            <w:webHidden/>
          </w:rPr>
          <w:fldChar w:fldCharType="separate"/>
        </w:r>
        <w:r w:rsidR="00932450">
          <w:rPr>
            <w:noProof/>
            <w:webHidden/>
          </w:rPr>
          <w:t>51</w:t>
        </w:r>
        <w:r w:rsidR="00932450">
          <w:rPr>
            <w:noProof/>
            <w:webHidden/>
          </w:rPr>
          <w:fldChar w:fldCharType="end"/>
        </w:r>
      </w:hyperlink>
    </w:p>
    <w:p w14:paraId="3F113C73" w14:textId="75A63A03"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41" w:history="1">
        <w:r w:rsidR="00932450" w:rsidRPr="008872E9">
          <w:rPr>
            <w:rStyle w:val="Hyperlink"/>
          </w:rPr>
          <w:t>7.3.</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Summary</w:t>
        </w:r>
        <w:r w:rsidR="00932450">
          <w:rPr>
            <w:noProof/>
            <w:webHidden/>
          </w:rPr>
          <w:tab/>
        </w:r>
        <w:r w:rsidR="00932450">
          <w:rPr>
            <w:noProof/>
            <w:webHidden/>
          </w:rPr>
          <w:fldChar w:fldCharType="begin"/>
        </w:r>
        <w:r w:rsidR="00932450">
          <w:rPr>
            <w:noProof/>
            <w:webHidden/>
          </w:rPr>
          <w:instrText xml:space="preserve"> PAGEREF _Toc176985841 \h </w:instrText>
        </w:r>
        <w:r w:rsidR="00932450">
          <w:rPr>
            <w:noProof/>
            <w:webHidden/>
          </w:rPr>
        </w:r>
        <w:r w:rsidR="00932450">
          <w:rPr>
            <w:noProof/>
            <w:webHidden/>
          </w:rPr>
          <w:fldChar w:fldCharType="separate"/>
        </w:r>
        <w:r w:rsidR="00932450">
          <w:rPr>
            <w:noProof/>
            <w:webHidden/>
          </w:rPr>
          <w:t>52</w:t>
        </w:r>
        <w:r w:rsidR="00932450">
          <w:rPr>
            <w:noProof/>
            <w:webHidden/>
          </w:rPr>
          <w:fldChar w:fldCharType="end"/>
        </w:r>
      </w:hyperlink>
    </w:p>
    <w:p w14:paraId="1348E165" w14:textId="6923A6D1" w:rsidR="00932450"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42" w:history="1">
        <w:r w:rsidR="00932450" w:rsidRPr="008872E9">
          <w:rPr>
            <w:rStyle w:val="Hyperlink"/>
          </w:rPr>
          <w:t>8.</w:t>
        </w:r>
        <w:r w:rsidR="00932450">
          <w:rPr>
            <w:rFonts w:asciiTheme="minorHAnsi" w:eastAsiaTheme="minorEastAsia" w:hAnsiTheme="minorHAnsi" w:cstheme="minorBidi"/>
            <w:b w:val="0"/>
            <w:noProof/>
            <w:kern w:val="2"/>
            <w:sz w:val="24"/>
            <w:szCs w:val="24"/>
            <w:lang w:eastAsia="en-IE"/>
            <w14:ligatures w14:val="standardContextual"/>
          </w:rPr>
          <w:tab/>
        </w:r>
        <w:r w:rsidR="00932450" w:rsidRPr="008872E9">
          <w:rPr>
            <w:rStyle w:val="Hyperlink"/>
          </w:rPr>
          <w:t>Conclusion</w:t>
        </w:r>
        <w:r w:rsidR="00932450">
          <w:rPr>
            <w:noProof/>
            <w:webHidden/>
          </w:rPr>
          <w:tab/>
        </w:r>
        <w:r w:rsidR="00932450">
          <w:rPr>
            <w:noProof/>
            <w:webHidden/>
          </w:rPr>
          <w:fldChar w:fldCharType="begin"/>
        </w:r>
        <w:r w:rsidR="00932450">
          <w:rPr>
            <w:noProof/>
            <w:webHidden/>
          </w:rPr>
          <w:instrText xml:space="preserve"> PAGEREF _Toc176985842 \h </w:instrText>
        </w:r>
        <w:r w:rsidR="00932450">
          <w:rPr>
            <w:noProof/>
            <w:webHidden/>
          </w:rPr>
        </w:r>
        <w:r w:rsidR="00932450">
          <w:rPr>
            <w:noProof/>
            <w:webHidden/>
          </w:rPr>
          <w:fldChar w:fldCharType="separate"/>
        </w:r>
        <w:r w:rsidR="00932450">
          <w:rPr>
            <w:noProof/>
            <w:webHidden/>
          </w:rPr>
          <w:t>52</w:t>
        </w:r>
        <w:r w:rsidR="00932450">
          <w:rPr>
            <w:noProof/>
            <w:webHidden/>
          </w:rPr>
          <w:fldChar w:fldCharType="end"/>
        </w:r>
      </w:hyperlink>
    </w:p>
    <w:p w14:paraId="6DFB9C75" w14:textId="5804C6B1" w:rsidR="00932450"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43" w:history="1">
        <w:r w:rsidR="00932450" w:rsidRPr="008872E9">
          <w:rPr>
            <w:rStyle w:val="Hyperlink"/>
          </w:rPr>
          <w:t>8.1. Summary</w:t>
        </w:r>
        <w:r w:rsidR="00932450">
          <w:rPr>
            <w:noProof/>
            <w:webHidden/>
          </w:rPr>
          <w:tab/>
        </w:r>
        <w:r w:rsidR="00932450">
          <w:rPr>
            <w:noProof/>
            <w:webHidden/>
          </w:rPr>
          <w:fldChar w:fldCharType="begin"/>
        </w:r>
        <w:r w:rsidR="00932450">
          <w:rPr>
            <w:noProof/>
            <w:webHidden/>
          </w:rPr>
          <w:instrText xml:space="preserve"> PAGEREF _Toc176985843 \h </w:instrText>
        </w:r>
        <w:r w:rsidR="00932450">
          <w:rPr>
            <w:noProof/>
            <w:webHidden/>
          </w:rPr>
        </w:r>
        <w:r w:rsidR="00932450">
          <w:rPr>
            <w:noProof/>
            <w:webHidden/>
          </w:rPr>
          <w:fldChar w:fldCharType="separate"/>
        </w:r>
        <w:r w:rsidR="00932450">
          <w:rPr>
            <w:noProof/>
            <w:webHidden/>
          </w:rPr>
          <w:t>53</w:t>
        </w:r>
        <w:r w:rsidR="00932450">
          <w:rPr>
            <w:noProof/>
            <w:webHidden/>
          </w:rPr>
          <w:fldChar w:fldCharType="end"/>
        </w:r>
      </w:hyperlink>
    </w:p>
    <w:p w14:paraId="68AE1A41" w14:textId="127C0C9F" w:rsidR="00932450"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44" w:history="1">
        <w:r w:rsidR="00932450" w:rsidRPr="008872E9">
          <w:rPr>
            <w:rStyle w:val="Hyperlink"/>
          </w:rPr>
          <w:t>8.2. Limitations</w:t>
        </w:r>
        <w:r w:rsidR="00932450">
          <w:rPr>
            <w:noProof/>
            <w:webHidden/>
          </w:rPr>
          <w:tab/>
        </w:r>
        <w:r w:rsidR="00932450">
          <w:rPr>
            <w:noProof/>
            <w:webHidden/>
          </w:rPr>
          <w:fldChar w:fldCharType="begin"/>
        </w:r>
        <w:r w:rsidR="00932450">
          <w:rPr>
            <w:noProof/>
            <w:webHidden/>
          </w:rPr>
          <w:instrText xml:space="preserve"> PAGEREF _Toc176985844 \h </w:instrText>
        </w:r>
        <w:r w:rsidR="00932450">
          <w:rPr>
            <w:noProof/>
            <w:webHidden/>
          </w:rPr>
        </w:r>
        <w:r w:rsidR="00932450">
          <w:rPr>
            <w:noProof/>
            <w:webHidden/>
          </w:rPr>
          <w:fldChar w:fldCharType="separate"/>
        </w:r>
        <w:r w:rsidR="00932450">
          <w:rPr>
            <w:noProof/>
            <w:webHidden/>
          </w:rPr>
          <w:t>53</w:t>
        </w:r>
        <w:r w:rsidR="00932450">
          <w:rPr>
            <w:noProof/>
            <w:webHidden/>
          </w:rPr>
          <w:fldChar w:fldCharType="end"/>
        </w:r>
      </w:hyperlink>
    </w:p>
    <w:p w14:paraId="7A322339" w14:textId="0D484B29" w:rsidR="00932450"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45" w:history="1">
        <w:r w:rsidR="00932450" w:rsidRPr="008872E9">
          <w:rPr>
            <w:rStyle w:val="Hyperlink"/>
          </w:rPr>
          <w:t>8.3. Future Work</w:t>
        </w:r>
        <w:r w:rsidR="00932450">
          <w:rPr>
            <w:noProof/>
            <w:webHidden/>
          </w:rPr>
          <w:tab/>
        </w:r>
        <w:r w:rsidR="00932450">
          <w:rPr>
            <w:noProof/>
            <w:webHidden/>
          </w:rPr>
          <w:fldChar w:fldCharType="begin"/>
        </w:r>
        <w:r w:rsidR="00932450">
          <w:rPr>
            <w:noProof/>
            <w:webHidden/>
          </w:rPr>
          <w:instrText xml:space="preserve"> PAGEREF _Toc176985845 \h </w:instrText>
        </w:r>
        <w:r w:rsidR="00932450">
          <w:rPr>
            <w:noProof/>
            <w:webHidden/>
          </w:rPr>
        </w:r>
        <w:r w:rsidR="00932450">
          <w:rPr>
            <w:noProof/>
            <w:webHidden/>
          </w:rPr>
          <w:fldChar w:fldCharType="separate"/>
        </w:r>
        <w:r w:rsidR="00932450">
          <w:rPr>
            <w:noProof/>
            <w:webHidden/>
          </w:rPr>
          <w:t>54</w:t>
        </w:r>
        <w:r w:rsidR="00932450">
          <w:rPr>
            <w:noProof/>
            <w:webHidden/>
          </w:rPr>
          <w:fldChar w:fldCharType="end"/>
        </w:r>
      </w:hyperlink>
    </w:p>
    <w:p w14:paraId="707E4C52" w14:textId="4581722F" w:rsidR="00932450" w:rsidRDefault="00000000">
      <w:pPr>
        <w:pStyle w:val="TOC2"/>
        <w:tabs>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46" w:history="1">
        <w:r w:rsidR="00932450" w:rsidRPr="008872E9">
          <w:rPr>
            <w:rStyle w:val="Hyperlink"/>
          </w:rPr>
          <w:t>8.4. Recommendations</w:t>
        </w:r>
        <w:r w:rsidR="00932450">
          <w:rPr>
            <w:noProof/>
            <w:webHidden/>
          </w:rPr>
          <w:tab/>
        </w:r>
        <w:r w:rsidR="00932450">
          <w:rPr>
            <w:noProof/>
            <w:webHidden/>
          </w:rPr>
          <w:fldChar w:fldCharType="begin"/>
        </w:r>
        <w:r w:rsidR="00932450">
          <w:rPr>
            <w:noProof/>
            <w:webHidden/>
          </w:rPr>
          <w:instrText xml:space="preserve"> PAGEREF _Toc176985846 \h </w:instrText>
        </w:r>
        <w:r w:rsidR="00932450">
          <w:rPr>
            <w:noProof/>
            <w:webHidden/>
          </w:rPr>
        </w:r>
        <w:r w:rsidR="00932450">
          <w:rPr>
            <w:noProof/>
            <w:webHidden/>
          </w:rPr>
          <w:fldChar w:fldCharType="separate"/>
        </w:r>
        <w:r w:rsidR="00932450">
          <w:rPr>
            <w:noProof/>
            <w:webHidden/>
          </w:rPr>
          <w:t>55</w:t>
        </w:r>
        <w:r w:rsidR="00932450">
          <w:rPr>
            <w:noProof/>
            <w:webHidden/>
          </w:rPr>
          <w:fldChar w:fldCharType="end"/>
        </w:r>
      </w:hyperlink>
    </w:p>
    <w:p w14:paraId="3842E77E" w14:textId="5E879D09" w:rsidR="00932450" w:rsidRDefault="00000000">
      <w:pPr>
        <w:pStyle w:val="TOC1"/>
        <w:tabs>
          <w:tab w:val="left" w:pos="44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47" w:history="1">
        <w:r w:rsidR="00932450" w:rsidRPr="008872E9">
          <w:rPr>
            <w:rStyle w:val="Hyperlink"/>
          </w:rPr>
          <w:t>9.</w:t>
        </w:r>
        <w:r w:rsidR="00932450">
          <w:rPr>
            <w:rFonts w:asciiTheme="minorHAnsi" w:eastAsiaTheme="minorEastAsia" w:hAnsiTheme="minorHAnsi" w:cstheme="minorBidi"/>
            <w:b w:val="0"/>
            <w:noProof/>
            <w:kern w:val="2"/>
            <w:sz w:val="24"/>
            <w:szCs w:val="24"/>
            <w:lang w:eastAsia="en-IE"/>
            <w14:ligatures w14:val="standardContextual"/>
          </w:rPr>
          <w:tab/>
        </w:r>
        <w:r w:rsidR="00932450" w:rsidRPr="008872E9">
          <w:rPr>
            <w:rStyle w:val="Hyperlink"/>
          </w:rPr>
          <w:t>References</w:t>
        </w:r>
        <w:r w:rsidR="00932450">
          <w:rPr>
            <w:noProof/>
            <w:webHidden/>
          </w:rPr>
          <w:tab/>
        </w:r>
        <w:r w:rsidR="00932450">
          <w:rPr>
            <w:noProof/>
            <w:webHidden/>
          </w:rPr>
          <w:fldChar w:fldCharType="begin"/>
        </w:r>
        <w:r w:rsidR="00932450">
          <w:rPr>
            <w:noProof/>
            <w:webHidden/>
          </w:rPr>
          <w:instrText xml:space="preserve"> PAGEREF _Toc176985847 \h </w:instrText>
        </w:r>
        <w:r w:rsidR="00932450">
          <w:rPr>
            <w:noProof/>
            <w:webHidden/>
          </w:rPr>
        </w:r>
        <w:r w:rsidR="00932450">
          <w:rPr>
            <w:noProof/>
            <w:webHidden/>
          </w:rPr>
          <w:fldChar w:fldCharType="separate"/>
        </w:r>
        <w:r w:rsidR="00932450">
          <w:rPr>
            <w:noProof/>
            <w:webHidden/>
          </w:rPr>
          <w:t>55</w:t>
        </w:r>
        <w:r w:rsidR="00932450">
          <w:rPr>
            <w:noProof/>
            <w:webHidden/>
          </w:rPr>
          <w:fldChar w:fldCharType="end"/>
        </w:r>
      </w:hyperlink>
    </w:p>
    <w:p w14:paraId="79B7906E" w14:textId="1A99D004" w:rsidR="00932450" w:rsidRDefault="00000000">
      <w:pPr>
        <w:pStyle w:val="TOC1"/>
        <w:tabs>
          <w:tab w:val="left" w:pos="720"/>
          <w:tab w:val="right" w:leader="dot" w:pos="9628"/>
        </w:tabs>
        <w:rPr>
          <w:rFonts w:asciiTheme="minorHAnsi" w:eastAsiaTheme="minorEastAsia" w:hAnsiTheme="minorHAnsi" w:cstheme="minorBidi"/>
          <w:b w:val="0"/>
          <w:noProof/>
          <w:kern w:val="2"/>
          <w:sz w:val="24"/>
          <w:szCs w:val="24"/>
          <w:lang w:eastAsia="en-IE"/>
          <w14:ligatures w14:val="standardContextual"/>
        </w:rPr>
      </w:pPr>
      <w:hyperlink w:anchor="_Toc176985848" w:history="1">
        <w:r w:rsidR="00932450" w:rsidRPr="008872E9">
          <w:rPr>
            <w:rStyle w:val="Hyperlink"/>
          </w:rPr>
          <w:t>10.</w:t>
        </w:r>
        <w:r w:rsidR="00932450">
          <w:rPr>
            <w:rFonts w:asciiTheme="minorHAnsi" w:eastAsiaTheme="minorEastAsia" w:hAnsiTheme="minorHAnsi" w:cstheme="minorBidi"/>
            <w:b w:val="0"/>
            <w:noProof/>
            <w:kern w:val="2"/>
            <w:sz w:val="24"/>
            <w:szCs w:val="24"/>
            <w:lang w:eastAsia="en-IE"/>
            <w14:ligatures w14:val="standardContextual"/>
          </w:rPr>
          <w:tab/>
        </w:r>
        <w:r w:rsidR="00932450" w:rsidRPr="008872E9">
          <w:rPr>
            <w:rStyle w:val="Hyperlink"/>
          </w:rPr>
          <w:t>Annex</w:t>
        </w:r>
        <w:r w:rsidR="00932450">
          <w:rPr>
            <w:noProof/>
            <w:webHidden/>
          </w:rPr>
          <w:tab/>
        </w:r>
        <w:r w:rsidR="00932450">
          <w:rPr>
            <w:noProof/>
            <w:webHidden/>
          </w:rPr>
          <w:fldChar w:fldCharType="begin"/>
        </w:r>
        <w:r w:rsidR="00932450">
          <w:rPr>
            <w:noProof/>
            <w:webHidden/>
          </w:rPr>
          <w:instrText xml:space="preserve"> PAGEREF _Toc176985848 \h </w:instrText>
        </w:r>
        <w:r w:rsidR="00932450">
          <w:rPr>
            <w:noProof/>
            <w:webHidden/>
          </w:rPr>
        </w:r>
        <w:r w:rsidR="00932450">
          <w:rPr>
            <w:noProof/>
            <w:webHidden/>
          </w:rPr>
          <w:fldChar w:fldCharType="separate"/>
        </w:r>
        <w:r w:rsidR="00932450">
          <w:rPr>
            <w:noProof/>
            <w:webHidden/>
          </w:rPr>
          <w:t>55</w:t>
        </w:r>
        <w:r w:rsidR="00932450">
          <w:rPr>
            <w:noProof/>
            <w:webHidden/>
          </w:rPr>
          <w:fldChar w:fldCharType="end"/>
        </w:r>
      </w:hyperlink>
    </w:p>
    <w:p w14:paraId="122CCCFE" w14:textId="7A7E3E65"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49" w:history="1">
        <w:r w:rsidR="00932450" w:rsidRPr="008872E9">
          <w:rPr>
            <w:rStyle w:val="Hyperlink"/>
          </w:rPr>
          <w:t>10.1.</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Equipment and Software Configuration</w:t>
        </w:r>
        <w:r w:rsidR="00932450">
          <w:rPr>
            <w:noProof/>
            <w:webHidden/>
          </w:rPr>
          <w:tab/>
        </w:r>
        <w:r w:rsidR="00932450">
          <w:rPr>
            <w:noProof/>
            <w:webHidden/>
          </w:rPr>
          <w:fldChar w:fldCharType="begin"/>
        </w:r>
        <w:r w:rsidR="00932450">
          <w:rPr>
            <w:noProof/>
            <w:webHidden/>
          </w:rPr>
          <w:instrText xml:space="preserve"> PAGEREF _Toc176985849 \h </w:instrText>
        </w:r>
        <w:r w:rsidR="00932450">
          <w:rPr>
            <w:noProof/>
            <w:webHidden/>
          </w:rPr>
        </w:r>
        <w:r w:rsidR="00932450">
          <w:rPr>
            <w:noProof/>
            <w:webHidden/>
          </w:rPr>
          <w:fldChar w:fldCharType="separate"/>
        </w:r>
        <w:r w:rsidR="00932450">
          <w:rPr>
            <w:noProof/>
            <w:webHidden/>
          </w:rPr>
          <w:t>55</w:t>
        </w:r>
        <w:r w:rsidR="00932450">
          <w:rPr>
            <w:noProof/>
            <w:webHidden/>
          </w:rPr>
          <w:fldChar w:fldCharType="end"/>
        </w:r>
      </w:hyperlink>
    </w:p>
    <w:p w14:paraId="5BC0D7A8" w14:textId="549473A4" w:rsidR="00932450" w:rsidRDefault="00000000">
      <w:pPr>
        <w:pStyle w:val="TOC2"/>
        <w:tabs>
          <w:tab w:val="left" w:pos="960"/>
          <w:tab w:val="right" w:leader="dot" w:pos="9628"/>
        </w:tabs>
        <w:rPr>
          <w:rFonts w:asciiTheme="minorHAnsi" w:eastAsiaTheme="minorEastAsia" w:hAnsiTheme="minorHAnsi" w:cstheme="minorBidi"/>
          <w:noProof/>
          <w:kern w:val="2"/>
          <w:sz w:val="24"/>
          <w:szCs w:val="24"/>
          <w:lang w:eastAsia="en-IE"/>
          <w14:ligatures w14:val="standardContextual"/>
        </w:rPr>
      </w:pPr>
      <w:hyperlink w:anchor="_Toc176985850" w:history="1">
        <w:r w:rsidR="00932450" w:rsidRPr="008872E9">
          <w:rPr>
            <w:rStyle w:val="Hyperlink"/>
          </w:rPr>
          <w:t>10.2.</w:t>
        </w:r>
        <w:r w:rsidR="00932450">
          <w:rPr>
            <w:rFonts w:asciiTheme="minorHAnsi" w:eastAsiaTheme="minorEastAsia" w:hAnsiTheme="minorHAnsi" w:cstheme="minorBidi"/>
            <w:noProof/>
            <w:kern w:val="2"/>
            <w:sz w:val="24"/>
            <w:szCs w:val="24"/>
            <w:lang w:eastAsia="en-IE"/>
            <w14:ligatures w14:val="standardContextual"/>
          </w:rPr>
          <w:tab/>
        </w:r>
        <w:r w:rsidR="00932450" w:rsidRPr="008872E9">
          <w:rPr>
            <w:rStyle w:val="Hyperlink"/>
          </w:rPr>
          <w:t>Federated Learning Frameworks Implementation</w:t>
        </w:r>
        <w:r w:rsidR="00932450">
          <w:rPr>
            <w:noProof/>
            <w:webHidden/>
          </w:rPr>
          <w:tab/>
        </w:r>
        <w:r w:rsidR="00932450">
          <w:rPr>
            <w:noProof/>
            <w:webHidden/>
          </w:rPr>
          <w:fldChar w:fldCharType="begin"/>
        </w:r>
        <w:r w:rsidR="00932450">
          <w:rPr>
            <w:noProof/>
            <w:webHidden/>
          </w:rPr>
          <w:instrText xml:space="preserve"> PAGEREF _Toc176985850 \h </w:instrText>
        </w:r>
        <w:r w:rsidR="00932450">
          <w:rPr>
            <w:noProof/>
            <w:webHidden/>
          </w:rPr>
        </w:r>
        <w:r w:rsidR="00932450">
          <w:rPr>
            <w:noProof/>
            <w:webHidden/>
          </w:rPr>
          <w:fldChar w:fldCharType="separate"/>
        </w:r>
        <w:r w:rsidR="00932450">
          <w:rPr>
            <w:noProof/>
            <w:webHidden/>
          </w:rPr>
          <w:t>55</w:t>
        </w:r>
        <w:r w:rsidR="00932450">
          <w:rPr>
            <w:noProof/>
            <w:webHidden/>
          </w:rPr>
          <w:fldChar w:fldCharType="end"/>
        </w:r>
      </w:hyperlink>
    </w:p>
    <w:p w14:paraId="101E2864" w14:textId="76BDD20D"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51" w:history="1">
        <w:r w:rsidR="00932450" w:rsidRPr="008872E9">
          <w:rPr>
            <w:rStyle w:val="Hyperlink"/>
          </w:rPr>
          <w:t>10.2.1.</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PySyft</w:t>
        </w:r>
        <w:r w:rsidR="00932450">
          <w:rPr>
            <w:noProof/>
            <w:webHidden/>
          </w:rPr>
          <w:tab/>
        </w:r>
        <w:r w:rsidR="00932450">
          <w:rPr>
            <w:noProof/>
            <w:webHidden/>
          </w:rPr>
          <w:fldChar w:fldCharType="begin"/>
        </w:r>
        <w:r w:rsidR="00932450">
          <w:rPr>
            <w:noProof/>
            <w:webHidden/>
          </w:rPr>
          <w:instrText xml:space="preserve"> PAGEREF _Toc176985851 \h </w:instrText>
        </w:r>
        <w:r w:rsidR="00932450">
          <w:rPr>
            <w:noProof/>
            <w:webHidden/>
          </w:rPr>
        </w:r>
        <w:r w:rsidR="00932450">
          <w:rPr>
            <w:noProof/>
            <w:webHidden/>
          </w:rPr>
          <w:fldChar w:fldCharType="separate"/>
        </w:r>
        <w:r w:rsidR="00932450">
          <w:rPr>
            <w:noProof/>
            <w:webHidden/>
          </w:rPr>
          <w:t>55</w:t>
        </w:r>
        <w:r w:rsidR="00932450">
          <w:rPr>
            <w:noProof/>
            <w:webHidden/>
          </w:rPr>
          <w:fldChar w:fldCharType="end"/>
        </w:r>
      </w:hyperlink>
    </w:p>
    <w:p w14:paraId="70004E6E" w14:textId="7E423D81"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52" w:history="1">
        <w:r w:rsidR="00932450" w:rsidRPr="008872E9">
          <w:rPr>
            <w:rStyle w:val="Hyperlink"/>
          </w:rPr>
          <w:t>10.2.2.</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FATE</w:t>
        </w:r>
        <w:r w:rsidR="00932450">
          <w:rPr>
            <w:noProof/>
            <w:webHidden/>
          </w:rPr>
          <w:tab/>
        </w:r>
        <w:r w:rsidR="00932450">
          <w:rPr>
            <w:noProof/>
            <w:webHidden/>
          </w:rPr>
          <w:fldChar w:fldCharType="begin"/>
        </w:r>
        <w:r w:rsidR="00932450">
          <w:rPr>
            <w:noProof/>
            <w:webHidden/>
          </w:rPr>
          <w:instrText xml:space="preserve"> PAGEREF _Toc176985852 \h </w:instrText>
        </w:r>
        <w:r w:rsidR="00932450">
          <w:rPr>
            <w:noProof/>
            <w:webHidden/>
          </w:rPr>
        </w:r>
        <w:r w:rsidR="00932450">
          <w:rPr>
            <w:noProof/>
            <w:webHidden/>
          </w:rPr>
          <w:fldChar w:fldCharType="separate"/>
        </w:r>
        <w:r w:rsidR="00932450">
          <w:rPr>
            <w:noProof/>
            <w:webHidden/>
          </w:rPr>
          <w:t>55</w:t>
        </w:r>
        <w:r w:rsidR="00932450">
          <w:rPr>
            <w:noProof/>
            <w:webHidden/>
          </w:rPr>
          <w:fldChar w:fldCharType="end"/>
        </w:r>
      </w:hyperlink>
    </w:p>
    <w:p w14:paraId="56CDC473" w14:textId="34005873"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53" w:history="1">
        <w:r w:rsidR="00932450" w:rsidRPr="008872E9">
          <w:rPr>
            <w:rStyle w:val="Hyperlink"/>
          </w:rPr>
          <w:t>10.2.3.</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Flower</w:t>
        </w:r>
        <w:r w:rsidR="00932450">
          <w:rPr>
            <w:noProof/>
            <w:webHidden/>
          </w:rPr>
          <w:tab/>
        </w:r>
        <w:r w:rsidR="00932450">
          <w:rPr>
            <w:noProof/>
            <w:webHidden/>
          </w:rPr>
          <w:fldChar w:fldCharType="begin"/>
        </w:r>
        <w:r w:rsidR="00932450">
          <w:rPr>
            <w:noProof/>
            <w:webHidden/>
          </w:rPr>
          <w:instrText xml:space="preserve"> PAGEREF _Toc176985853 \h </w:instrText>
        </w:r>
        <w:r w:rsidR="00932450">
          <w:rPr>
            <w:noProof/>
            <w:webHidden/>
          </w:rPr>
        </w:r>
        <w:r w:rsidR="00932450">
          <w:rPr>
            <w:noProof/>
            <w:webHidden/>
          </w:rPr>
          <w:fldChar w:fldCharType="separate"/>
        </w:r>
        <w:r w:rsidR="00932450">
          <w:rPr>
            <w:noProof/>
            <w:webHidden/>
          </w:rPr>
          <w:t>56</w:t>
        </w:r>
        <w:r w:rsidR="00932450">
          <w:rPr>
            <w:noProof/>
            <w:webHidden/>
          </w:rPr>
          <w:fldChar w:fldCharType="end"/>
        </w:r>
      </w:hyperlink>
    </w:p>
    <w:p w14:paraId="2EF65E99" w14:textId="40CAD854"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54" w:history="1">
        <w:r w:rsidR="00932450" w:rsidRPr="008872E9">
          <w:rPr>
            <w:rStyle w:val="Hyperlink"/>
          </w:rPr>
          <w:t>10.2.4.</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FedML</w:t>
        </w:r>
        <w:r w:rsidR="00932450">
          <w:rPr>
            <w:noProof/>
            <w:webHidden/>
          </w:rPr>
          <w:tab/>
        </w:r>
        <w:r w:rsidR="00932450">
          <w:rPr>
            <w:noProof/>
            <w:webHidden/>
          </w:rPr>
          <w:fldChar w:fldCharType="begin"/>
        </w:r>
        <w:r w:rsidR="00932450">
          <w:rPr>
            <w:noProof/>
            <w:webHidden/>
          </w:rPr>
          <w:instrText xml:space="preserve"> PAGEREF _Toc176985854 \h </w:instrText>
        </w:r>
        <w:r w:rsidR="00932450">
          <w:rPr>
            <w:noProof/>
            <w:webHidden/>
          </w:rPr>
        </w:r>
        <w:r w:rsidR="00932450">
          <w:rPr>
            <w:noProof/>
            <w:webHidden/>
          </w:rPr>
          <w:fldChar w:fldCharType="separate"/>
        </w:r>
        <w:r w:rsidR="00932450">
          <w:rPr>
            <w:noProof/>
            <w:webHidden/>
          </w:rPr>
          <w:t>57</w:t>
        </w:r>
        <w:r w:rsidR="00932450">
          <w:rPr>
            <w:noProof/>
            <w:webHidden/>
          </w:rPr>
          <w:fldChar w:fldCharType="end"/>
        </w:r>
      </w:hyperlink>
    </w:p>
    <w:p w14:paraId="3C97DFDC" w14:textId="07176451" w:rsidR="00932450" w:rsidRDefault="00000000">
      <w:pPr>
        <w:pStyle w:val="TOC3"/>
        <w:rPr>
          <w:rFonts w:asciiTheme="minorHAnsi" w:eastAsiaTheme="minorEastAsia" w:hAnsiTheme="minorHAnsi" w:cstheme="minorBidi"/>
          <w:i w:val="0"/>
          <w:noProof/>
          <w:kern w:val="2"/>
          <w:sz w:val="24"/>
          <w:szCs w:val="24"/>
          <w:lang w:eastAsia="en-IE"/>
          <w14:ligatures w14:val="standardContextual"/>
        </w:rPr>
      </w:pPr>
      <w:hyperlink w:anchor="_Toc176985855" w:history="1">
        <w:r w:rsidR="00932450" w:rsidRPr="008872E9">
          <w:rPr>
            <w:rStyle w:val="Hyperlink"/>
          </w:rPr>
          <w:t>10.2.5.</w:t>
        </w:r>
        <w:r w:rsidR="00932450">
          <w:rPr>
            <w:rFonts w:asciiTheme="minorHAnsi" w:eastAsiaTheme="minorEastAsia" w:hAnsiTheme="minorHAnsi" w:cstheme="minorBidi"/>
            <w:i w:val="0"/>
            <w:noProof/>
            <w:kern w:val="2"/>
            <w:sz w:val="24"/>
            <w:szCs w:val="24"/>
            <w:lang w:eastAsia="en-IE"/>
            <w14:ligatures w14:val="standardContextual"/>
          </w:rPr>
          <w:tab/>
        </w:r>
        <w:r w:rsidR="00932450" w:rsidRPr="008872E9">
          <w:rPr>
            <w:rStyle w:val="Hyperlink"/>
          </w:rPr>
          <w:t>TensorFlow Federated</w:t>
        </w:r>
        <w:r w:rsidR="00932450">
          <w:rPr>
            <w:noProof/>
            <w:webHidden/>
          </w:rPr>
          <w:tab/>
        </w:r>
        <w:r w:rsidR="00932450">
          <w:rPr>
            <w:noProof/>
            <w:webHidden/>
          </w:rPr>
          <w:fldChar w:fldCharType="begin"/>
        </w:r>
        <w:r w:rsidR="00932450">
          <w:rPr>
            <w:noProof/>
            <w:webHidden/>
          </w:rPr>
          <w:instrText xml:space="preserve"> PAGEREF _Toc176985855 \h </w:instrText>
        </w:r>
        <w:r w:rsidR="00932450">
          <w:rPr>
            <w:noProof/>
            <w:webHidden/>
          </w:rPr>
        </w:r>
        <w:r w:rsidR="00932450">
          <w:rPr>
            <w:noProof/>
            <w:webHidden/>
          </w:rPr>
          <w:fldChar w:fldCharType="separate"/>
        </w:r>
        <w:r w:rsidR="00932450">
          <w:rPr>
            <w:noProof/>
            <w:webHidden/>
          </w:rPr>
          <w:t>57</w:t>
        </w:r>
        <w:r w:rsidR="00932450">
          <w:rPr>
            <w:noProof/>
            <w:webHidden/>
          </w:rPr>
          <w:fldChar w:fldCharType="end"/>
        </w:r>
      </w:hyperlink>
    </w:p>
    <w:p w14:paraId="0035C267" w14:textId="2973D151" w:rsidR="00042F6D" w:rsidRDefault="00102E46" w:rsidP="00EF65CF">
      <w:pPr>
        <w:pStyle w:val="Heading1"/>
      </w:pPr>
      <w:r w:rsidRPr="005B5A0D">
        <w:rPr>
          <w:rFonts w:cs="Arial"/>
          <w:szCs w:val="22"/>
        </w:rPr>
        <w:fldChar w:fldCharType="end"/>
      </w:r>
      <w:bookmarkStart w:id="2" w:name="_Toc176985774"/>
      <w:r w:rsidR="00042F6D" w:rsidRPr="00042F6D">
        <w:t>Abbreviations</w:t>
      </w:r>
      <w:bookmarkEnd w:id="2"/>
    </w:p>
    <w:tbl>
      <w:tblPr>
        <w:tblW w:w="7500" w:type="dxa"/>
        <w:tblInd w:w="-284" w:type="dxa"/>
        <w:tblLook w:val="04A0" w:firstRow="1" w:lastRow="0" w:firstColumn="1" w:lastColumn="0" w:noHBand="0" w:noVBand="1"/>
      </w:tblPr>
      <w:tblGrid>
        <w:gridCol w:w="1520"/>
        <w:gridCol w:w="5980"/>
      </w:tblGrid>
      <w:tr w:rsidR="00C654AF" w:rsidRPr="00C654AF" w14:paraId="3441B13C" w14:textId="77777777" w:rsidTr="00C654AF">
        <w:trPr>
          <w:trHeight w:val="288"/>
        </w:trPr>
        <w:tc>
          <w:tcPr>
            <w:tcW w:w="1520" w:type="dxa"/>
            <w:tcBorders>
              <w:top w:val="nil"/>
              <w:left w:val="nil"/>
              <w:bottom w:val="nil"/>
              <w:right w:val="nil"/>
            </w:tcBorders>
            <w:shd w:val="clear" w:color="auto" w:fill="auto"/>
            <w:vAlign w:val="center"/>
            <w:hideMark/>
          </w:tcPr>
          <w:p w14:paraId="1EAC0D9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ML</w:t>
            </w:r>
          </w:p>
        </w:tc>
        <w:tc>
          <w:tcPr>
            <w:tcW w:w="5980" w:type="dxa"/>
            <w:tcBorders>
              <w:top w:val="nil"/>
              <w:left w:val="nil"/>
              <w:bottom w:val="nil"/>
              <w:right w:val="nil"/>
            </w:tcBorders>
            <w:shd w:val="clear" w:color="auto" w:fill="auto"/>
            <w:vAlign w:val="center"/>
            <w:hideMark/>
          </w:tcPr>
          <w:p w14:paraId="4993557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zure Machine Learning</w:t>
            </w:r>
          </w:p>
        </w:tc>
      </w:tr>
      <w:tr w:rsidR="00C654AF" w:rsidRPr="00C654AF" w14:paraId="225260ED" w14:textId="77777777" w:rsidTr="00C654AF">
        <w:trPr>
          <w:trHeight w:val="288"/>
        </w:trPr>
        <w:tc>
          <w:tcPr>
            <w:tcW w:w="1520" w:type="dxa"/>
            <w:tcBorders>
              <w:top w:val="nil"/>
              <w:left w:val="nil"/>
              <w:bottom w:val="nil"/>
              <w:right w:val="nil"/>
            </w:tcBorders>
            <w:shd w:val="clear" w:color="auto" w:fill="auto"/>
            <w:vAlign w:val="center"/>
            <w:hideMark/>
          </w:tcPr>
          <w:p w14:paraId="573914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I(s)</w:t>
            </w:r>
          </w:p>
        </w:tc>
        <w:tc>
          <w:tcPr>
            <w:tcW w:w="5980" w:type="dxa"/>
            <w:tcBorders>
              <w:top w:val="nil"/>
              <w:left w:val="nil"/>
              <w:bottom w:val="nil"/>
              <w:right w:val="nil"/>
            </w:tcBorders>
            <w:shd w:val="clear" w:color="auto" w:fill="auto"/>
            <w:vAlign w:val="center"/>
            <w:hideMark/>
          </w:tcPr>
          <w:p w14:paraId="43E0CE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pplication Programming Interface(s)</w:t>
            </w:r>
          </w:p>
        </w:tc>
      </w:tr>
      <w:tr w:rsidR="00C654AF" w:rsidRPr="00C654AF" w14:paraId="31AB6EA6" w14:textId="77777777" w:rsidTr="00C654AF">
        <w:trPr>
          <w:trHeight w:val="288"/>
        </w:trPr>
        <w:tc>
          <w:tcPr>
            <w:tcW w:w="1520" w:type="dxa"/>
            <w:tcBorders>
              <w:top w:val="nil"/>
              <w:left w:val="nil"/>
              <w:bottom w:val="nil"/>
              <w:right w:val="nil"/>
            </w:tcBorders>
            <w:shd w:val="clear" w:color="auto" w:fill="auto"/>
            <w:vAlign w:val="center"/>
            <w:hideMark/>
          </w:tcPr>
          <w:p w14:paraId="4D5D300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AUC </w:t>
            </w:r>
          </w:p>
        </w:tc>
        <w:tc>
          <w:tcPr>
            <w:tcW w:w="5980" w:type="dxa"/>
            <w:tcBorders>
              <w:top w:val="nil"/>
              <w:left w:val="nil"/>
              <w:bottom w:val="nil"/>
              <w:right w:val="nil"/>
            </w:tcBorders>
            <w:shd w:val="clear" w:color="auto" w:fill="auto"/>
            <w:vAlign w:val="center"/>
            <w:hideMark/>
          </w:tcPr>
          <w:p w14:paraId="0B0749E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rea Under the Curve</w:t>
            </w:r>
          </w:p>
        </w:tc>
      </w:tr>
      <w:tr w:rsidR="00C654AF" w:rsidRPr="00C654AF" w14:paraId="64FDEF98" w14:textId="77777777" w:rsidTr="00C654AF">
        <w:trPr>
          <w:trHeight w:val="288"/>
        </w:trPr>
        <w:tc>
          <w:tcPr>
            <w:tcW w:w="1520" w:type="dxa"/>
            <w:tcBorders>
              <w:top w:val="nil"/>
              <w:left w:val="nil"/>
              <w:bottom w:val="nil"/>
              <w:right w:val="nil"/>
            </w:tcBorders>
            <w:shd w:val="clear" w:color="auto" w:fill="auto"/>
            <w:vAlign w:val="center"/>
            <w:hideMark/>
          </w:tcPr>
          <w:p w14:paraId="18C0AB9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NN(s)</w:t>
            </w:r>
          </w:p>
        </w:tc>
        <w:tc>
          <w:tcPr>
            <w:tcW w:w="5980" w:type="dxa"/>
            <w:tcBorders>
              <w:top w:val="nil"/>
              <w:left w:val="nil"/>
              <w:bottom w:val="nil"/>
              <w:right w:val="nil"/>
            </w:tcBorders>
            <w:shd w:val="clear" w:color="auto" w:fill="auto"/>
            <w:vAlign w:val="center"/>
            <w:hideMark/>
          </w:tcPr>
          <w:p w14:paraId="3282F50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onvolutional Neural Network(s)</w:t>
            </w:r>
          </w:p>
        </w:tc>
      </w:tr>
      <w:tr w:rsidR="00C654AF" w:rsidRPr="00C654AF" w14:paraId="26E2421E" w14:textId="77777777" w:rsidTr="00C654AF">
        <w:trPr>
          <w:trHeight w:val="288"/>
        </w:trPr>
        <w:tc>
          <w:tcPr>
            <w:tcW w:w="1520" w:type="dxa"/>
            <w:tcBorders>
              <w:top w:val="nil"/>
              <w:left w:val="nil"/>
              <w:bottom w:val="nil"/>
              <w:right w:val="nil"/>
            </w:tcBorders>
            <w:shd w:val="clear" w:color="auto" w:fill="auto"/>
            <w:vAlign w:val="center"/>
            <w:hideMark/>
          </w:tcPr>
          <w:p w14:paraId="7CDD77F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CRUD</w:t>
            </w:r>
          </w:p>
        </w:tc>
        <w:tc>
          <w:tcPr>
            <w:tcW w:w="5980" w:type="dxa"/>
            <w:tcBorders>
              <w:top w:val="nil"/>
              <w:left w:val="nil"/>
              <w:bottom w:val="nil"/>
              <w:right w:val="nil"/>
            </w:tcBorders>
            <w:shd w:val="clear" w:color="auto" w:fill="auto"/>
            <w:vAlign w:val="center"/>
            <w:hideMark/>
          </w:tcPr>
          <w:p w14:paraId="574FAE6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Create, Read, Update and Delete </w:t>
            </w:r>
          </w:p>
        </w:tc>
      </w:tr>
      <w:tr w:rsidR="00C654AF" w:rsidRPr="00C654AF" w14:paraId="042BA270" w14:textId="77777777" w:rsidTr="00C654AF">
        <w:trPr>
          <w:trHeight w:val="288"/>
        </w:trPr>
        <w:tc>
          <w:tcPr>
            <w:tcW w:w="1520" w:type="dxa"/>
            <w:tcBorders>
              <w:top w:val="nil"/>
              <w:left w:val="nil"/>
              <w:bottom w:val="nil"/>
              <w:right w:val="nil"/>
            </w:tcBorders>
            <w:shd w:val="clear" w:color="auto" w:fill="auto"/>
            <w:vAlign w:val="center"/>
            <w:hideMark/>
          </w:tcPr>
          <w:p w14:paraId="510F422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A </w:t>
            </w:r>
          </w:p>
        </w:tc>
        <w:tc>
          <w:tcPr>
            <w:tcW w:w="5980" w:type="dxa"/>
            <w:tcBorders>
              <w:top w:val="nil"/>
              <w:left w:val="nil"/>
              <w:bottom w:val="nil"/>
              <w:right w:val="nil"/>
            </w:tcBorders>
            <w:shd w:val="clear" w:color="auto" w:fill="auto"/>
            <w:vAlign w:val="center"/>
            <w:hideMark/>
          </w:tcPr>
          <w:p w14:paraId="516AAAE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ata Analytics</w:t>
            </w:r>
          </w:p>
        </w:tc>
      </w:tr>
      <w:tr w:rsidR="00C654AF" w:rsidRPr="00C654AF" w14:paraId="627C97A7" w14:textId="77777777" w:rsidTr="00C654AF">
        <w:trPr>
          <w:trHeight w:val="288"/>
        </w:trPr>
        <w:tc>
          <w:tcPr>
            <w:tcW w:w="1520" w:type="dxa"/>
            <w:tcBorders>
              <w:top w:val="nil"/>
              <w:left w:val="nil"/>
              <w:bottom w:val="nil"/>
              <w:right w:val="nil"/>
            </w:tcBorders>
            <w:shd w:val="clear" w:color="auto" w:fill="auto"/>
            <w:vAlign w:val="center"/>
            <w:hideMark/>
          </w:tcPr>
          <w:p w14:paraId="1903447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LT</w:t>
            </w:r>
          </w:p>
        </w:tc>
        <w:tc>
          <w:tcPr>
            <w:tcW w:w="5980" w:type="dxa"/>
            <w:tcBorders>
              <w:top w:val="nil"/>
              <w:left w:val="nil"/>
              <w:bottom w:val="nil"/>
              <w:right w:val="nil"/>
            </w:tcBorders>
            <w:shd w:val="clear" w:color="auto" w:fill="auto"/>
            <w:vAlign w:val="center"/>
            <w:hideMark/>
          </w:tcPr>
          <w:p w14:paraId="2D66F97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istributed Ledger Technology</w:t>
            </w:r>
          </w:p>
        </w:tc>
      </w:tr>
      <w:tr w:rsidR="00C654AF" w:rsidRPr="00C654AF" w14:paraId="74FFE3F7" w14:textId="77777777" w:rsidTr="00C654AF">
        <w:trPr>
          <w:trHeight w:val="288"/>
        </w:trPr>
        <w:tc>
          <w:tcPr>
            <w:tcW w:w="1520" w:type="dxa"/>
            <w:tcBorders>
              <w:top w:val="nil"/>
              <w:left w:val="nil"/>
              <w:bottom w:val="nil"/>
              <w:right w:val="nil"/>
            </w:tcBorders>
            <w:shd w:val="clear" w:color="auto" w:fill="auto"/>
            <w:vAlign w:val="center"/>
            <w:hideMark/>
          </w:tcPr>
          <w:p w14:paraId="60D2CA9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DML</w:t>
            </w:r>
          </w:p>
        </w:tc>
        <w:tc>
          <w:tcPr>
            <w:tcW w:w="5980" w:type="dxa"/>
            <w:tcBorders>
              <w:top w:val="nil"/>
              <w:left w:val="nil"/>
              <w:bottom w:val="nil"/>
              <w:right w:val="nil"/>
            </w:tcBorders>
            <w:shd w:val="clear" w:color="auto" w:fill="auto"/>
            <w:vAlign w:val="center"/>
            <w:hideMark/>
          </w:tcPr>
          <w:p w14:paraId="11B201E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Distributed Machine Learning </w:t>
            </w:r>
          </w:p>
        </w:tc>
      </w:tr>
      <w:tr w:rsidR="00C654AF" w:rsidRPr="00C654AF" w14:paraId="0ED06C6D" w14:textId="77777777" w:rsidTr="00C654AF">
        <w:trPr>
          <w:trHeight w:val="288"/>
        </w:trPr>
        <w:tc>
          <w:tcPr>
            <w:tcW w:w="1520" w:type="dxa"/>
            <w:tcBorders>
              <w:top w:val="nil"/>
              <w:left w:val="nil"/>
              <w:bottom w:val="nil"/>
              <w:right w:val="nil"/>
            </w:tcBorders>
            <w:shd w:val="clear" w:color="auto" w:fill="auto"/>
            <w:vAlign w:val="center"/>
            <w:hideMark/>
          </w:tcPr>
          <w:p w14:paraId="17D96DE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C </w:t>
            </w:r>
          </w:p>
        </w:tc>
        <w:tc>
          <w:tcPr>
            <w:tcW w:w="5980" w:type="dxa"/>
            <w:tcBorders>
              <w:top w:val="nil"/>
              <w:left w:val="nil"/>
              <w:bottom w:val="nil"/>
              <w:right w:val="nil"/>
            </w:tcBorders>
            <w:shd w:val="clear" w:color="auto" w:fill="auto"/>
            <w:vAlign w:val="center"/>
            <w:hideMark/>
          </w:tcPr>
          <w:p w14:paraId="0B59CB1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Core</w:t>
            </w:r>
          </w:p>
        </w:tc>
      </w:tr>
      <w:tr w:rsidR="00C654AF" w:rsidRPr="00C654AF" w14:paraId="368BA611" w14:textId="77777777" w:rsidTr="00C654AF">
        <w:trPr>
          <w:trHeight w:val="288"/>
        </w:trPr>
        <w:tc>
          <w:tcPr>
            <w:tcW w:w="1520" w:type="dxa"/>
            <w:tcBorders>
              <w:top w:val="nil"/>
              <w:left w:val="nil"/>
              <w:bottom w:val="nil"/>
              <w:right w:val="nil"/>
            </w:tcBorders>
            <w:shd w:val="clear" w:color="auto" w:fill="auto"/>
            <w:vAlign w:val="center"/>
            <w:hideMark/>
          </w:tcPr>
          <w:p w14:paraId="6CDC40E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Avg</w:t>
            </w:r>
          </w:p>
        </w:tc>
        <w:tc>
          <w:tcPr>
            <w:tcW w:w="5980" w:type="dxa"/>
            <w:tcBorders>
              <w:top w:val="nil"/>
              <w:left w:val="nil"/>
              <w:bottom w:val="nil"/>
              <w:right w:val="nil"/>
            </w:tcBorders>
            <w:shd w:val="clear" w:color="auto" w:fill="auto"/>
            <w:vAlign w:val="center"/>
            <w:hideMark/>
          </w:tcPr>
          <w:p w14:paraId="58B1C2D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Averaging </w:t>
            </w:r>
          </w:p>
        </w:tc>
      </w:tr>
      <w:tr w:rsidR="00C654AF" w:rsidRPr="00C654AF" w14:paraId="5E25D93D" w14:textId="77777777" w:rsidTr="00C654AF">
        <w:trPr>
          <w:trHeight w:val="288"/>
        </w:trPr>
        <w:tc>
          <w:tcPr>
            <w:tcW w:w="1520" w:type="dxa"/>
            <w:tcBorders>
              <w:top w:val="nil"/>
              <w:left w:val="nil"/>
              <w:bottom w:val="nil"/>
              <w:right w:val="nil"/>
            </w:tcBorders>
            <w:shd w:val="clear" w:color="auto" w:fill="auto"/>
            <w:vAlign w:val="center"/>
            <w:hideMark/>
          </w:tcPr>
          <w:p w14:paraId="266EA15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MA</w:t>
            </w:r>
          </w:p>
        </w:tc>
        <w:tc>
          <w:tcPr>
            <w:tcW w:w="5980" w:type="dxa"/>
            <w:tcBorders>
              <w:top w:val="nil"/>
              <w:left w:val="nil"/>
              <w:bottom w:val="nil"/>
              <w:right w:val="nil"/>
            </w:tcBorders>
            <w:shd w:val="clear" w:color="auto" w:fill="auto"/>
            <w:vAlign w:val="center"/>
            <w:hideMark/>
          </w:tcPr>
          <w:p w14:paraId="7D310F5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Matched Averaging</w:t>
            </w:r>
          </w:p>
        </w:tc>
      </w:tr>
      <w:tr w:rsidR="00C654AF" w:rsidRPr="00C654AF" w14:paraId="314C7928" w14:textId="77777777" w:rsidTr="00C654AF">
        <w:trPr>
          <w:trHeight w:val="288"/>
        </w:trPr>
        <w:tc>
          <w:tcPr>
            <w:tcW w:w="1520" w:type="dxa"/>
            <w:tcBorders>
              <w:top w:val="nil"/>
              <w:left w:val="nil"/>
              <w:bottom w:val="nil"/>
              <w:right w:val="nil"/>
            </w:tcBorders>
            <w:shd w:val="clear" w:color="auto" w:fill="auto"/>
            <w:vAlign w:val="center"/>
            <w:hideMark/>
          </w:tcPr>
          <w:p w14:paraId="6D0BDD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WAvg</w:t>
            </w:r>
          </w:p>
        </w:tc>
        <w:tc>
          <w:tcPr>
            <w:tcW w:w="5980" w:type="dxa"/>
            <w:tcBorders>
              <w:top w:val="nil"/>
              <w:left w:val="nil"/>
              <w:bottom w:val="nil"/>
              <w:right w:val="nil"/>
            </w:tcBorders>
            <w:shd w:val="clear" w:color="auto" w:fill="auto"/>
            <w:vAlign w:val="center"/>
            <w:hideMark/>
          </w:tcPr>
          <w:p w14:paraId="7B3167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Federated Weighted Average </w:t>
            </w:r>
          </w:p>
        </w:tc>
      </w:tr>
      <w:tr w:rsidR="00C654AF" w:rsidRPr="00C654AF" w14:paraId="5574E193" w14:textId="77777777" w:rsidTr="00C654AF">
        <w:trPr>
          <w:trHeight w:val="288"/>
        </w:trPr>
        <w:tc>
          <w:tcPr>
            <w:tcW w:w="1520" w:type="dxa"/>
            <w:tcBorders>
              <w:top w:val="nil"/>
              <w:left w:val="nil"/>
              <w:bottom w:val="nil"/>
              <w:right w:val="nil"/>
            </w:tcBorders>
            <w:shd w:val="clear" w:color="auto" w:fill="auto"/>
            <w:vAlign w:val="center"/>
            <w:hideMark/>
          </w:tcPr>
          <w:p w14:paraId="5DD0B5F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L</w:t>
            </w:r>
          </w:p>
        </w:tc>
        <w:tc>
          <w:tcPr>
            <w:tcW w:w="5980" w:type="dxa"/>
            <w:tcBorders>
              <w:top w:val="nil"/>
              <w:left w:val="nil"/>
              <w:bottom w:val="nil"/>
              <w:right w:val="nil"/>
            </w:tcBorders>
            <w:shd w:val="clear" w:color="auto" w:fill="auto"/>
            <w:vAlign w:val="center"/>
            <w:hideMark/>
          </w:tcPr>
          <w:p w14:paraId="2AE2AF8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Learning</w:t>
            </w:r>
          </w:p>
        </w:tc>
      </w:tr>
      <w:tr w:rsidR="00C654AF" w:rsidRPr="00C654AF" w14:paraId="076C4F39" w14:textId="77777777" w:rsidTr="00C654AF">
        <w:trPr>
          <w:trHeight w:val="288"/>
        </w:trPr>
        <w:tc>
          <w:tcPr>
            <w:tcW w:w="1520" w:type="dxa"/>
            <w:tcBorders>
              <w:top w:val="nil"/>
              <w:left w:val="nil"/>
              <w:bottom w:val="nil"/>
              <w:right w:val="nil"/>
            </w:tcBorders>
            <w:shd w:val="clear" w:color="auto" w:fill="auto"/>
            <w:vAlign w:val="center"/>
            <w:hideMark/>
          </w:tcPr>
          <w:p w14:paraId="7FFEB7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TL</w:t>
            </w:r>
          </w:p>
        </w:tc>
        <w:tc>
          <w:tcPr>
            <w:tcW w:w="5980" w:type="dxa"/>
            <w:tcBorders>
              <w:top w:val="nil"/>
              <w:left w:val="nil"/>
              <w:bottom w:val="nil"/>
              <w:right w:val="nil"/>
            </w:tcBorders>
            <w:shd w:val="clear" w:color="auto" w:fill="auto"/>
            <w:vAlign w:val="center"/>
            <w:hideMark/>
          </w:tcPr>
          <w:p w14:paraId="69C6B72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Federated Transfer Learning</w:t>
            </w:r>
          </w:p>
        </w:tc>
      </w:tr>
      <w:tr w:rsidR="00C654AF" w:rsidRPr="00C654AF" w14:paraId="54BF5473" w14:textId="77777777" w:rsidTr="00C654AF">
        <w:trPr>
          <w:trHeight w:val="288"/>
        </w:trPr>
        <w:tc>
          <w:tcPr>
            <w:tcW w:w="1520" w:type="dxa"/>
            <w:tcBorders>
              <w:top w:val="nil"/>
              <w:left w:val="nil"/>
              <w:bottom w:val="nil"/>
              <w:right w:val="nil"/>
            </w:tcBorders>
            <w:shd w:val="clear" w:color="auto" w:fill="auto"/>
            <w:vAlign w:val="center"/>
            <w:hideMark/>
          </w:tcPr>
          <w:p w14:paraId="6127F634"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GBDT</w:t>
            </w:r>
          </w:p>
        </w:tc>
        <w:tc>
          <w:tcPr>
            <w:tcW w:w="5980" w:type="dxa"/>
            <w:tcBorders>
              <w:top w:val="nil"/>
              <w:left w:val="nil"/>
              <w:bottom w:val="nil"/>
              <w:right w:val="nil"/>
            </w:tcBorders>
            <w:shd w:val="clear" w:color="auto" w:fill="auto"/>
            <w:vAlign w:val="center"/>
            <w:hideMark/>
          </w:tcPr>
          <w:p w14:paraId="551D01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Gradient Boosting Decision Trees </w:t>
            </w:r>
          </w:p>
        </w:tc>
      </w:tr>
      <w:tr w:rsidR="00C654AF" w:rsidRPr="00C654AF" w14:paraId="742A443F" w14:textId="77777777" w:rsidTr="00C654AF">
        <w:trPr>
          <w:trHeight w:val="288"/>
        </w:trPr>
        <w:tc>
          <w:tcPr>
            <w:tcW w:w="1520" w:type="dxa"/>
            <w:tcBorders>
              <w:top w:val="nil"/>
              <w:left w:val="nil"/>
              <w:bottom w:val="nil"/>
              <w:right w:val="nil"/>
            </w:tcBorders>
            <w:shd w:val="clear" w:color="auto" w:fill="auto"/>
            <w:vAlign w:val="center"/>
            <w:hideMark/>
          </w:tcPr>
          <w:p w14:paraId="4B17A71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0</w:t>
            </w:r>
          </w:p>
        </w:tc>
        <w:tc>
          <w:tcPr>
            <w:tcW w:w="5980" w:type="dxa"/>
            <w:tcBorders>
              <w:top w:val="nil"/>
              <w:left w:val="nil"/>
              <w:bottom w:val="nil"/>
              <w:right w:val="nil"/>
            </w:tcBorders>
            <w:shd w:val="clear" w:color="auto" w:fill="auto"/>
            <w:vAlign w:val="center"/>
            <w:hideMark/>
          </w:tcPr>
          <w:p w14:paraId="65727C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ull Hypothesis </w:t>
            </w:r>
          </w:p>
        </w:tc>
      </w:tr>
      <w:tr w:rsidR="00C654AF" w:rsidRPr="00C654AF" w14:paraId="26503F70" w14:textId="77777777" w:rsidTr="00C654AF">
        <w:trPr>
          <w:trHeight w:val="288"/>
        </w:trPr>
        <w:tc>
          <w:tcPr>
            <w:tcW w:w="1520" w:type="dxa"/>
            <w:tcBorders>
              <w:top w:val="nil"/>
              <w:left w:val="nil"/>
              <w:bottom w:val="nil"/>
              <w:right w:val="nil"/>
            </w:tcBorders>
            <w:shd w:val="clear" w:color="auto" w:fill="auto"/>
            <w:vAlign w:val="center"/>
            <w:hideMark/>
          </w:tcPr>
          <w:p w14:paraId="1489103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FL</w:t>
            </w:r>
          </w:p>
        </w:tc>
        <w:tc>
          <w:tcPr>
            <w:tcW w:w="5980" w:type="dxa"/>
            <w:tcBorders>
              <w:top w:val="nil"/>
              <w:left w:val="nil"/>
              <w:bottom w:val="nil"/>
              <w:right w:val="nil"/>
            </w:tcBorders>
            <w:shd w:val="clear" w:color="auto" w:fill="auto"/>
            <w:vAlign w:val="center"/>
            <w:hideMark/>
          </w:tcPr>
          <w:p w14:paraId="693EB91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orizontal Federated Learning</w:t>
            </w:r>
          </w:p>
        </w:tc>
      </w:tr>
      <w:tr w:rsidR="00C654AF" w:rsidRPr="00C654AF" w14:paraId="3CBF4467" w14:textId="77777777" w:rsidTr="00C654AF">
        <w:trPr>
          <w:trHeight w:val="288"/>
        </w:trPr>
        <w:tc>
          <w:tcPr>
            <w:tcW w:w="1520" w:type="dxa"/>
            <w:tcBorders>
              <w:top w:val="nil"/>
              <w:left w:val="nil"/>
              <w:bottom w:val="nil"/>
              <w:right w:val="nil"/>
            </w:tcBorders>
            <w:shd w:val="clear" w:color="auto" w:fill="auto"/>
            <w:vAlign w:val="center"/>
            <w:hideMark/>
          </w:tcPr>
          <w:p w14:paraId="6F9E847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ML </w:t>
            </w:r>
          </w:p>
        </w:tc>
        <w:tc>
          <w:tcPr>
            <w:tcW w:w="5980" w:type="dxa"/>
            <w:tcBorders>
              <w:top w:val="nil"/>
              <w:left w:val="nil"/>
              <w:bottom w:val="nil"/>
              <w:right w:val="nil"/>
            </w:tcBorders>
            <w:shd w:val="clear" w:color="auto" w:fill="auto"/>
            <w:vAlign w:val="center"/>
            <w:hideMark/>
          </w:tcPr>
          <w:p w14:paraId="2F4D1F8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Markup Language</w:t>
            </w:r>
          </w:p>
        </w:tc>
      </w:tr>
      <w:tr w:rsidR="00C654AF" w:rsidRPr="00C654AF" w14:paraId="30570E4C" w14:textId="77777777" w:rsidTr="00C654AF">
        <w:trPr>
          <w:trHeight w:val="288"/>
        </w:trPr>
        <w:tc>
          <w:tcPr>
            <w:tcW w:w="1520" w:type="dxa"/>
            <w:tcBorders>
              <w:top w:val="nil"/>
              <w:left w:val="nil"/>
              <w:bottom w:val="nil"/>
              <w:right w:val="nil"/>
            </w:tcBorders>
            <w:shd w:val="clear" w:color="auto" w:fill="auto"/>
            <w:vAlign w:val="center"/>
            <w:hideMark/>
          </w:tcPr>
          <w:p w14:paraId="10AFEC6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HTTP </w:t>
            </w:r>
          </w:p>
        </w:tc>
        <w:tc>
          <w:tcPr>
            <w:tcW w:w="5980" w:type="dxa"/>
            <w:tcBorders>
              <w:top w:val="nil"/>
              <w:left w:val="nil"/>
              <w:bottom w:val="nil"/>
              <w:right w:val="nil"/>
            </w:tcBorders>
            <w:shd w:val="clear" w:color="auto" w:fill="auto"/>
            <w:vAlign w:val="center"/>
            <w:hideMark/>
          </w:tcPr>
          <w:p w14:paraId="480CDBB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w:t>
            </w:r>
          </w:p>
        </w:tc>
      </w:tr>
      <w:tr w:rsidR="00C654AF" w:rsidRPr="00C654AF" w14:paraId="51411528" w14:textId="77777777" w:rsidTr="00C654AF">
        <w:trPr>
          <w:trHeight w:val="288"/>
        </w:trPr>
        <w:tc>
          <w:tcPr>
            <w:tcW w:w="1520" w:type="dxa"/>
            <w:tcBorders>
              <w:top w:val="nil"/>
              <w:left w:val="nil"/>
              <w:bottom w:val="nil"/>
              <w:right w:val="nil"/>
            </w:tcBorders>
            <w:shd w:val="clear" w:color="auto" w:fill="auto"/>
            <w:vAlign w:val="center"/>
            <w:hideMark/>
          </w:tcPr>
          <w:p w14:paraId="16CC404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TTPS</w:t>
            </w:r>
          </w:p>
        </w:tc>
        <w:tc>
          <w:tcPr>
            <w:tcW w:w="5980" w:type="dxa"/>
            <w:tcBorders>
              <w:top w:val="nil"/>
              <w:left w:val="nil"/>
              <w:bottom w:val="nil"/>
              <w:right w:val="nil"/>
            </w:tcBorders>
            <w:shd w:val="clear" w:color="auto" w:fill="auto"/>
            <w:vAlign w:val="center"/>
            <w:hideMark/>
          </w:tcPr>
          <w:p w14:paraId="34CA558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Hypertext Transfer Protocol Secure</w:t>
            </w:r>
          </w:p>
        </w:tc>
      </w:tr>
      <w:tr w:rsidR="00C654AF" w:rsidRPr="00C654AF" w14:paraId="0AB4C26D" w14:textId="77777777" w:rsidTr="00C654AF">
        <w:trPr>
          <w:trHeight w:val="288"/>
        </w:trPr>
        <w:tc>
          <w:tcPr>
            <w:tcW w:w="1520" w:type="dxa"/>
            <w:tcBorders>
              <w:top w:val="nil"/>
              <w:left w:val="nil"/>
              <w:bottom w:val="nil"/>
              <w:right w:val="nil"/>
            </w:tcBorders>
            <w:shd w:val="clear" w:color="auto" w:fill="auto"/>
            <w:vAlign w:val="center"/>
            <w:hideMark/>
          </w:tcPr>
          <w:p w14:paraId="48D580F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oT</w:t>
            </w:r>
          </w:p>
        </w:tc>
        <w:tc>
          <w:tcPr>
            <w:tcW w:w="5980" w:type="dxa"/>
            <w:tcBorders>
              <w:top w:val="nil"/>
              <w:left w:val="nil"/>
              <w:bottom w:val="nil"/>
              <w:right w:val="nil"/>
            </w:tcBorders>
            <w:shd w:val="clear" w:color="auto" w:fill="auto"/>
            <w:vAlign w:val="center"/>
            <w:hideMark/>
          </w:tcPr>
          <w:p w14:paraId="41C0561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Internet of Things</w:t>
            </w:r>
          </w:p>
        </w:tc>
      </w:tr>
      <w:tr w:rsidR="00C654AF" w:rsidRPr="00C654AF" w14:paraId="3E097B81" w14:textId="77777777" w:rsidTr="00C654AF">
        <w:trPr>
          <w:trHeight w:val="288"/>
        </w:trPr>
        <w:tc>
          <w:tcPr>
            <w:tcW w:w="1520" w:type="dxa"/>
            <w:tcBorders>
              <w:top w:val="nil"/>
              <w:left w:val="nil"/>
              <w:bottom w:val="nil"/>
              <w:right w:val="nil"/>
            </w:tcBorders>
            <w:shd w:val="clear" w:color="auto" w:fill="auto"/>
            <w:vAlign w:val="center"/>
            <w:hideMark/>
          </w:tcPr>
          <w:p w14:paraId="539376E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N(s)</w:t>
            </w:r>
          </w:p>
        </w:tc>
        <w:tc>
          <w:tcPr>
            <w:tcW w:w="5980" w:type="dxa"/>
            <w:tcBorders>
              <w:top w:val="nil"/>
              <w:left w:val="nil"/>
              <w:bottom w:val="nil"/>
              <w:right w:val="nil"/>
            </w:tcBorders>
            <w:shd w:val="clear" w:color="auto" w:fill="auto"/>
            <w:vAlign w:val="center"/>
            <w:hideMark/>
          </w:tcPr>
          <w:p w14:paraId="5B46968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upyter Notebook(s)</w:t>
            </w:r>
          </w:p>
        </w:tc>
      </w:tr>
      <w:tr w:rsidR="00C654AF" w:rsidRPr="00C654AF" w14:paraId="2A61EAC1" w14:textId="77777777" w:rsidTr="00C654AF">
        <w:trPr>
          <w:trHeight w:val="288"/>
        </w:trPr>
        <w:tc>
          <w:tcPr>
            <w:tcW w:w="1520" w:type="dxa"/>
            <w:tcBorders>
              <w:top w:val="nil"/>
              <w:left w:val="nil"/>
              <w:bottom w:val="nil"/>
              <w:right w:val="nil"/>
            </w:tcBorders>
            <w:shd w:val="clear" w:color="auto" w:fill="auto"/>
            <w:vAlign w:val="center"/>
            <w:hideMark/>
          </w:tcPr>
          <w:p w14:paraId="0CD3E22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JSON </w:t>
            </w:r>
          </w:p>
        </w:tc>
        <w:tc>
          <w:tcPr>
            <w:tcW w:w="5980" w:type="dxa"/>
            <w:tcBorders>
              <w:top w:val="nil"/>
              <w:left w:val="nil"/>
              <w:bottom w:val="nil"/>
              <w:right w:val="nil"/>
            </w:tcBorders>
            <w:shd w:val="clear" w:color="auto" w:fill="auto"/>
            <w:vAlign w:val="center"/>
            <w:hideMark/>
          </w:tcPr>
          <w:p w14:paraId="3796AC6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JavaScript Object Notation</w:t>
            </w:r>
          </w:p>
        </w:tc>
      </w:tr>
      <w:tr w:rsidR="00C654AF" w:rsidRPr="00C654AF" w14:paraId="6839D020" w14:textId="77777777" w:rsidTr="00C654AF">
        <w:trPr>
          <w:trHeight w:val="288"/>
        </w:trPr>
        <w:tc>
          <w:tcPr>
            <w:tcW w:w="1520" w:type="dxa"/>
            <w:tcBorders>
              <w:top w:val="nil"/>
              <w:left w:val="nil"/>
              <w:bottom w:val="nil"/>
              <w:right w:val="nil"/>
            </w:tcBorders>
            <w:shd w:val="clear" w:color="auto" w:fill="auto"/>
            <w:vAlign w:val="center"/>
            <w:hideMark/>
          </w:tcPr>
          <w:p w14:paraId="0977AC1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STM(s)</w:t>
            </w:r>
          </w:p>
        </w:tc>
        <w:tc>
          <w:tcPr>
            <w:tcW w:w="5980" w:type="dxa"/>
            <w:tcBorders>
              <w:top w:val="nil"/>
              <w:left w:val="nil"/>
              <w:bottom w:val="nil"/>
              <w:right w:val="nil"/>
            </w:tcBorders>
            <w:shd w:val="clear" w:color="auto" w:fill="auto"/>
            <w:vAlign w:val="center"/>
            <w:hideMark/>
          </w:tcPr>
          <w:p w14:paraId="4F115D6C"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Long Short-Term Memory Network(s)</w:t>
            </w:r>
          </w:p>
        </w:tc>
      </w:tr>
      <w:tr w:rsidR="00C654AF" w:rsidRPr="00C654AF" w14:paraId="3F5608B3" w14:textId="77777777" w:rsidTr="00C654AF">
        <w:trPr>
          <w:trHeight w:val="288"/>
        </w:trPr>
        <w:tc>
          <w:tcPr>
            <w:tcW w:w="1520" w:type="dxa"/>
            <w:tcBorders>
              <w:top w:val="nil"/>
              <w:left w:val="nil"/>
              <w:bottom w:val="nil"/>
              <w:right w:val="nil"/>
            </w:tcBorders>
            <w:shd w:val="clear" w:color="auto" w:fill="auto"/>
            <w:vAlign w:val="center"/>
            <w:hideMark/>
          </w:tcPr>
          <w:p w14:paraId="0CF237F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L</w:t>
            </w:r>
          </w:p>
        </w:tc>
        <w:tc>
          <w:tcPr>
            <w:tcW w:w="5980" w:type="dxa"/>
            <w:tcBorders>
              <w:top w:val="nil"/>
              <w:left w:val="nil"/>
              <w:bottom w:val="nil"/>
              <w:right w:val="nil"/>
            </w:tcBorders>
            <w:shd w:val="clear" w:color="auto" w:fill="auto"/>
            <w:vAlign w:val="center"/>
            <w:hideMark/>
          </w:tcPr>
          <w:p w14:paraId="4358C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Machine Learning</w:t>
            </w:r>
          </w:p>
        </w:tc>
      </w:tr>
      <w:tr w:rsidR="00C654AF" w:rsidRPr="00C654AF" w14:paraId="1BEB7816" w14:textId="77777777" w:rsidTr="00C654AF">
        <w:trPr>
          <w:trHeight w:val="288"/>
        </w:trPr>
        <w:tc>
          <w:tcPr>
            <w:tcW w:w="1520" w:type="dxa"/>
            <w:tcBorders>
              <w:top w:val="nil"/>
              <w:left w:val="nil"/>
              <w:bottom w:val="nil"/>
              <w:right w:val="nil"/>
            </w:tcBorders>
            <w:shd w:val="clear" w:color="auto" w:fill="auto"/>
            <w:vAlign w:val="center"/>
            <w:hideMark/>
          </w:tcPr>
          <w:p w14:paraId="6298959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F</w:t>
            </w:r>
          </w:p>
        </w:tc>
        <w:tc>
          <w:tcPr>
            <w:tcW w:w="5980" w:type="dxa"/>
            <w:tcBorders>
              <w:top w:val="nil"/>
              <w:left w:val="nil"/>
              <w:bottom w:val="nil"/>
              <w:right w:val="nil"/>
            </w:tcBorders>
            <w:shd w:val="clear" w:color="auto" w:fill="auto"/>
            <w:vAlign w:val="center"/>
            <w:hideMark/>
          </w:tcPr>
          <w:p w14:paraId="12B0990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vidia Flare</w:t>
            </w:r>
          </w:p>
        </w:tc>
      </w:tr>
      <w:tr w:rsidR="00C654AF" w:rsidRPr="00C654AF" w14:paraId="12D36B98" w14:textId="77777777" w:rsidTr="00C654AF">
        <w:trPr>
          <w:trHeight w:val="288"/>
        </w:trPr>
        <w:tc>
          <w:tcPr>
            <w:tcW w:w="1520" w:type="dxa"/>
            <w:tcBorders>
              <w:top w:val="nil"/>
              <w:left w:val="nil"/>
              <w:bottom w:val="nil"/>
              <w:right w:val="nil"/>
            </w:tcBorders>
            <w:shd w:val="clear" w:color="auto" w:fill="auto"/>
            <w:vAlign w:val="center"/>
            <w:hideMark/>
          </w:tcPr>
          <w:p w14:paraId="336AB5F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N </w:t>
            </w:r>
          </w:p>
        </w:tc>
        <w:tc>
          <w:tcPr>
            <w:tcW w:w="5980" w:type="dxa"/>
            <w:tcBorders>
              <w:top w:val="nil"/>
              <w:left w:val="nil"/>
              <w:bottom w:val="nil"/>
              <w:right w:val="nil"/>
            </w:tcBorders>
            <w:shd w:val="clear" w:color="auto" w:fill="auto"/>
            <w:vAlign w:val="center"/>
            <w:hideMark/>
          </w:tcPr>
          <w:p w14:paraId="1FD393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eural Network</w:t>
            </w:r>
          </w:p>
        </w:tc>
      </w:tr>
      <w:tr w:rsidR="00C654AF" w:rsidRPr="00C654AF" w14:paraId="446AAE05" w14:textId="77777777" w:rsidTr="00C654AF">
        <w:trPr>
          <w:trHeight w:val="288"/>
        </w:trPr>
        <w:tc>
          <w:tcPr>
            <w:tcW w:w="1520" w:type="dxa"/>
            <w:tcBorders>
              <w:top w:val="nil"/>
              <w:left w:val="nil"/>
              <w:bottom w:val="nil"/>
              <w:right w:val="nil"/>
            </w:tcBorders>
            <w:shd w:val="clear" w:color="auto" w:fill="auto"/>
            <w:vAlign w:val="center"/>
            <w:hideMark/>
          </w:tcPr>
          <w:p w14:paraId="53D3737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non-IID</w:t>
            </w:r>
          </w:p>
        </w:tc>
        <w:tc>
          <w:tcPr>
            <w:tcW w:w="5980" w:type="dxa"/>
            <w:tcBorders>
              <w:top w:val="nil"/>
              <w:left w:val="nil"/>
              <w:bottom w:val="nil"/>
              <w:right w:val="nil"/>
            </w:tcBorders>
            <w:shd w:val="clear" w:color="auto" w:fill="auto"/>
            <w:vAlign w:val="center"/>
            <w:hideMark/>
          </w:tcPr>
          <w:p w14:paraId="7201A6D8"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non-Independent and Identically Distributed </w:t>
            </w:r>
          </w:p>
        </w:tc>
      </w:tr>
      <w:tr w:rsidR="00C654AF" w:rsidRPr="00C654AF" w14:paraId="0E910881" w14:textId="77777777" w:rsidTr="00C654AF">
        <w:trPr>
          <w:trHeight w:val="288"/>
        </w:trPr>
        <w:tc>
          <w:tcPr>
            <w:tcW w:w="1520" w:type="dxa"/>
            <w:tcBorders>
              <w:top w:val="nil"/>
              <w:left w:val="nil"/>
              <w:bottom w:val="nil"/>
              <w:right w:val="nil"/>
            </w:tcBorders>
            <w:shd w:val="clear" w:color="auto" w:fill="auto"/>
            <w:vAlign w:val="center"/>
            <w:hideMark/>
          </w:tcPr>
          <w:p w14:paraId="4BA2D1E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S(s)</w:t>
            </w:r>
          </w:p>
        </w:tc>
        <w:tc>
          <w:tcPr>
            <w:tcW w:w="5980" w:type="dxa"/>
            <w:tcBorders>
              <w:top w:val="nil"/>
              <w:left w:val="nil"/>
              <w:bottom w:val="nil"/>
              <w:right w:val="nil"/>
            </w:tcBorders>
            <w:shd w:val="clear" w:color="auto" w:fill="auto"/>
            <w:vAlign w:val="center"/>
            <w:hideMark/>
          </w:tcPr>
          <w:p w14:paraId="405B6DD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Operating System(s)</w:t>
            </w:r>
          </w:p>
        </w:tc>
      </w:tr>
      <w:tr w:rsidR="00C654AF" w:rsidRPr="00C654AF" w14:paraId="3BC16ACE" w14:textId="77777777" w:rsidTr="00C654AF">
        <w:trPr>
          <w:trHeight w:val="288"/>
        </w:trPr>
        <w:tc>
          <w:tcPr>
            <w:tcW w:w="1520" w:type="dxa"/>
            <w:tcBorders>
              <w:top w:val="nil"/>
              <w:left w:val="nil"/>
              <w:bottom w:val="nil"/>
              <w:right w:val="nil"/>
            </w:tcBorders>
            <w:shd w:val="clear" w:color="auto" w:fill="auto"/>
            <w:vAlign w:val="center"/>
            <w:hideMark/>
          </w:tcPr>
          <w:p w14:paraId="6CFFEFF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T</w:t>
            </w:r>
          </w:p>
        </w:tc>
        <w:tc>
          <w:tcPr>
            <w:tcW w:w="5980" w:type="dxa"/>
            <w:tcBorders>
              <w:top w:val="nil"/>
              <w:left w:val="nil"/>
              <w:bottom w:val="nil"/>
              <w:right w:val="nil"/>
            </w:tcBorders>
            <w:shd w:val="clear" w:color="auto" w:fill="auto"/>
            <w:vAlign w:val="center"/>
            <w:hideMark/>
          </w:tcPr>
          <w:p w14:paraId="31A5ABED"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presentational State Transfer </w:t>
            </w:r>
          </w:p>
        </w:tc>
      </w:tr>
      <w:tr w:rsidR="00C654AF" w:rsidRPr="00C654AF" w14:paraId="463C5B38" w14:textId="77777777" w:rsidTr="00C654AF">
        <w:trPr>
          <w:trHeight w:val="288"/>
        </w:trPr>
        <w:tc>
          <w:tcPr>
            <w:tcW w:w="1520" w:type="dxa"/>
            <w:tcBorders>
              <w:top w:val="nil"/>
              <w:left w:val="nil"/>
              <w:bottom w:val="nil"/>
              <w:right w:val="nil"/>
            </w:tcBorders>
            <w:shd w:val="clear" w:color="auto" w:fill="auto"/>
            <w:vAlign w:val="center"/>
            <w:hideMark/>
          </w:tcPr>
          <w:p w14:paraId="062B3429"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ESTful API </w:t>
            </w:r>
          </w:p>
        </w:tc>
        <w:tc>
          <w:tcPr>
            <w:tcW w:w="5980" w:type="dxa"/>
            <w:tcBorders>
              <w:top w:val="nil"/>
              <w:left w:val="nil"/>
              <w:bottom w:val="nil"/>
              <w:right w:val="nil"/>
            </w:tcBorders>
            <w:shd w:val="clear" w:color="auto" w:fill="auto"/>
            <w:vAlign w:val="center"/>
            <w:hideMark/>
          </w:tcPr>
          <w:p w14:paraId="427CBBC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presentational State Transfer Application Programming Interface</w:t>
            </w:r>
          </w:p>
        </w:tc>
      </w:tr>
      <w:tr w:rsidR="00C654AF" w:rsidRPr="00C654AF" w14:paraId="064D964F" w14:textId="77777777" w:rsidTr="00C654AF">
        <w:trPr>
          <w:trHeight w:val="288"/>
        </w:trPr>
        <w:tc>
          <w:tcPr>
            <w:tcW w:w="1520" w:type="dxa"/>
            <w:tcBorders>
              <w:top w:val="nil"/>
              <w:left w:val="nil"/>
              <w:bottom w:val="nil"/>
              <w:right w:val="nil"/>
            </w:tcBorders>
            <w:shd w:val="clear" w:color="auto" w:fill="auto"/>
            <w:vAlign w:val="center"/>
            <w:hideMark/>
          </w:tcPr>
          <w:p w14:paraId="14844757"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GB</w:t>
            </w:r>
          </w:p>
        </w:tc>
        <w:tc>
          <w:tcPr>
            <w:tcW w:w="5980" w:type="dxa"/>
            <w:tcBorders>
              <w:top w:val="nil"/>
              <w:left w:val="nil"/>
              <w:bottom w:val="nil"/>
              <w:right w:val="nil"/>
            </w:tcBorders>
            <w:shd w:val="clear" w:color="auto" w:fill="auto"/>
            <w:vAlign w:val="center"/>
            <w:hideMark/>
          </w:tcPr>
          <w:p w14:paraId="31B19FD6"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d, Green and Blue</w:t>
            </w:r>
          </w:p>
        </w:tc>
      </w:tr>
      <w:tr w:rsidR="00C654AF" w:rsidRPr="00C654AF" w14:paraId="5A4F8AD0" w14:textId="77777777" w:rsidTr="00C654AF">
        <w:trPr>
          <w:trHeight w:val="288"/>
        </w:trPr>
        <w:tc>
          <w:tcPr>
            <w:tcW w:w="1520" w:type="dxa"/>
            <w:tcBorders>
              <w:top w:val="nil"/>
              <w:left w:val="nil"/>
              <w:bottom w:val="nil"/>
              <w:right w:val="nil"/>
            </w:tcBorders>
            <w:shd w:val="clear" w:color="auto" w:fill="auto"/>
            <w:vAlign w:val="center"/>
            <w:hideMark/>
          </w:tcPr>
          <w:p w14:paraId="698C05B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O(s)</w:t>
            </w:r>
          </w:p>
        </w:tc>
        <w:tc>
          <w:tcPr>
            <w:tcW w:w="5980" w:type="dxa"/>
            <w:tcBorders>
              <w:top w:val="nil"/>
              <w:left w:val="nil"/>
              <w:bottom w:val="nil"/>
              <w:right w:val="nil"/>
            </w:tcBorders>
            <w:shd w:val="clear" w:color="auto" w:fill="auto"/>
            <w:vAlign w:val="center"/>
            <w:hideMark/>
          </w:tcPr>
          <w:p w14:paraId="3BC39C4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esearch Objective(s)</w:t>
            </w:r>
          </w:p>
        </w:tc>
      </w:tr>
      <w:tr w:rsidR="00C654AF" w:rsidRPr="00C654AF" w14:paraId="1067F2C1" w14:textId="77777777" w:rsidTr="00C654AF">
        <w:trPr>
          <w:trHeight w:val="288"/>
        </w:trPr>
        <w:tc>
          <w:tcPr>
            <w:tcW w:w="1520" w:type="dxa"/>
            <w:tcBorders>
              <w:top w:val="nil"/>
              <w:left w:val="nil"/>
              <w:bottom w:val="nil"/>
              <w:right w:val="nil"/>
            </w:tcBorders>
            <w:shd w:val="clear" w:color="auto" w:fill="auto"/>
            <w:vAlign w:val="center"/>
            <w:hideMark/>
          </w:tcPr>
          <w:p w14:paraId="388D35C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RSNA</w:t>
            </w:r>
          </w:p>
        </w:tc>
        <w:tc>
          <w:tcPr>
            <w:tcW w:w="5980" w:type="dxa"/>
            <w:tcBorders>
              <w:top w:val="nil"/>
              <w:left w:val="nil"/>
              <w:bottom w:val="nil"/>
              <w:right w:val="nil"/>
            </w:tcBorders>
            <w:shd w:val="clear" w:color="auto" w:fill="auto"/>
            <w:vAlign w:val="center"/>
            <w:hideMark/>
          </w:tcPr>
          <w:p w14:paraId="1C555343"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Radiological Society of North America </w:t>
            </w:r>
          </w:p>
        </w:tc>
      </w:tr>
      <w:tr w:rsidR="00C654AF" w:rsidRPr="00C654AF" w14:paraId="1CAD4179" w14:textId="77777777" w:rsidTr="00C654AF">
        <w:trPr>
          <w:trHeight w:val="288"/>
        </w:trPr>
        <w:tc>
          <w:tcPr>
            <w:tcW w:w="1520" w:type="dxa"/>
            <w:tcBorders>
              <w:top w:val="nil"/>
              <w:left w:val="nil"/>
              <w:bottom w:val="nil"/>
              <w:right w:val="nil"/>
            </w:tcBorders>
            <w:shd w:val="clear" w:color="auto" w:fill="auto"/>
            <w:vAlign w:val="center"/>
            <w:hideMark/>
          </w:tcPr>
          <w:p w14:paraId="7ED89F8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DK</w:t>
            </w:r>
          </w:p>
        </w:tc>
        <w:tc>
          <w:tcPr>
            <w:tcW w:w="5980" w:type="dxa"/>
            <w:tcBorders>
              <w:top w:val="nil"/>
              <w:left w:val="nil"/>
              <w:bottom w:val="nil"/>
              <w:right w:val="nil"/>
            </w:tcBorders>
            <w:shd w:val="clear" w:color="auto" w:fill="auto"/>
            <w:vAlign w:val="center"/>
            <w:hideMark/>
          </w:tcPr>
          <w:p w14:paraId="576D71A2"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 xml:space="preserve">Software Development Kit </w:t>
            </w:r>
          </w:p>
        </w:tc>
      </w:tr>
      <w:tr w:rsidR="00C654AF" w:rsidRPr="00C654AF" w14:paraId="0CD71D97" w14:textId="77777777" w:rsidTr="00C654AF">
        <w:trPr>
          <w:trHeight w:val="288"/>
        </w:trPr>
        <w:tc>
          <w:tcPr>
            <w:tcW w:w="1520" w:type="dxa"/>
            <w:tcBorders>
              <w:top w:val="nil"/>
              <w:left w:val="nil"/>
              <w:bottom w:val="nil"/>
              <w:right w:val="nil"/>
            </w:tcBorders>
            <w:shd w:val="clear" w:color="auto" w:fill="auto"/>
            <w:vAlign w:val="center"/>
            <w:hideMark/>
          </w:tcPr>
          <w:p w14:paraId="3DB58ED5"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WT(s)</w:t>
            </w:r>
          </w:p>
        </w:tc>
        <w:tc>
          <w:tcPr>
            <w:tcW w:w="5980" w:type="dxa"/>
            <w:tcBorders>
              <w:top w:val="nil"/>
              <w:left w:val="nil"/>
              <w:bottom w:val="nil"/>
              <w:right w:val="nil"/>
            </w:tcBorders>
            <w:shd w:val="clear" w:color="auto" w:fill="auto"/>
            <w:vAlign w:val="center"/>
            <w:hideMark/>
          </w:tcPr>
          <w:p w14:paraId="79354CFA"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Shapiro-Wilk Test(s)</w:t>
            </w:r>
          </w:p>
        </w:tc>
      </w:tr>
      <w:tr w:rsidR="00C654AF" w:rsidRPr="00C654AF" w14:paraId="6437774E" w14:textId="77777777" w:rsidTr="00C654AF">
        <w:trPr>
          <w:trHeight w:val="288"/>
        </w:trPr>
        <w:tc>
          <w:tcPr>
            <w:tcW w:w="1520" w:type="dxa"/>
            <w:tcBorders>
              <w:top w:val="nil"/>
              <w:left w:val="nil"/>
              <w:bottom w:val="nil"/>
              <w:right w:val="nil"/>
            </w:tcBorders>
            <w:shd w:val="clear" w:color="auto" w:fill="auto"/>
            <w:vAlign w:val="center"/>
            <w:hideMark/>
          </w:tcPr>
          <w:p w14:paraId="3396EC9E"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FF</w:t>
            </w:r>
          </w:p>
        </w:tc>
        <w:tc>
          <w:tcPr>
            <w:tcW w:w="5980" w:type="dxa"/>
            <w:tcBorders>
              <w:top w:val="nil"/>
              <w:left w:val="nil"/>
              <w:bottom w:val="nil"/>
              <w:right w:val="nil"/>
            </w:tcBorders>
            <w:shd w:val="clear" w:color="auto" w:fill="auto"/>
            <w:vAlign w:val="center"/>
            <w:hideMark/>
          </w:tcPr>
          <w:p w14:paraId="40003D2B"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TensorFlow Federated</w:t>
            </w:r>
          </w:p>
        </w:tc>
      </w:tr>
      <w:tr w:rsidR="00C654AF" w:rsidRPr="00C654AF" w14:paraId="20D4999D" w14:textId="77777777" w:rsidTr="00C654AF">
        <w:trPr>
          <w:trHeight w:val="288"/>
        </w:trPr>
        <w:tc>
          <w:tcPr>
            <w:tcW w:w="1520" w:type="dxa"/>
            <w:tcBorders>
              <w:top w:val="nil"/>
              <w:left w:val="nil"/>
              <w:bottom w:val="nil"/>
              <w:right w:val="nil"/>
            </w:tcBorders>
            <w:shd w:val="clear" w:color="auto" w:fill="auto"/>
            <w:vAlign w:val="center"/>
            <w:hideMark/>
          </w:tcPr>
          <w:p w14:paraId="3EE8DFA0"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lastRenderedPageBreak/>
              <w:t>VFL</w:t>
            </w:r>
          </w:p>
        </w:tc>
        <w:tc>
          <w:tcPr>
            <w:tcW w:w="5980" w:type="dxa"/>
            <w:tcBorders>
              <w:top w:val="nil"/>
              <w:left w:val="nil"/>
              <w:bottom w:val="nil"/>
              <w:right w:val="nil"/>
            </w:tcBorders>
            <w:shd w:val="clear" w:color="auto" w:fill="auto"/>
            <w:vAlign w:val="center"/>
            <w:hideMark/>
          </w:tcPr>
          <w:p w14:paraId="06D7D35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Vertical Federated Learning</w:t>
            </w:r>
          </w:p>
        </w:tc>
      </w:tr>
      <w:tr w:rsidR="00C654AF" w:rsidRPr="00C654AF" w14:paraId="523FCDA3" w14:textId="77777777" w:rsidTr="00C654AF">
        <w:trPr>
          <w:trHeight w:val="288"/>
        </w:trPr>
        <w:tc>
          <w:tcPr>
            <w:tcW w:w="1520" w:type="dxa"/>
            <w:tcBorders>
              <w:top w:val="nil"/>
              <w:left w:val="nil"/>
              <w:bottom w:val="nil"/>
              <w:right w:val="nil"/>
            </w:tcBorders>
            <w:shd w:val="clear" w:color="auto" w:fill="auto"/>
            <w:vAlign w:val="center"/>
            <w:hideMark/>
          </w:tcPr>
          <w:p w14:paraId="1715D50F"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α</w:t>
            </w:r>
          </w:p>
        </w:tc>
        <w:tc>
          <w:tcPr>
            <w:tcW w:w="5980" w:type="dxa"/>
            <w:tcBorders>
              <w:top w:val="nil"/>
              <w:left w:val="nil"/>
              <w:bottom w:val="nil"/>
              <w:right w:val="nil"/>
            </w:tcBorders>
            <w:shd w:val="clear" w:color="auto" w:fill="auto"/>
            <w:vAlign w:val="center"/>
            <w:hideMark/>
          </w:tcPr>
          <w:p w14:paraId="3B9B5CB1" w14:textId="77777777" w:rsidR="00C654AF" w:rsidRPr="00C654AF" w:rsidRDefault="00C654AF" w:rsidP="00C654AF">
            <w:pPr>
              <w:suppressAutoHyphens w:val="0"/>
              <w:ind w:firstLineChars="100" w:firstLine="180"/>
              <w:rPr>
                <w:rFonts w:eastAsia="Times New Roman" w:cs="Arial"/>
                <w:color w:val="000000"/>
                <w:szCs w:val="18"/>
                <w:lang w:eastAsia="en-IE"/>
              </w:rPr>
            </w:pPr>
            <w:r w:rsidRPr="00C654AF">
              <w:rPr>
                <w:rFonts w:eastAsia="Times New Roman" w:cs="Arial"/>
                <w:color w:val="000000"/>
                <w:szCs w:val="18"/>
                <w:lang w:eastAsia="en-IE"/>
              </w:rPr>
              <w:t>Alpha</w:t>
            </w:r>
          </w:p>
        </w:tc>
      </w:tr>
    </w:tbl>
    <w:p w14:paraId="4A86D662" w14:textId="662985D7" w:rsidR="005209C5" w:rsidRDefault="005209C5" w:rsidP="005061F3"/>
    <w:p w14:paraId="62008902" w14:textId="77777777" w:rsidR="005209C5" w:rsidRDefault="005209C5">
      <w:pPr>
        <w:suppressAutoHyphens w:val="0"/>
        <w:spacing w:after="160" w:line="259" w:lineRule="auto"/>
      </w:pPr>
      <w:r>
        <w:br w:type="page"/>
      </w:r>
    </w:p>
    <w:p w14:paraId="704FDC5E" w14:textId="33DEAA3D" w:rsidR="00042F6D" w:rsidRDefault="00042F6D" w:rsidP="00042F6D">
      <w:pPr>
        <w:pStyle w:val="Heading1"/>
      </w:pPr>
      <w:bookmarkStart w:id="3" w:name="_Toc176985775"/>
      <w:r>
        <w:lastRenderedPageBreak/>
        <w:t>Figures</w:t>
      </w:r>
      <w:bookmarkEnd w:id="3"/>
    </w:p>
    <w:p w14:paraId="342B1F85" w14:textId="77777777" w:rsidR="00A3785F" w:rsidRPr="004007A7" w:rsidRDefault="00A3785F" w:rsidP="003D422A">
      <w:r w:rsidRPr="004007A7">
        <w:t>Figure 1.1. Illustration of a single FL communication round in FL for mobile keyboard prediction.</w:t>
      </w:r>
    </w:p>
    <w:p w14:paraId="7565078E" w14:textId="77777777" w:rsidR="00A3785F" w:rsidRPr="004007A7" w:rsidRDefault="00A3785F" w:rsidP="003D422A">
      <w:r w:rsidRPr="004007A7">
        <w:t>Figure 2.2.1. Cross-device scenario.</w:t>
      </w:r>
    </w:p>
    <w:p w14:paraId="3FDFD569" w14:textId="77777777" w:rsidR="00A3785F" w:rsidRPr="004007A7" w:rsidRDefault="00A3785F" w:rsidP="003D422A">
      <w:r w:rsidRPr="004007A7">
        <w:t>Figure 2.2.2. Cross-silo scenario.</w:t>
      </w:r>
    </w:p>
    <w:p w14:paraId="090AFCAF" w14:textId="77777777" w:rsidR="00A3785F" w:rsidRPr="004007A7" w:rsidRDefault="00A3785F" w:rsidP="003D422A">
      <w:r w:rsidRPr="004007A7">
        <w:t xml:space="preserve">Figure 2.3.1. Horizontal Federated Learning. adapted from </w:t>
      </w:r>
      <w:r w:rsidRPr="008F0A27">
        <w:rPr>
          <w:i/>
          <w:iCs/>
        </w:rPr>
        <w:t>Yang et al.,</w:t>
      </w:r>
      <w:r w:rsidRPr="004007A7">
        <w:t xml:space="preserve"> (2019).</w:t>
      </w:r>
    </w:p>
    <w:p w14:paraId="058C6965" w14:textId="77777777" w:rsidR="00A3785F" w:rsidRPr="004007A7" w:rsidRDefault="00A3785F" w:rsidP="003D422A">
      <w:r w:rsidRPr="004007A7">
        <w:t xml:space="preserve">Figure 2.3.2. Vertical Federated Learning. adapted from </w:t>
      </w:r>
      <w:r w:rsidRPr="008F0A27">
        <w:rPr>
          <w:i/>
          <w:iCs/>
        </w:rPr>
        <w:t>Yang et al.,</w:t>
      </w:r>
      <w:r w:rsidRPr="004007A7">
        <w:t xml:space="preserve"> (2019).</w:t>
      </w:r>
    </w:p>
    <w:p w14:paraId="76B3F46C" w14:textId="77777777" w:rsidR="00A3785F" w:rsidRPr="004007A7" w:rsidRDefault="00A3785F" w:rsidP="003D422A">
      <w:r w:rsidRPr="004007A7">
        <w:t xml:space="preserve">Figure 2.3.3. Federated Transfer Learning. adapted from </w:t>
      </w:r>
      <w:r w:rsidRPr="008F0A27">
        <w:rPr>
          <w:i/>
          <w:iCs/>
        </w:rPr>
        <w:t>Yang et al.,</w:t>
      </w:r>
      <w:r w:rsidRPr="004007A7">
        <w:t xml:space="preserve"> (2019).</w:t>
      </w:r>
    </w:p>
    <w:p w14:paraId="70B4BDEE" w14:textId="77777777" w:rsidR="00A3785F" w:rsidRPr="004007A7" w:rsidRDefault="00A3785F" w:rsidP="003D422A">
      <w:r w:rsidRPr="004007A7">
        <w:t xml:space="preserve">Figure 3.1. </w:t>
      </w:r>
      <w:r w:rsidRPr="007E747D">
        <w:rPr>
          <w:i/>
          <w:iCs/>
        </w:rPr>
        <w:t>PySyft</w:t>
      </w:r>
      <w:r w:rsidRPr="004007A7">
        <w:t xml:space="preserve"> GitHub stats (OpenMined, 2019).</w:t>
      </w:r>
    </w:p>
    <w:p w14:paraId="60E74679" w14:textId="77777777" w:rsidR="00A3785F" w:rsidRPr="004007A7" w:rsidRDefault="00A3785F" w:rsidP="003D422A">
      <w:r w:rsidRPr="004007A7">
        <w:t>Figure 3.2. Formulas for normalised stats and average.</w:t>
      </w:r>
    </w:p>
    <w:p w14:paraId="23878945" w14:textId="77777777" w:rsidR="00A3785F" w:rsidRPr="004007A7" w:rsidRDefault="00A3785F" w:rsidP="003D422A">
      <w:r w:rsidRPr="004007A7">
        <w:t xml:space="preserve">Figure 3.2.1 </w:t>
      </w:r>
      <w:r w:rsidRPr="007E747D">
        <w:rPr>
          <w:i/>
          <w:iCs/>
        </w:rPr>
        <w:t>FedAvg</w:t>
      </w:r>
      <w:r w:rsidRPr="004007A7">
        <w:t xml:space="preserve"> algorithm adapted from McMahan </w:t>
      </w:r>
      <w:r w:rsidRPr="007E747D">
        <w:rPr>
          <w:i/>
          <w:iCs/>
        </w:rPr>
        <w:t>et al.,</w:t>
      </w:r>
      <w:r w:rsidRPr="004007A7">
        <w:t xml:space="preserve"> (2016)</w:t>
      </w:r>
    </w:p>
    <w:p w14:paraId="21A9D277" w14:textId="77777777" w:rsidR="00A3785F" w:rsidRPr="004007A7" w:rsidRDefault="00A3785F" w:rsidP="003D422A">
      <w:r w:rsidRPr="004007A7">
        <w:t xml:space="preserve">Figure 3.2.2 </w:t>
      </w:r>
      <w:r w:rsidRPr="007E747D">
        <w:rPr>
          <w:i/>
          <w:iCs/>
        </w:rPr>
        <w:t>FedProx</w:t>
      </w:r>
      <w:r w:rsidRPr="004007A7">
        <w:t xml:space="preserve"> algorithm adapted from Li, Sahu, Zaheer, </w:t>
      </w:r>
      <w:r w:rsidRPr="007E747D">
        <w:rPr>
          <w:i/>
          <w:iCs/>
        </w:rPr>
        <w:t>et al.,</w:t>
      </w:r>
      <w:r w:rsidRPr="004007A7">
        <w:t xml:space="preserve"> (2020).</w:t>
      </w:r>
    </w:p>
    <w:p w14:paraId="0AFBF421" w14:textId="77777777" w:rsidR="00A3785F" w:rsidRDefault="00A3785F" w:rsidP="003D422A">
      <w:r w:rsidRPr="004007A7">
        <w:t xml:space="preserve">Figure 3.2.3 </w:t>
      </w:r>
      <w:r w:rsidRPr="007E747D">
        <w:rPr>
          <w:i/>
          <w:iCs/>
        </w:rPr>
        <w:t>FedMA</w:t>
      </w:r>
      <w:r w:rsidRPr="004007A7">
        <w:t xml:space="preserve"> algorithm adapted from Wang </w:t>
      </w:r>
      <w:r w:rsidRPr="007E747D">
        <w:rPr>
          <w:i/>
          <w:iCs/>
        </w:rPr>
        <w:t>et al.,</w:t>
      </w:r>
      <w:r w:rsidRPr="004007A7">
        <w:t xml:space="preserve"> 2020.</w:t>
      </w:r>
    </w:p>
    <w:p w14:paraId="4492ED11" w14:textId="61A04566" w:rsidR="0082541A" w:rsidRDefault="0082541A" w:rsidP="0082541A">
      <w:r>
        <w:t>Figure 4.1. Primary research methodology</w:t>
      </w:r>
      <w:r w:rsidR="00566EDD">
        <w:t>: Experimentation</w:t>
      </w:r>
      <w:r>
        <w:t>.</w:t>
      </w:r>
    </w:p>
    <w:p w14:paraId="5FB873C7" w14:textId="4DB077CB" w:rsidR="0082541A" w:rsidRDefault="0082541A" w:rsidP="0082541A">
      <w:r>
        <w:t>Figure 4.</w:t>
      </w:r>
      <w:r w:rsidR="0011485A">
        <w:t>3</w:t>
      </w:r>
      <w:r>
        <w:t>. Agile project management framework.</w:t>
      </w:r>
    </w:p>
    <w:p w14:paraId="71B19ADC" w14:textId="458EDFC9" w:rsidR="009408E3" w:rsidRDefault="009408E3" w:rsidP="0082541A">
      <w:r w:rsidRPr="00A576C2">
        <w:t>Figure 4.</w:t>
      </w:r>
      <w:r>
        <w:t>4</w:t>
      </w:r>
      <w:r w:rsidRPr="00A576C2">
        <w:t xml:space="preserve">. </w:t>
      </w:r>
      <w:r>
        <w:t>Gantt chart project delivery timeline.</w:t>
      </w:r>
    </w:p>
    <w:p w14:paraId="43ED04F0" w14:textId="76E343C0" w:rsidR="009F5F89" w:rsidRPr="004007A7" w:rsidRDefault="009F5F89" w:rsidP="0082541A">
      <w:r w:rsidRPr="00A576C2">
        <w:t>Figure 4.</w:t>
      </w:r>
      <w:r>
        <w:t>5</w:t>
      </w:r>
      <w:r w:rsidRPr="00A576C2">
        <w:t xml:space="preserve">. </w:t>
      </w:r>
      <w:r>
        <w:t>Laptop drive setup.</w:t>
      </w:r>
    </w:p>
    <w:p w14:paraId="7ED141BE" w14:textId="77777777" w:rsidR="00A3785F" w:rsidRPr="004007A7" w:rsidRDefault="00A3785F" w:rsidP="003D422A">
      <w:r w:rsidRPr="004007A7">
        <w:t>Figure 6.1. FL server file structure.</w:t>
      </w:r>
    </w:p>
    <w:p w14:paraId="3CD41939" w14:textId="77777777" w:rsidR="00A3785F" w:rsidRPr="004007A7" w:rsidRDefault="00A3785F" w:rsidP="003D422A">
      <w:r w:rsidRPr="004007A7">
        <w:t>Figure 6.2. FL server architecture.</w:t>
      </w:r>
    </w:p>
    <w:p w14:paraId="2FD87BA5" w14:textId="77777777" w:rsidR="00A3785F" w:rsidRPr="004007A7" w:rsidRDefault="00A3785F" w:rsidP="003D422A">
      <w:r w:rsidRPr="004007A7">
        <w:t>Figure 6.3. FL server flow.</w:t>
      </w:r>
    </w:p>
    <w:p w14:paraId="1F0C3DEA" w14:textId="77777777" w:rsidR="00A3785F" w:rsidRPr="004007A7" w:rsidRDefault="00A3785F" w:rsidP="003D422A">
      <w:r w:rsidRPr="004007A7">
        <w:t>Figure 6.5.1. Technological model architecture.</w:t>
      </w:r>
    </w:p>
    <w:p w14:paraId="33AFECBC" w14:textId="77777777" w:rsidR="00A3785F" w:rsidRPr="004007A7" w:rsidRDefault="00A3785F" w:rsidP="003D422A">
      <w:r w:rsidRPr="004007A7">
        <w:t>Figure 6.5.2. Medical model architecture.</w:t>
      </w:r>
    </w:p>
    <w:p w14:paraId="7F19C102" w14:textId="77777777" w:rsidR="00A3785F" w:rsidRPr="004007A7" w:rsidRDefault="00A3785F" w:rsidP="003D422A">
      <w:r w:rsidRPr="004007A7">
        <w:t xml:space="preserve">Figure 6.6. </w:t>
      </w:r>
      <w:r w:rsidRPr="007E747D">
        <w:rPr>
          <w:i/>
          <w:iCs/>
        </w:rPr>
        <w:t>FedWAvg</w:t>
      </w:r>
      <w:r w:rsidRPr="004007A7">
        <w:t xml:space="preserve"> algorithm.</w:t>
      </w:r>
    </w:p>
    <w:p w14:paraId="1A0E6C54" w14:textId="77777777" w:rsidR="00A3785F" w:rsidRPr="004007A7" w:rsidRDefault="00A3785F" w:rsidP="003D422A">
      <w:r w:rsidRPr="004007A7">
        <w:t>Figure 6.7.1. Flow technological IID data generation.</w:t>
      </w:r>
    </w:p>
    <w:p w14:paraId="365E9D12" w14:textId="77777777" w:rsidR="00A3785F" w:rsidRPr="004007A7" w:rsidRDefault="00A3785F" w:rsidP="003D422A">
      <w:r w:rsidRPr="004007A7">
        <w:t>Figure 6.7.2. Flow technological non-IID data generation.</w:t>
      </w:r>
    </w:p>
    <w:p w14:paraId="66BC8B1C" w14:textId="77777777" w:rsidR="00A3785F" w:rsidRPr="004007A7" w:rsidRDefault="00A3785F" w:rsidP="003D422A">
      <w:r w:rsidRPr="004007A7">
        <w:t>Figure 6.7.3. Medical data acquisition and preprocessing.</w:t>
      </w:r>
    </w:p>
    <w:p w14:paraId="6A31ADA0" w14:textId="77777777" w:rsidR="00A3785F" w:rsidRPr="004007A7" w:rsidRDefault="00A3785F" w:rsidP="003D422A">
      <w:r w:rsidRPr="004007A7">
        <w:t>Figure 6.7.4. Medical IID and non-IID dataset preparation.</w:t>
      </w:r>
    </w:p>
    <w:p w14:paraId="0EDEC804" w14:textId="77777777" w:rsidR="00A3785F" w:rsidRPr="004007A7" w:rsidRDefault="00A3785F" w:rsidP="003D422A">
      <w:r w:rsidRPr="004007A7">
        <w:t>Figure 6.7.5. Combined flow for technological and medical data.</w:t>
      </w:r>
    </w:p>
    <w:p w14:paraId="13AC02B8" w14:textId="77777777" w:rsidR="00A3785F" w:rsidRPr="004007A7" w:rsidRDefault="00A3785F" w:rsidP="003D422A">
      <w:r w:rsidRPr="004007A7">
        <w:t>Figure 7.1.1 Distribution analysis for features and target variable in the IID variant.</w:t>
      </w:r>
    </w:p>
    <w:p w14:paraId="48F10856" w14:textId="77777777" w:rsidR="00A3785F" w:rsidRPr="004007A7" w:rsidRDefault="00A3785F" w:rsidP="003D422A">
      <w:r w:rsidRPr="004007A7">
        <w:t>Figure 7.1.2 Distribution analysis for features and target variable in the non-IID variant.</w:t>
      </w:r>
    </w:p>
    <w:p w14:paraId="61D9AD9F" w14:textId="77777777" w:rsidR="00A3785F" w:rsidRPr="004007A7" w:rsidRDefault="00A3785F" w:rsidP="003D422A">
      <w:r w:rsidRPr="004007A7">
        <w:t>Figure 7.1.3. Technological IID training: Client and global accuracy metrics.</w:t>
      </w:r>
    </w:p>
    <w:p w14:paraId="76E6998E" w14:textId="77777777" w:rsidR="00A3785F" w:rsidRPr="004007A7" w:rsidRDefault="00A3785F" w:rsidP="003D422A">
      <w:r w:rsidRPr="004007A7">
        <w:t>Figure 7.1.4. Technological IID training: Client and global loss metrics.</w:t>
      </w:r>
    </w:p>
    <w:p w14:paraId="079DD2E7" w14:textId="77777777" w:rsidR="00A3785F" w:rsidRPr="004007A7" w:rsidRDefault="00A3785F" w:rsidP="003D422A">
      <w:r w:rsidRPr="004007A7">
        <w:t>Figure 7.1.5. Technological non-IID training: Client and global accuracy metrics.</w:t>
      </w:r>
    </w:p>
    <w:p w14:paraId="4CB09433" w14:textId="77777777" w:rsidR="00A3785F" w:rsidRPr="004007A7" w:rsidRDefault="00A3785F" w:rsidP="003D422A">
      <w:r w:rsidRPr="004007A7">
        <w:t>Figure 7.1.6. Technological non-IID training: Client and global loss metrics.</w:t>
      </w:r>
    </w:p>
    <w:p w14:paraId="2D324FC8" w14:textId="0571F9DB" w:rsidR="00A3785F" w:rsidRPr="004007A7" w:rsidRDefault="00A3785F" w:rsidP="003D422A">
      <w:r w:rsidRPr="004007A7">
        <w:t>Figure 7.2.1 Distribution of training and testing image data across clients</w:t>
      </w:r>
      <w:r w:rsidR="008F0A27">
        <w:t xml:space="preserve">: </w:t>
      </w:r>
      <w:r w:rsidRPr="004007A7">
        <w:t>medical scenario (IID and non-IID variants).</w:t>
      </w:r>
    </w:p>
    <w:p w14:paraId="7E2B6AAB" w14:textId="77777777" w:rsidR="00A3785F" w:rsidRPr="004007A7" w:rsidRDefault="00A3785F" w:rsidP="003D422A">
      <w:r w:rsidRPr="004007A7">
        <w:t>Figure 7.2.2. Medical IID training: Client and global accuracy metrics.</w:t>
      </w:r>
    </w:p>
    <w:p w14:paraId="62A8191B" w14:textId="77777777" w:rsidR="00A3785F" w:rsidRPr="004007A7" w:rsidRDefault="00A3785F" w:rsidP="003D422A">
      <w:r w:rsidRPr="004007A7">
        <w:t>Figure 7.2.3. Medical IID training: Client and global loss metrics.</w:t>
      </w:r>
    </w:p>
    <w:p w14:paraId="65D80BBB" w14:textId="77777777" w:rsidR="00A3785F" w:rsidRPr="004007A7" w:rsidRDefault="00A3785F" w:rsidP="003D422A">
      <w:r w:rsidRPr="004007A7">
        <w:t>Figure 7.2.4. Medical non-IID training: Client and global accuracy metrics.</w:t>
      </w:r>
    </w:p>
    <w:p w14:paraId="2C46E67E" w14:textId="77777777" w:rsidR="00A3785F" w:rsidRPr="004007A7" w:rsidRDefault="00A3785F" w:rsidP="003D422A">
      <w:r w:rsidRPr="004007A7">
        <w:t>Figure 7.2.5. Medical non-IID training: Client and global loss metrics.</w:t>
      </w:r>
    </w:p>
    <w:p w14:paraId="5074200E" w14:textId="76F1DF63" w:rsidR="005209C5" w:rsidRDefault="005209C5">
      <w:pPr>
        <w:suppressAutoHyphens w:val="0"/>
        <w:spacing w:after="160" w:line="259" w:lineRule="auto"/>
      </w:pPr>
      <w:r>
        <w:br w:type="page"/>
      </w:r>
    </w:p>
    <w:p w14:paraId="25282A91" w14:textId="3FDF3061" w:rsidR="00042F6D" w:rsidRDefault="00042F6D" w:rsidP="00042F6D">
      <w:pPr>
        <w:pStyle w:val="Heading1"/>
      </w:pPr>
      <w:bookmarkStart w:id="4" w:name="_Toc176985776"/>
      <w:r>
        <w:lastRenderedPageBreak/>
        <w:t>Tables</w:t>
      </w:r>
      <w:bookmarkEnd w:id="4"/>
    </w:p>
    <w:p w14:paraId="655FA374" w14:textId="77777777" w:rsidR="002C6606" w:rsidRDefault="002C6606" w:rsidP="002C6606">
      <w:pPr>
        <w:spacing w:before="60"/>
      </w:pPr>
      <w:r>
        <w:t>Table 2.3.3. Differences between Federated Learning and Distributed Machine Learning.</w:t>
      </w:r>
    </w:p>
    <w:p w14:paraId="210E8CFB" w14:textId="77777777" w:rsidR="002C6606" w:rsidRDefault="002C6606" w:rsidP="002C6606">
      <w:pPr>
        <w:spacing w:before="60"/>
      </w:pPr>
      <w:r>
        <w:t>Table 3.1. Federated Learning frameworks by stats and ranking.</w:t>
      </w:r>
    </w:p>
    <w:p w14:paraId="46434BFB" w14:textId="77777777" w:rsidR="002C6606" w:rsidRDefault="002C6606" w:rsidP="002C6606">
      <w:pPr>
        <w:spacing w:before="60"/>
      </w:pPr>
      <w:r>
        <w:t>Table 3.2. Federated Learning algorithms by framework.</w:t>
      </w:r>
    </w:p>
    <w:p w14:paraId="1EC6AB03" w14:textId="77777777" w:rsidR="002C6606" w:rsidRDefault="002C6606" w:rsidP="002C6606">
      <w:pPr>
        <w:spacing w:before="60"/>
      </w:pPr>
      <w:r>
        <w:t>Table 3.2.5 Summary of reviewed Federated Learning algorithms.</w:t>
      </w:r>
    </w:p>
    <w:p w14:paraId="469B48DD" w14:textId="77777777" w:rsidR="002C6606" w:rsidRDefault="002C6606" w:rsidP="002C6606">
      <w:pPr>
        <w:spacing w:before="60"/>
      </w:pPr>
      <w:r>
        <w:t>Table 3.4. Datasets used in FL frameworks reviewed.</w:t>
      </w:r>
    </w:p>
    <w:p w14:paraId="4E4717A8" w14:textId="77777777" w:rsidR="002C6606" w:rsidRDefault="002C6606" w:rsidP="002C6606">
      <w:pPr>
        <w:spacing w:before="60"/>
      </w:pPr>
      <w:r>
        <w:t>Table 3.4.1. Federated Learning datasets and their applications.</w:t>
      </w:r>
    </w:p>
    <w:p w14:paraId="18636BEA" w14:textId="77777777" w:rsidR="002C6606" w:rsidRDefault="002C6606" w:rsidP="002C6606">
      <w:pPr>
        <w:spacing w:before="60"/>
      </w:pPr>
      <w:r>
        <w:t>Table 3.6. Literature review and ROs alignment.</w:t>
      </w:r>
    </w:p>
    <w:p w14:paraId="05520059" w14:textId="35E40E4E" w:rsidR="00115A5F" w:rsidRDefault="00115A5F" w:rsidP="002C6606">
      <w:pPr>
        <w:spacing w:before="60"/>
      </w:pPr>
      <w:r>
        <w:t>Table 4.2. Populations and samples identified.</w:t>
      </w:r>
    </w:p>
    <w:p w14:paraId="03D9A070" w14:textId="4EEC9305" w:rsidR="00C511A8" w:rsidRDefault="00C511A8" w:rsidP="002C6606">
      <w:pPr>
        <w:spacing w:before="60"/>
      </w:pPr>
      <w:r>
        <w:t>Table</w:t>
      </w:r>
      <w:r w:rsidRPr="00A576C2">
        <w:t xml:space="preserve"> 4.</w:t>
      </w:r>
      <w:r>
        <w:t>5</w:t>
      </w:r>
      <w:r w:rsidRPr="00A576C2">
        <w:t xml:space="preserve">. </w:t>
      </w:r>
      <w:r>
        <w:t>Software tools used.</w:t>
      </w:r>
    </w:p>
    <w:p w14:paraId="392FA85B" w14:textId="77777777" w:rsidR="002C6606" w:rsidRDefault="002C6606" w:rsidP="002C6606">
      <w:pPr>
        <w:spacing w:before="60"/>
      </w:pPr>
      <w:r>
        <w:t>Table 5.6. FL framework ranking after evaluation.</w:t>
      </w:r>
    </w:p>
    <w:p w14:paraId="745A754F" w14:textId="77777777" w:rsidR="002C6606" w:rsidRPr="002C6606" w:rsidRDefault="002C6606" w:rsidP="002C6606">
      <w:pPr>
        <w:spacing w:before="60"/>
      </w:pPr>
      <w:r>
        <w:t xml:space="preserve">Table 6.3.1. Functions </w:t>
      </w:r>
      <w:r w:rsidRPr="002C6606">
        <w:t>server.py.</w:t>
      </w:r>
    </w:p>
    <w:p w14:paraId="4D535820" w14:textId="77777777" w:rsidR="002C6606" w:rsidRPr="002C6606" w:rsidRDefault="002C6606" w:rsidP="002C6606">
      <w:pPr>
        <w:spacing w:before="60"/>
      </w:pPr>
      <w:r>
        <w:t xml:space="preserve">Table 6.3.2. Functions </w:t>
      </w:r>
      <w:r w:rsidRPr="002C6606">
        <w:t>client.py.</w:t>
      </w:r>
    </w:p>
    <w:p w14:paraId="1168AA5B" w14:textId="77777777" w:rsidR="002C6606" w:rsidRDefault="002C6606" w:rsidP="002C6606">
      <w:pPr>
        <w:spacing w:before="60"/>
      </w:pPr>
      <w:r w:rsidRPr="00ED2448">
        <w:t>Table 6.</w:t>
      </w:r>
      <w:r>
        <w:t>4</w:t>
      </w:r>
      <w:r w:rsidRPr="00ED2448">
        <w:t>. Endpoints and HTTP methods used at the server and client levels.</w:t>
      </w:r>
    </w:p>
    <w:p w14:paraId="775C19A8" w14:textId="77777777" w:rsidR="002C6606" w:rsidRPr="00F6465C" w:rsidRDefault="002C6606" w:rsidP="002C6606">
      <w:pPr>
        <w:spacing w:before="60"/>
      </w:pPr>
      <w:r w:rsidRPr="00F6465C">
        <w:t xml:space="preserve">Table 6.5.1. </w:t>
      </w:r>
      <w:r>
        <w:t xml:space="preserve">Technological </w:t>
      </w:r>
      <w:r w:rsidRPr="00F6465C">
        <w:t>model layers.</w:t>
      </w:r>
    </w:p>
    <w:p w14:paraId="23512F81" w14:textId="77777777" w:rsidR="002C6606" w:rsidRDefault="002C6606" w:rsidP="002C6606">
      <w:pPr>
        <w:spacing w:before="60"/>
      </w:pPr>
      <w:r w:rsidRPr="00F6465C">
        <w:t>Table 6.5.2. Medical model layers.</w:t>
      </w:r>
    </w:p>
    <w:p w14:paraId="7C9829DF" w14:textId="77777777" w:rsidR="002C6606" w:rsidRDefault="002C6606" w:rsidP="002C6606">
      <w:pPr>
        <w:spacing w:before="60"/>
      </w:pPr>
      <w:r>
        <w:t>Table 7</w:t>
      </w:r>
      <w:r w:rsidRPr="00E51373">
        <w:t>.</w:t>
      </w:r>
      <w:r>
        <w:t>3.</w:t>
      </w:r>
      <w:r w:rsidRPr="00E51373">
        <w:t xml:space="preserve"> </w:t>
      </w:r>
      <w:r w:rsidRPr="005D2256">
        <w:t xml:space="preserve">Summary </w:t>
      </w:r>
      <w:r>
        <w:t>of client and global performances.</w:t>
      </w:r>
    </w:p>
    <w:p w14:paraId="5571185E" w14:textId="77777777" w:rsidR="0010394F" w:rsidRDefault="0010394F" w:rsidP="0010394F"/>
    <w:p w14:paraId="5B868A51" w14:textId="77777777" w:rsidR="0010394F" w:rsidRDefault="0010394F" w:rsidP="0010394F"/>
    <w:p w14:paraId="5E8CDCF3" w14:textId="77777777" w:rsidR="0010394F" w:rsidRDefault="0010394F" w:rsidP="0010394F"/>
    <w:p w14:paraId="253006AB" w14:textId="77777777" w:rsidR="0010394F" w:rsidRDefault="0010394F" w:rsidP="0010394F"/>
    <w:p w14:paraId="1371D53B" w14:textId="77777777" w:rsidR="0010394F" w:rsidRDefault="0010394F" w:rsidP="0010394F"/>
    <w:p w14:paraId="1BB0EFB7" w14:textId="77777777" w:rsidR="0010394F" w:rsidRDefault="0010394F" w:rsidP="0010394F"/>
    <w:p w14:paraId="5EC7B5DD" w14:textId="77777777" w:rsidR="0010394F" w:rsidRDefault="0010394F" w:rsidP="0010394F"/>
    <w:p w14:paraId="384FC0C4" w14:textId="77777777" w:rsidR="0010394F" w:rsidRDefault="0010394F" w:rsidP="0010394F"/>
    <w:p w14:paraId="1455D6E3" w14:textId="77777777" w:rsidR="0010394F" w:rsidRDefault="0010394F" w:rsidP="0010394F"/>
    <w:p w14:paraId="6D70F0CB" w14:textId="77777777" w:rsidR="0010394F" w:rsidRDefault="0010394F" w:rsidP="0010394F"/>
    <w:p w14:paraId="4A0BF294" w14:textId="77777777" w:rsidR="0010394F" w:rsidRDefault="0010394F" w:rsidP="0010394F"/>
    <w:p w14:paraId="2ED2A362" w14:textId="77777777" w:rsidR="0010394F" w:rsidRDefault="0010394F" w:rsidP="0010394F"/>
    <w:p w14:paraId="6D755D7D" w14:textId="77777777" w:rsidR="0010394F" w:rsidRDefault="0010394F" w:rsidP="0010394F"/>
    <w:p w14:paraId="213A1B07" w14:textId="77777777" w:rsidR="0010394F" w:rsidRDefault="0010394F" w:rsidP="0010394F"/>
    <w:p w14:paraId="1F227610" w14:textId="77777777" w:rsidR="0010394F" w:rsidRDefault="0010394F" w:rsidP="0010394F"/>
    <w:p w14:paraId="1CE6677E" w14:textId="77777777" w:rsidR="0010394F" w:rsidRDefault="0010394F" w:rsidP="0010394F"/>
    <w:p w14:paraId="4D84DC0C" w14:textId="77777777" w:rsidR="0010394F" w:rsidRDefault="0010394F" w:rsidP="0010394F"/>
    <w:p w14:paraId="3220F336" w14:textId="77777777" w:rsidR="0010394F" w:rsidRDefault="0010394F" w:rsidP="0010394F"/>
    <w:p w14:paraId="0883C0AA" w14:textId="77777777" w:rsidR="0010394F" w:rsidRDefault="0010394F" w:rsidP="0010394F"/>
    <w:p w14:paraId="56F0A72D" w14:textId="77777777" w:rsidR="0010394F" w:rsidRDefault="0010394F" w:rsidP="0010394F"/>
    <w:p w14:paraId="6081DFCC" w14:textId="77777777" w:rsidR="0010394F" w:rsidRDefault="0010394F" w:rsidP="0010394F"/>
    <w:p w14:paraId="7890429D" w14:textId="77777777" w:rsidR="0010394F" w:rsidRDefault="0010394F" w:rsidP="0010394F"/>
    <w:p w14:paraId="497FE8A2" w14:textId="77777777" w:rsidR="0010394F" w:rsidRDefault="0010394F" w:rsidP="0010394F"/>
    <w:p w14:paraId="3758319E" w14:textId="77777777" w:rsidR="0010394F" w:rsidRDefault="0010394F" w:rsidP="0010394F"/>
    <w:p w14:paraId="032F5591" w14:textId="77777777" w:rsidR="0010394F" w:rsidRDefault="0010394F" w:rsidP="0010394F"/>
    <w:p w14:paraId="725FDF7C" w14:textId="77777777" w:rsidR="0010394F" w:rsidRDefault="0010394F" w:rsidP="0010394F"/>
    <w:p w14:paraId="1701D5C4" w14:textId="77777777" w:rsidR="0010394F" w:rsidRDefault="0010394F" w:rsidP="0010394F"/>
    <w:p w14:paraId="0DC9CC04" w14:textId="77777777" w:rsidR="0010394F" w:rsidRDefault="0010394F" w:rsidP="0010394F"/>
    <w:p w14:paraId="6BE71DCB" w14:textId="77777777" w:rsidR="0010394F" w:rsidRDefault="0010394F" w:rsidP="0010394F"/>
    <w:p w14:paraId="66229255" w14:textId="77777777" w:rsidR="0010394F" w:rsidRDefault="0010394F" w:rsidP="0010394F"/>
    <w:p w14:paraId="67838389" w14:textId="77777777" w:rsidR="0010394F" w:rsidRDefault="0010394F" w:rsidP="0010394F"/>
    <w:p w14:paraId="091002E7" w14:textId="77777777" w:rsidR="0010394F" w:rsidRDefault="0010394F" w:rsidP="0010394F"/>
    <w:p w14:paraId="6FA8847D" w14:textId="77777777" w:rsidR="0010394F" w:rsidRDefault="0010394F" w:rsidP="0010394F"/>
    <w:p w14:paraId="3A1763E4" w14:textId="77777777" w:rsidR="0010394F" w:rsidRDefault="0010394F" w:rsidP="0010394F"/>
    <w:p w14:paraId="2D3BF5D9" w14:textId="77777777" w:rsidR="0010394F" w:rsidRDefault="0010394F" w:rsidP="0010394F"/>
    <w:p w14:paraId="49D7B7AA" w14:textId="77777777" w:rsidR="0010394F" w:rsidRDefault="0010394F" w:rsidP="0010394F"/>
    <w:p w14:paraId="6E5FCF4D" w14:textId="77777777" w:rsidR="0010394F" w:rsidRDefault="0010394F" w:rsidP="0010394F"/>
    <w:p w14:paraId="1E1641B4" w14:textId="77777777" w:rsidR="0010394F" w:rsidRDefault="0010394F" w:rsidP="0010394F"/>
    <w:p w14:paraId="7AA0E60F" w14:textId="77777777" w:rsidR="0010394F" w:rsidRDefault="0010394F" w:rsidP="0010394F">
      <w:pPr>
        <w:sectPr w:rsidR="0010394F" w:rsidSect="005B5A0D">
          <w:footerReference w:type="default" r:id="rId9"/>
          <w:pgSz w:w="11906" w:h="16838"/>
          <w:pgMar w:top="1134" w:right="1134" w:bottom="1134" w:left="1134" w:header="709" w:footer="709" w:gutter="0"/>
          <w:pgNumType w:fmt="lowerRoman"/>
          <w:cols w:space="708"/>
          <w:titlePg/>
          <w:docGrid w:linePitch="360"/>
        </w:sectPr>
      </w:pPr>
    </w:p>
    <w:p w14:paraId="11004665" w14:textId="22DA20C7" w:rsidR="00042F6D" w:rsidRDefault="00042F6D" w:rsidP="00042F6D">
      <w:pPr>
        <w:pStyle w:val="Heading1"/>
      </w:pPr>
      <w:bookmarkStart w:id="5" w:name="_Toc176985777"/>
      <w:r>
        <w:lastRenderedPageBreak/>
        <w:t>1.</w:t>
      </w:r>
      <w:r>
        <w:tab/>
        <w:t>Introduction</w:t>
      </w:r>
      <w:bookmarkEnd w:id="5"/>
    </w:p>
    <w:p w14:paraId="529938ED" w14:textId="77777777" w:rsidR="00042F6D" w:rsidRDefault="00042F6D" w:rsidP="00E9466F">
      <w:pPr>
        <w:pStyle w:val="Heading2"/>
      </w:pPr>
      <w:bookmarkStart w:id="6" w:name="_Toc176985778"/>
      <w:r>
        <w:t>1.1.</w:t>
      </w:r>
      <w:r>
        <w:tab/>
        <w:t>Motivation</w:t>
      </w:r>
      <w:bookmarkEnd w:id="6"/>
    </w:p>
    <w:p w14:paraId="0F3DE650" w14:textId="4B2E8513" w:rsidR="001A1D63" w:rsidRDefault="001A1D63" w:rsidP="0044400A">
      <w:pPr>
        <w:pStyle w:val="BodyText"/>
      </w:pPr>
      <w:r w:rsidRPr="00E9466F">
        <w:t>Within the domain of Data Analytics (DA), there is an important field known as ML, which is embedded in everyday people's lives. A significant topic within this field is FL</w:t>
      </w:r>
      <w:r w:rsidR="00636BF5">
        <w:t>, it</w:t>
      </w:r>
      <w:r w:rsidRPr="00E9466F">
        <w:t xml:space="preserve"> occurs when different devices collaborate to build a common model without exchanging their data; instead, the data remains on the devices, and only model updates are sent to a central server where aggregation occurs.</w:t>
      </w:r>
    </w:p>
    <w:p w14:paraId="6E333666" w14:textId="5A8FC748" w:rsidR="0044400A" w:rsidRPr="00E9466F" w:rsidRDefault="00437114" w:rsidP="0044400A">
      <w:pPr>
        <w:pStyle w:val="BodyText"/>
      </w:pPr>
      <w:r w:rsidRPr="00437114">
        <w:t xml:space="preserve">A good example for FL in everyday people’s lives is when phone users are typing a message, and the keyboard predicts words to complete the sentence, a model developed by Google engineers </w:t>
      </w:r>
      <w:r w:rsidR="00F373BD">
        <w:fldChar w:fldCharType="begin"/>
      </w:r>
      <w:r w:rsidR="00F373BD">
        <w:instrText>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w:instrText>
      </w:r>
      <w:r w:rsidR="00F373BD">
        <w:fldChar w:fldCharType="separate"/>
      </w:r>
      <w:r w:rsidR="00F373BD">
        <w:t xml:space="preserve">(Hard </w:t>
      </w:r>
      <w:r w:rsidR="00F373BD">
        <w:rPr>
          <w:i/>
          <w:iCs/>
        </w:rPr>
        <w:t>et al.</w:t>
      </w:r>
      <w:r w:rsidR="00F373BD">
        <w:t>, 2019)</w:t>
      </w:r>
      <w:r w:rsidR="00F373BD">
        <w:fldChar w:fldCharType="end"/>
      </w:r>
      <w:r w:rsidR="00F373BD">
        <w:t>.</w:t>
      </w:r>
    </w:p>
    <w:p w14:paraId="54F29F5B" w14:textId="77777777" w:rsidR="004F3154" w:rsidRPr="006F6A1D" w:rsidRDefault="004F3154" w:rsidP="00C877C8">
      <w:pPr>
        <w:pStyle w:val="Captions"/>
      </w:pPr>
      <w:r>
        <w:rPr>
          <w:noProof/>
        </w:rPr>
        <w:drawing>
          <wp:inline distT="0" distB="0" distL="0" distR="0" wp14:anchorId="540CD841" wp14:editId="0BD10EB5">
            <wp:extent cx="4914900" cy="4684395"/>
            <wp:effectExtent l="0" t="0" r="0" b="0"/>
            <wp:docPr id="1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9" descr="A diagram of a phone system&#10;&#10;Description automatically generated"/>
                    <pic:cNvPicPr>
                      <a:picLocks noChangeAspect="1" noChangeArrowheads="1"/>
                    </pic:cNvPicPr>
                  </pic:nvPicPr>
                  <pic:blipFill>
                    <a:blip r:embed="rId10"/>
                    <a:stretch>
                      <a:fillRect/>
                    </a:stretch>
                  </pic:blipFill>
                  <pic:spPr bwMode="auto">
                    <a:xfrm>
                      <a:off x="0" y="0"/>
                      <a:ext cx="4914900" cy="4684395"/>
                    </a:xfrm>
                    <a:prstGeom prst="rect">
                      <a:avLst/>
                    </a:prstGeom>
                  </pic:spPr>
                </pic:pic>
              </a:graphicData>
            </a:graphic>
          </wp:inline>
        </w:drawing>
      </w:r>
      <w:r>
        <w:br/>
      </w:r>
      <w:r w:rsidRPr="00E76223">
        <w:t>Figure 1.1. Illustration of a single FL communication round in FL for mobile keyboard prediction.</w:t>
      </w:r>
    </w:p>
    <w:p w14:paraId="7AD838ED" w14:textId="77777777" w:rsidR="004F3154" w:rsidRDefault="004F3154" w:rsidP="005863D1">
      <w:pPr>
        <w:pStyle w:val="BodyText"/>
      </w:pPr>
      <w:r>
        <w:t xml:space="preserve">A different example where FL is helping society move forward is in the healthcare sector. Patients are using wearable devices to track their movements and help doctors monitor their health conditions </w:t>
      </w:r>
      <w:r>
        <w:fldChar w:fldCharType="begin"/>
      </w:r>
      <w:r>
        <w:instrText>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w:instrText>
      </w:r>
      <w:r>
        <w:fldChar w:fldCharType="separate"/>
      </w:r>
      <w:r>
        <w:t xml:space="preserve">(Arikumar </w:t>
      </w:r>
      <w:r w:rsidRPr="00C51316">
        <w:rPr>
          <w:i/>
          <w:iCs/>
        </w:rPr>
        <w:t>et al.,</w:t>
      </w:r>
      <w:r>
        <w:t xml:space="preserve"> 2022)</w:t>
      </w:r>
      <w:r>
        <w:fldChar w:fldCharType="end"/>
      </w:r>
      <w:r>
        <w:t>.</w:t>
      </w:r>
    </w:p>
    <w:p w14:paraId="264CF0D5" w14:textId="77777777" w:rsidR="005863D1" w:rsidRDefault="005863D1" w:rsidP="005863D1">
      <w:pPr>
        <w:pStyle w:val="BodyText"/>
      </w:pPr>
      <w:r>
        <w:lastRenderedPageBreak/>
        <w:t>FL is growing rapidly and is helping the technological and medical sectors build robust machine learning models. This significant development motivates the focus of this thesis.</w:t>
      </w:r>
    </w:p>
    <w:p w14:paraId="3B908CAA" w14:textId="3B738AF6" w:rsidR="00856905" w:rsidRDefault="00856905" w:rsidP="00856905">
      <w:pPr>
        <w:pStyle w:val="Heading2"/>
      </w:pPr>
      <w:bookmarkStart w:id="7" w:name="_Toc176985779"/>
      <w:r>
        <w:t>1.2.</w:t>
      </w:r>
      <w:r>
        <w:tab/>
        <w:t>Research Problem</w:t>
      </w:r>
      <w:bookmarkEnd w:id="7"/>
    </w:p>
    <w:p w14:paraId="1934EDD5" w14:textId="1B99835E" w:rsidR="00A70EDB" w:rsidRDefault="00A70EDB" w:rsidP="00AC42E1">
      <w:pPr>
        <w:pStyle w:val="BodyText"/>
      </w:pPr>
      <w:r w:rsidRPr="00A70EDB">
        <w:t>FL was conceived to address key challenges such as data privacy, security, decentrali</w:t>
      </w:r>
      <w:r>
        <w:t>s</w:t>
      </w:r>
      <w:r w:rsidRPr="00A70EDB">
        <w:t>ed training, and communication costs, among others. This research focuses on presenting a realistic example of how an FL server operates in real-world scenarios, aiming to reduce the abstractness and complexity often associated with popular FL frameworks.</w:t>
      </w:r>
    </w:p>
    <w:p w14:paraId="5B29CAB1" w14:textId="681958A2" w:rsidR="00042F6D" w:rsidRDefault="00042F6D" w:rsidP="00E9466F">
      <w:pPr>
        <w:pStyle w:val="Heading2"/>
      </w:pPr>
      <w:bookmarkStart w:id="8" w:name="_Toc176985780"/>
      <w:r>
        <w:t>1.</w:t>
      </w:r>
      <w:r w:rsidR="00856905">
        <w:t>3</w:t>
      </w:r>
      <w:r>
        <w:t>.</w:t>
      </w:r>
      <w:r>
        <w:tab/>
        <w:t>Research Objectives</w:t>
      </w:r>
      <w:bookmarkEnd w:id="8"/>
    </w:p>
    <w:p w14:paraId="3C72E4FC" w14:textId="77777777" w:rsidR="00786B87" w:rsidRDefault="00786B87" w:rsidP="00786B87">
      <w:pPr>
        <w:pStyle w:val="BodyText"/>
      </w:pPr>
      <w:r>
        <w:t>The primary purpose of this project is to experiment with FL frameworks to evaluate their implementability and develop a functional FL server. Therefore, the Research Objectives (ROs) are:</w:t>
      </w:r>
    </w:p>
    <w:p w14:paraId="1EC765D9" w14:textId="77777777" w:rsidR="00786B87" w:rsidRDefault="00786B87" w:rsidP="00D11090">
      <w:pPr>
        <w:pStyle w:val="objectives"/>
        <w:numPr>
          <w:ilvl w:val="0"/>
          <w:numId w:val="2"/>
        </w:numPr>
      </w:pPr>
      <w:r w:rsidRPr="008D12BE">
        <w:rPr>
          <w:b/>
          <w:bCs/>
        </w:rPr>
        <w:t>To evaluate the implementability of existing FL frameworks.</w:t>
      </w:r>
      <w:r>
        <w:t xml:space="preserve"> This section experiments with popular FL frameworks, such as </w:t>
      </w:r>
      <w:r w:rsidRPr="00BF143F">
        <w:rPr>
          <w:i/>
          <w:iCs/>
        </w:rPr>
        <w:t>PySyft</w:t>
      </w:r>
      <w:r>
        <w:t xml:space="preserve">, </w:t>
      </w:r>
      <w:r w:rsidRPr="00BF143F">
        <w:rPr>
          <w:i/>
          <w:iCs/>
        </w:rPr>
        <w:t>FATE</w:t>
      </w:r>
      <w:r>
        <w:t xml:space="preserve">, </w:t>
      </w:r>
      <w:r w:rsidRPr="006C0908">
        <w:rPr>
          <w:i/>
          <w:iCs/>
        </w:rPr>
        <w:t>Flower</w:t>
      </w:r>
      <w:r>
        <w:t xml:space="preserve">, </w:t>
      </w:r>
      <w:r w:rsidRPr="00BF143F">
        <w:rPr>
          <w:i/>
          <w:iCs/>
        </w:rPr>
        <w:t>FedML</w:t>
      </w:r>
      <w:r>
        <w:t xml:space="preserve"> and </w:t>
      </w:r>
      <w:r w:rsidRPr="00BF143F">
        <w:rPr>
          <w:i/>
          <w:iCs/>
        </w:rPr>
        <w:t>TensorFlow Federated</w:t>
      </w:r>
      <w:r>
        <w:t xml:space="preserve"> (TFF), by examining their architecture and their applicability to real-world FL scenarios. This evaluation serves as the starting point for the primary research.</w:t>
      </w:r>
    </w:p>
    <w:p w14:paraId="5EB3B78A" w14:textId="0D42EBA8" w:rsidR="00AD361C" w:rsidRDefault="00786B87" w:rsidP="00D11090">
      <w:pPr>
        <w:pStyle w:val="objectives"/>
        <w:numPr>
          <w:ilvl w:val="0"/>
          <w:numId w:val="2"/>
        </w:numPr>
      </w:pPr>
      <w:r w:rsidRPr="008D12BE">
        <w:rPr>
          <w:b/>
          <w:bCs/>
        </w:rPr>
        <w:t>To develop a cross-client horizontal FL server.</w:t>
      </w:r>
      <w:r>
        <w:t xml:space="preserve"> A practical example of a web </w:t>
      </w:r>
      <w:r w:rsidRPr="00BF143F">
        <w:rPr>
          <w:i/>
          <w:iCs/>
        </w:rPr>
        <w:t>Flask</w:t>
      </w:r>
      <w:r>
        <w:t xml:space="preserve"> FL server will be </w:t>
      </w:r>
      <w:r w:rsidR="002A405D">
        <w:t>implemented</w:t>
      </w:r>
      <w:r w:rsidR="007628B9">
        <w:t xml:space="preserve">. The FL server will feature </w:t>
      </w:r>
      <w:r>
        <w:t>two</w:t>
      </w:r>
      <w:r w:rsidR="007628B9">
        <w:t xml:space="preserve"> distinct</w:t>
      </w:r>
      <w:r>
        <w:t xml:space="preserve"> scenarios: technological and </w:t>
      </w:r>
      <w:r w:rsidR="00A7422F">
        <w:t>medical</w:t>
      </w:r>
      <w:r>
        <w:t xml:space="preserve">. Each scenario will run </w:t>
      </w:r>
      <w:r w:rsidR="00AD361C">
        <w:t>independently</w:t>
      </w:r>
      <w:r>
        <w:t>, connecting five clients.</w:t>
      </w:r>
      <w:r w:rsidR="00AD361C">
        <w:t xml:space="preserve"> Both scenarios will use different datasets, </w:t>
      </w:r>
      <w:r w:rsidR="004257B7">
        <w:t xml:space="preserve">synthetic tabular data for the technological and images for the medical scenario, with data distributed as IID and non-IID. The Technological scenario will </w:t>
      </w:r>
      <w:r w:rsidR="00DC6784">
        <w:t>utilise a Neural Network (NN), while the medical scenario will employ a Convolutional Neural Network (</w:t>
      </w:r>
      <w:r w:rsidR="00A25693">
        <w:t xml:space="preserve">CNN), both for classification tasks. </w:t>
      </w:r>
    </w:p>
    <w:p w14:paraId="40DF70D9" w14:textId="69F5D349" w:rsidR="00786B87" w:rsidRPr="00786B87" w:rsidRDefault="00786B87" w:rsidP="00D11090">
      <w:pPr>
        <w:pStyle w:val="objectives"/>
        <w:numPr>
          <w:ilvl w:val="0"/>
          <w:numId w:val="2"/>
        </w:numPr>
      </w:pPr>
      <w:r w:rsidRPr="008D12BE">
        <w:rPr>
          <w:b/>
          <w:bCs/>
        </w:rPr>
        <w:t>Comparison of FL frameworks and cross-client horizontal FL server use cases.</w:t>
      </w:r>
      <w:r>
        <w:t xml:space="preserve"> A comparative analysis of the tutorials reviewed for FL frameworks, alongside the scenarios trained on the FL server, will be conducted to assess how closely the experiments align with real-world applications. The goal is to </w:t>
      </w:r>
      <w:r w:rsidR="00C07043">
        <w:t>narrow</w:t>
      </w:r>
      <w:r>
        <w:t xml:space="preserve"> the gap between popular FL frameworks and real-world FL use cases through the developed FL server.</w:t>
      </w:r>
    </w:p>
    <w:p w14:paraId="6D51C609" w14:textId="7F51EBAA" w:rsidR="00042F6D" w:rsidRDefault="00042F6D" w:rsidP="00E9466F">
      <w:pPr>
        <w:pStyle w:val="Heading2"/>
      </w:pPr>
      <w:bookmarkStart w:id="9" w:name="_Toc176985781"/>
      <w:r>
        <w:t>1.</w:t>
      </w:r>
      <w:r w:rsidR="00932450">
        <w:t>4</w:t>
      </w:r>
      <w:r>
        <w:t>.</w:t>
      </w:r>
      <w:r>
        <w:tab/>
      </w:r>
      <w:r w:rsidR="00605611">
        <w:t>Project</w:t>
      </w:r>
      <w:r>
        <w:t xml:space="preserve"> </w:t>
      </w:r>
      <w:r w:rsidR="00952F88">
        <w:t>Structure</w:t>
      </w:r>
      <w:bookmarkEnd w:id="9"/>
    </w:p>
    <w:p w14:paraId="2809A51F" w14:textId="582D1D24" w:rsidR="00B45C9C" w:rsidRDefault="00B45C9C" w:rsidP="00605611">
      <w:pPr>
        <w:pStyle w:val="BodyText"/>
      </w:pPr>
      <w:r w:rsidRPr="00B45C9C">
        <w:t>This project is organi</w:t>
      </w:r>
      <w:r>
        <w:t>s</w:t>
      </w:r>
      <w:r w:rsidRPr="00B45C9C">
        <w:t>ed into ten chapters, following a logical progression from theoretical foundations to practical implementation</w:t>
      </w:r>
      <w:r>
        <w:t>.</w:t>
      </w:r>
    </w:p>
    <w:p w14:paraId="1432D055" w14:textId="37E376B9" w:rsidR="00B2286C" w:rsidRDefault="00B2286C" w:rsidP="00B2286C">
      <w:pPr>
        <w:pStyle w:val="objectives"/>
        <w:numPr>
          <w:ilvl w:val="0"/>
          <w:numId w:val="2"/>
        </w:numPr>
      </w:pPr>
      <w:r>
        <w:rPr>
          <w:b/>
          <w:bCs/>
        </w:rPr>
        <w:t xml:space="preserve">Chapter one: </w:t>
      </w:r>
      <w:r w:rsidR="00D04CF8">
        <w:t>Cover</w:t>
      </w:r>
      <w:r w:rsidR="00121AEC">
        <w:t>s</w:t>
      </w:r>
      <w:r w:rsidR="00D04CF8">
        <w:t xml:space="preserve"> the motivation for choosing FL as</w:t>
      </w:r>
      <w:r w:rsidR="001D3BB8">
        <w:t xml:space="preserve"> the</w:t>
      </w:r>
      <w:r w:rsidR="00D04CF8">
        <w:t xml:space="preserve"> topic</w:t>
      </w:r>
      <w:r w:rsidR="00D26F33">
        <w:t xml:space="preserve">, </w:t>
      </w:r>
      <w:r w:rsidR="001D3BB8">
        <w:t xml:space="preserve">the </w:t>
      </w:r>
      <w:r w:rsidR="00D26F33">
        <w:t>research</w:t>
      </w:r>
      <w:r w:rsidR="001D3BB8">
        <w:t xml:space="preserve"> problem</w:t>
      </w:r>
      <w:r w:rsidR="00D26F33">
        <w:t xml:space="preserve"> and </w:t>
      </w:r>
      <w:r w:rsidR="00385B87">
        <w:t xml:space="preserve">the definition of the </w:t>
      </w:r>
      <w:r w:rsidR="00D26F33">
        <w:t>ROs</w:t>
      </w:r>
      <w:r w:rsidR="00F01AA5">
        <w:t>.</w:t>
      </w:r>
    </w:p>
    <w:p w14:paraId="04CF0B52" w14:textId="28661563" w:rsidR="00E1468F" w:rsidRDefault="00E1468F" w:rsidP="00E1468F">
      <w:pPr>
        <w:pStyle w:val="objectives"/>
        <w:numPr>
          <w:ilvl w:val="0"/>
          <w:numId w:val="2"/>
        </w:numPr>
      </w:pPr>
      <w:r>
        <w:rPr>
          <w:b/>
          <w:bCs/>
        </w:rPr>
        <w:t xml:space="preserve">Chapter two: </w:t>
      </w:r>
      <w:r w:rsidR="00A97158">
        <w:t xml:space="preserve">outlines </w:t>
      </w:r>
      <w:r w:rsidR="009968E4" w:rsidRPr="009968E4">
        <w:t>the concept of FL, explains the classification of FL based on client nature (cross-device and cross-silo), and categori</w:t>
      </w:r>
      <w:r w:rsidR="009968E4">
        <w:t>s</w:t>
      </w:r>
      <w:r w:rsidR="009968E4" w:rsidRPr="009968E4">
        <w:t xml:space="preserve">es FL into horizontal, vertical, and transfer learning. It </w:t>
      </w:r>
      <w:r w:rsidR="009968E4" w:rsidRPr="009968E4">
        <w:lastRenderedPageBreak/>
        <w:t>also discusses the differences between FL and Distributed Machine Learning (DML), as these two concepts are often confused or misunderstood.</w:t>
      </w:r>
    </w:p>
    <w:p w14:paraId="11D06107" w14:textId="5B12C89B" w:rsidR="00F015BA" w:rsidRDefault="00F015BA" w:rsidP="00F015BA">
      <w:pPr>
        <w:pStyle w:val="objectives"/>
        <w:numPr>
          <w:ilvl w:val="0"/>
          <w:numId w:val="2"/>
        </w:numPr>
      </w:pPr>
      <w:r>
        <w:rPr>
          <w:b/>
          <w:bCs/>
        </w:rPr>
        <w:t xml:space="preserve">Chapter three: </w:t>
      </w:r>
      <w:r w:rsidR="00CA21BE" w:rsidRPr="00CA21BE">
        <w:t>forms the backbone of the research, where all relevant literature is reviewed. Its sections cover FL frameworks, algorithms, real-world use cases, datasets, and examples of FL-implemented systems. This chapter lays the foundation for the primary research and experimentation, and it identifies the relevant populations and their samples.</w:t>
      </w:r>
    </w:p>
    <w:p w14:paraId="2A35C2BD" w14:textId="5E6EAE86" w:rsidR="00E31E47" w:rsidRDefault="00E31E47" w:rsidP="00E31E47">
      <w:pPr>
        <w:pStyle w:val="objectives"/>
        <w:numPr>
          <w:ilvl w:val="0"/>
          <w:numId w:val="2"/>
        </w:numPr>
      </w:pPr>
      <w:r>
        <w:rPr>
          <w:b/>
          <w:bCs/>
        </w:rPr>
        <w:t xml:space="preserve">Chapter four: </w:t>
      </w:r>
      <w:r w:rsidR="003524A8">
        <w:t xml:space="preserve">covers </w:t>
      </w:r>
      <w:r w:rsidR="000961F7" w:rsidRPr="000961F7">
        <w:t>the research methodology and ethics, establishing the primary research methodology, sampling strategy, project management framework, project timeline, tools and equipment used, and ethical considerations. This chapter is essential for ensuring the reliability and validity of the research by explaining how the study was conducted and addressing the ethical considerations involved in the project</w:t>
      </w:r>
      <w:r w:rsidR="00F22883">
        <w:t>.</w:t>
      </w:r>
    </w:p>
    <w:p w14:paraId="664A43E1" w14:textId="743B24C8" w:rsidR="00F22883" w:rsidRDefault="00F22883" w:rsidP="00F22883">
      <w:pPr>
        <w:pStyle w:val="objectives"/>
        <w:numPr>
          <w:ilvl w:val="0"/>
          <w:numId w:val="2"/>
        </w:numPr>
      </w:pPr>
      <w:r>
        <w:rPr>
          <w:b/>
          <w:bCs/>
        </w:rPr>
        <w:t xml:space="preserve">Chapter five: </w:t>
      </w:r>
      <w:r w:rsidR="00B609DC" w:rsidRPr="00B609DC">
        <w:t>begins the experimentation phase. It first determines what constitutes a popular framework by analy</w:t>
      </w:r>
      <w:r w:rsidR="00B609DC">
        <w:t>s</w:t>
      </w:r>
      <w:r w:rsidR="00B609DC" w:rsidRPr="00B609DC">
        <w:t xml:space="preserve">ing GitHub statistics. Frameworks such as PySyft, FATE, Flower, FedML, and TensorFlow Federated are then evaluated through experiments with their tutorials. Finally, each framework is graded based on ease of use and real-world applicability. </w:t>
      </w:r>
      <w:r w:rsidR="007A0CF4" w:rsidRPr="007A0CF4">
        <w:t>This chapter reveals that FL frameworks are often designed for academic and research purposes, not accurately reflecting how a real FL system operates in the real world</w:t>
      </w:r>
    </w:p>
    <w:p w14:paraId="3DA6C917" w14:textId="40312ED7" w:rsidR="00F75B03" w:rsidRDefault="00F75B03" w:rsidP="00F22883">
      <w:pPr>
        <w:pStyle w:val="objectives"/>
        <w:numPr>
          <w:ilvl w:val="0"/>
          <w:numId w:val="2"/>
        </w:numPr>
      </w:pPr>
      <w:r>
        <w:rPr>
          <w:b/>
          <w:bCs/>
        </w:rPr>
        <w:t>Chapter six:</w:t>
      </w:r>
      <w:r>
        <w:t xml:space="preserve"> </w:t>
      </w:r>
      <w:r w:rsidR="009E3BA6">
        <w:t xml:space="preserve">explains </w:t>
      </w:r>
      <w:r w:rsidR="00BD56E7" w:rsidRPr="00BD56E7">
        <w:t xml:space="preserve">the development of the cross-client horizontal FL server, discussing sections such as architecture, server flow, server functions, communication protocols, machine learning models used, algorithms, and data collection. A central node manages five </w:t>
      </w:r>
      <w:r w:rsidR="00D75ABE" w:rsidRPr="00BD56E7">
        <w:t>clients and</w:t>
      </w:r>
      <w:r w:rsidR="00BD56E7" w:rsidRPr="00BD56E7">
        <w:t xml:space="preserve"> depending on the selected scenario (technological or medical), models are trained on either synthetically generated tabular data or images</w:t>
      </w:r>
      <w:r w:rsidR="00BD56E7">
        <w:t>.</w:t>
      </w:r>
    </w:p>
    <w:p w14:paraId="39DEBCC8" w14:textId="319BF1E4" w:rsidR="00D75ABE" w:rsidRDefault="00D75ABE" w:rsidP="00666FCE">
      <w:pPr>
        <w:pStyle w:val="objectives"/>
        <w:numPr>
          <w:ilvl w:val="0"/>
          <w:numId w:val="2"/>
        </w:numPr>
      </w:pPr>
      <w:r w:rsidRPr="00874142">
        <w:rPr>
          <w:b/>
          <w:bCs/>
        </w:rPr>
        <w:t>Chapter seven:</w:t>
      </w:r>
      <w:r>
        <w:t xml:space="preserve"> presents </w:t>
      </w:r>
      <w:r w:rsidR="00874142" w:rsidRPr="00874142">
        <w:t>the results obtained in the experimentation phase for both the technological and medical scenarios. This chapter is crucial for validating the artifact, as it will be tested using both IID and non-IID data.</w:t>
      </w:r>
    </w:p>
    <w:p w14:paraId="12E24C20" w14:textId="02B2A1AE" w:rsidR="00874142" w:rsidRDefault="00874142" w:rsidP="00874142">
      <w:pPr>
        <w:pStyle w:val="objectives"/>
        <w:numPr>
          <w:ilvl w:val="0"/>
          <w:numId w:val="2"/>
        </w:numPr>
      </w:pPr>
      <w:r w:rsidRPr="00874142">
        <w:rPr>
          <w:b/>
          <w:bCs/>
        </w:rPr>
        <w:t xml:space="preserve">Chapter </w:t>
      </w:r>
      <w:r>
        <w:rPr>
          <w:b/>
          <w:bCs/>
        </w:rPr>
        <w:t>eight</w:t>
      </w:r>
      <w:r w:rsidRPr="00874142">
        <w:rPr>
          <w:b/>
          <w:bCs/>
        </w:rPr>
        <w:t>:</w:t>
      </w:r>
      <w:r>
        <w:t xml:space="preserve"> </w:t>
      </w:r>
      <w:r w:rsidR="00337753" w:rsidRPr="00337753">
        <w:t>concludes the main body of the research by presenting the findings, summarizing the project through a review of the defined ROs. It discusses the limitations of the cross-client horizontal FL server, explores potential future improvements, and provides an important recommendation for users wishing to replicate the experiment using the developed FL server</w:t>
      </w:r>
      <w:r w:rsidR="00337753">
        <w:t>.</w:t>
      </w:r>
    </w:p>
    <w:p w14:paraId="15E91776" w14:textId="6D1859EC" w:rsidR="00E31E47" w:rsidRDefault="00337753" w:rsidP="00F015BA">
      <w:pPr>
        <w:pStyle w:val="objectives"/>
        <w:numPr>
          <w:ilvl w:val="0"/>
          <w:numId w:val="2"/>
        </w:numPr>
      </w:pPr>
      <w:r w:rsidRPr="00874142">
        <w:rPr>
          <w:b/>
          <w:bCs/>
        </w:rPr>
        <w:t xml:space="preserve">Chapter </w:t>
      </w:r>
      <w:r>
        <w:rPr>
          <w:b/>
          <w:bCs/>
        </w:rPr>
        <w:t>nine</w:t>
      </w:r>
      <w:r w:rsidRPr="00874142">
        <w:rPr>
          <w:b/>
          <w:bCs/>
        </w:rPr>
        <w:t>:</w:t>
      </w:r>
      <w:r>
        <w:t xml:space="preserve"> </w:t>
      </w:r>
      <w:r w:rsidR="00E23988" w:rsidRPr="00E23988">
        <w:t>contains all the references for the citations used throughout the project</w:t>
      </w:r>
      <w:r w:rsidR="00E23988">
        <w:t>.</w:t>
      </w:r>
    </w:p>
    <w:p w14:paraId="5B5702D5" w14:textId="26D5694B" w:rsidR="0033306D" w:rsidRDefault="0033306D" w:rsidP="0033306D">
      <w:pPr>
        <w:pStyle w:val="objectives"/>
        <w:numPr>
          <w:ilvl w:val="0"/>
          <w:numId w:val="2"/>
        </w:numPr>
      </w:pPr>
      <w:r w:rsidRPr="00874142">
        <w:rPr>
          <w:b/>
          <w:bCs/>
        </w:rPr>
        <w:t xml:space="preserve">Chapter </w:t>
      </w:r>
      <w:r>
        <w:rPr>
          <w:b/>
          <w:bCs/>
        </w:rPr>
        <w:t>ten</w:t>
      </w:r>
      <w:r w:rsidRPr="00874142">
        <w:rPr>
          <w:b/>
          <w:bCs/>
        </w:rPr>
        <w:t>:</w:t>
      </w:r>
      <w:r>
        <w:t xml:space="preserve"> </w:t>
      </w:r>
      <w:r w:rsidR="000409AC" w:rsidRPr="000409AC">
        <w:t>provides instructions to replicate and deploy all the tutorials evaluated for the popular FL frameworks. It also details the necessary steps to run the cross-client horizontal FL server and presents tables with the results for each scenario using IID and non-IID data</w:t>
      </w:r>
      <w:r w:rsidR="000409AC">
        <w:t>.</w:t>
      </w:r>
    </w:p>
    <w:p w14:paraId="75272A06" w14:textId="77777777" w:rsidR="00042F6D" w:rsidRDefault="00042F6D" w:rsidP="00E9466F">
      <w:pPr>
        <w:pStyle w:val="Heading1"/>
      </w:pPr>
      <w:bookmarkStart w:id="10" w:name="_Toc176985782"/>
      <w:r>
        <w:lastRenderedPageBreak/>
        <w:t>2.</w:t>
      </w:r>
      <w:r>
        <w:tab/>
        <w:t>Background</w:t>
      </w:r>
      <w:bookmarkEnd w:id="10"/>
    </w:p>
    <w:p w14:paraId="7A84119A" w14:textId="77777777" w:rsidR="00042F6D" w:rsidRDefault="00042F6D" w:rsidP="00E9466F">
      <w:pPr>
        <w:pStyle w:val="Heading2"/>
      </w:pPr>
      <w:bookmarkStart w:id="11" w:name="_Toc176985783"/>
      <w:r>
        <w:t>2.1.</w:t>
      </w:r>
      <w:r>
        <w:tab/>
        <w:t>What is Federated Learning</w:t>
      </w:r>
      <w:bookmarkEnd w:id="11"/>
    </w:p>
    <w:p w14:paraId="57C34FED" w14:textId="77777777" w:rsidR="0067231B" w:rsidRDefault="0067231B" w:rsidP="0067231B">
      <w:pPr>
        <w:pStyle w:val="BodyText"/>
      </w:pPr>
      <w:r>
        <w:t xml:space="preserve">This concept was introduced in 2016 by Google engineer </w:t>
      </w:r>
      <w:r>
        <w:fldChar w:fldCharType="begin"/>
      </w:r>
      <w:r>
        <w:instrText>ADDIN ZOTERO_ITEM CSL_CITATION {"citationID":"Z0CQk1UJ","properties":{"formattedCitation":"(McMahan {\\i{}et al.}, 2016)","plainCitation":"(McMahan et al., 2016)","noteIndex":0},"citationItems":[{"id":36,"uris":["http://zotero.org/users/local/6JHIw4oK/items/VASJFQCK"],"itemData":{"id":36,"type":"article","abstract":"Modern mobile devices have access to a wealth of data suitable for learning models, which in turn can greatly improve the user experience on the device. For example, language models can improve speech recognition and text entry, and image models can automatically select good photos. However, this rich data is often privacy sensitive, large in quantity, or both, which may preclude logging to the data-center and training there using conventional approaches. We advocate an alternative that leaves the training data distributed on the mobile devices, and learns a shared model by aggregating locally-computed updates. We term this decentralized approach Federated Learning.","language":"en","note":"arXiv:1602.05629 [cs]","number":"arXiv:1602.05629","publisher":"arXiv","source":"arXiv.org","title":"Federated Learning of Deep Networks using Model Averaging","URL":"http://arxiv.org/abs/1602.05629","author":[{"family":"McMahan","given":"H. Brendan"},{"family":"Moore","given":"Eider"},{"family":"Ramage","given":"Daniel"},{"family":"Hampson","given":"Seth"},{"family":"Arcas","given":"Blaise Agüera","dropping-particle":"y"}],"accessed":{"date-parts":[["2024",7,22]]},"issued":{"date-parts":[["2016",1,26]]}}}],"schema":"https://github.com/citation-style-language/schema/raw/master/csl-citation.json"}</w:instrText>
      </w:r>
      <w:r>
        <w:fldChar w:fldCharType="separate"/>
      </w:r>
      <w:r>
        <w:t xml:space="preserve">(McMahan </w:t>
      </w:r>
      <w:r w:rsidRPr="0046032A">
        <w:rPr>
          <w:i/>
          <w:iCs/>
        </w:rPr>
        <w:t>et al.</w:t>
      </w:r>
      <w:r>
        <w:t>, 2016)</w:t>
      </w:r>
      <w:r>
        <w:fldChar w:fldCharType="end"/>
      </w:r>
      <w:r>
        <w:t xml:space="preserve">.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1179B6">
        <w:rPr>
          <w:i/>
          <w:iCs/>
        </w:rPr>
        <w:t>focused collection or data minimization</w:t>
      </w:r>
      <w:r>
        <w:t>, which were introduced by the White House in 2013. The intent is to prevent personal data from being sent over the network and potentially being stolen or manipulated by malicious third parties.</w:t>
      </w:r>
    </w:p>
    <w:p w14:paraId="37A430AA" w14:textId="77777777" w:rsidR="00042F6D" w:rsidRDefault="00042F6D" w:rsidP="00E9466F">
      <w:pPr>
        <w:pStyle w:val="Heading2"/>
      </w:pPr>
      <w:bookmarkStart w:id="12" w:name="_Toc176985784"/>
      <w:r>
        <w:t>2.2.</w:t>
      </w:r>
      <w:r>
        <w:tab/>
        <w:t>Federated Learning Classification Based on Client Nature</w:t>
      </w:r>
      <w:bookmarkEnd w:id="12"/>
    </w:p>
    <w:p w14:paraId="59E82C9E" w14:textId="617B7705" w:rsidR="00E846EE" w:rsidRDefault="00184E1C" w:rsidP="00184E1C">
      <w:pPr>
        <w:pStyle w:val="BodyText"/>
      </w:pPr>
      <w:r>
        <w:t xml:space="preserve">Depending on the nature of client FL can be classified in two types cross-device and cross-silo </w:t>
      </w:r>
      <w:r>
        <w:fldChar w:fldCharType="begin"/>
      </w:r>
      <w:r>
        <w:instrText>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w:instrText>
      </w:r>
      <w:r>
        <w:fldChar w:fldCharType="separate"/>
      </w:r>
      <w:r>
        <w:t xml:space="preserve">(Yang </w:t>
      </w:r>
      <w:r w:rsidRPr="00184E1C">
        <w:rPr>
          <w:i/>
          <w:iCs/>
        </w:rPr>
        <w:t>et al.</w:t>
      </w:r>
      <w:r>
        <w:t>, 2021)</w:t>
      </w:r>
      <w:r>
        <w:fldChar w:fldCharType="end"/>
      </w:r>
      <w:r>
        <w:t>.</w:t>
      </w:r>
    </w:p>
    <w:p w14:paraId="30EBBD01" w14:textId="77777777" w:rsidR="00042F6D" w:rsidRDefault="00042F6D" w:rsidP="00E9466F">
      <w:pPr>
        <w:pStyle w:val="Heading3"/>
      </w:pPr>
      <w:bookmarkStart w:id="13" w:name="_Toc176985785"/>
      <w:r>
        <w:t>2.2.1.</w:t>
      </w:r>
      <w:r>
        <w:tab/>
        <w:t>Cross-device</w:t>
      </w:r>
      <w:bookmarkEnd w:id="13"/>
    </w:p>
    <w:p w14:paraId="5069EB0B" w14:textId="5F1C6DF5" w:rsidR="00C9291E" w:rsidRDefault="00B97B5B" w:rsidP="00C9291E">
      <w:pPr>
        <w:pStyle w:val="BodyText"/>
      </w:pPr>
      <w:r>
        <w:t>The clients for cross-device can be mobile devices, edge devices, Internet of Things (IoT) devices, smartphones, tablets, wearables, etc. Figure 2.2.1. illustrates this scenario.</w:t>
      </w:r>
      <w:r w:rsidR="00404264">
        <w:t xml:space="preserve"> The characteristics are, the high number of participants it can be thousands to millions of devices, it may have limited processing power and battery life, datasets tend to be small and network bandwidth may be limited. Devices may also connect and disconnect intermittently.</w:t>
      </w:r>
    </w:p>
    <w:p w14:paraId="1C83BD2D" w14:textId="5B9B1F8B" w:rsidR="008F6F24" w:rsidRDefault="008F6F24" w:rsidP="00036F8C">
      <w:pPr>
        <w:pStyle w:val="Captions"/>
      </w:pPr>
      <w:r>
        <w:rPr>
          <w:noProof/>
        </w:rPr>
        <w:lastRenderedPageBreak/>
        <w:drawing>
          <wp:inline distT="0" distB="0" distL="0" distR="0" wp14:anchorId="01DD4A12" wp14:editId="216F51FC">
            <wp:extent cx="4745990" cy="4443095"/>
            <wp:effectExtent l="0" t="0" r="0" b="0"/>
            <wp:docPr id="12"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7" descr="A diagram of a computer network&#10;&#10;Description automatically generated"/>
                    <pic:cNvPicPr>
                      <a:picLocks noChangeAspect="1" noChangeArrowheads="1"/>
                    </pic:cNvPicPr>
                  </pic:nvPicPr>
                  <pic:blipFill>
                    <a:blip r:embed="rId11"/>
                    <a:stretch>
                      <a:fillRect/>
                    </a:stretch>
                  </pic:blipFill>
                  <pic:spPr bwMode="auto">
                    <a:xfrm>
                      <a:off x="0" y="0"/>
                      <a:ext cx="4745990" cy="4443095"/>
                    </a:xfrm>
                    <a:prstGeom prst="rect">
                      <a:avLst/>
                    </a:prstGeom>
                  </pic:spPr>
                </pic:pic>
              </a:graphicData>
            </a:graphic>
          </wp:inline>
        </w:drawing>
      </w:r>
      <w:r w:rsidR="00683F17">
        <w:br/>
      </w:r>
      <w:r w:rsidR="00683F17" w:rsidRPr="00E76223">
        <w:t>Figure 2.2.1. Cross-device scenario.</w:t>
      </w:r>
    </w:p>
    <w:p w14:paraId="3110331A" w14:textId="3137877D" w:rsidR="00245644" w:rsidRDefault="00245644">
      <w:pPr>
        <w:suppressAutoHyphens w:val="0"/>
        <w:spacing w:after="160" w:line="259" w:lineRule="auto"/>
        <w:rPr>
          <w:rFonts w:eastAsia="Calibri"/>
          <w:kern w:val="2"/>
          <w14:ligatures w14:val="standardContextual"/>
        </w:rPr>
      </w:pPr>
      <w:r>
        <w:br w:type="page"/>
      </w:r>
    </w:p>
    <w:p w14:paraId="5EBEA1A2" w14:textId="77777777" w:rsidR="00042F6D" w:rsidRDefault="00042F6D" w:rsidP="00E9466F">
      <w:pPr>
        <w:pStyle w:val="Heading3"/>
      </w:pPr>
      <w:bookmarkStart w:id="14" w:name="_Toc176985786"/>
      <w:r>
        <w:lastRenderedPageBreak/>
        <w:t>2.2.2.</w:t>
      </w:r>
      <w:r>
        <w:tab/>
        <w:t>Cross-silo</w:t>
      </w:r>
      <w:bookmarkEnd w:id="14"/>
    </w:p>
    <w:p w14:paraId="015FA3F2" w14:textId="27064D09" w:rsidR="00FE4231" w:rsidRDefault="00FE4231" w:rsidP="00FE4231">
      <w:pPr>
        <w:pStyle w:val="BodyText"/>
      </w:pPr>
      <w:r w:rsidRPr="00FE4231">
        <w:t>In this scenario, clients can be organizations or institutions such as hospitals, banks, and companies using large data centre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1A060DB2" w14:textId="30F2C923" w:rsidR="00B33729" w:rsidRPr="00FE4231" w:rsidRDefault="00B33729" w:rsidP="00036F8C">
      <w:pPr>
        <w:pStyle w:val="Captions"/>
      </w:pPr>
      <w:r>
        <w:rPr>
          <w:noProof/>
        </w:rPr>
        <w:drawing>
          <wp:inline distT="0" distB="0" distL="0" distR="0" wp14:anchorId="1D89A418" wp14:editId="4468E67D">
            <wp:extent cx="5385435" cy="3505835"/>
            <wp:effectExtent l="0" t="0" r="0" b="0"/>
            <wp:docPr id="13" name="Image2"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2" descr="A diagram of a server&#10;&#10;Description automatically generated"/>
                    <pic:cNvPicPr>
                      <a:picLocks noChangeAspect="1" noChangeArrowheads="1"/>
                    </pic:cNvPicPr>
                  </pic:nvPicPr>
                  <pic:blipFill>
                    <a:blip r:embed="rId12"/>
                    <a:stretch>
                      <a:fillRect/>
                    </a:stretch>
                  </pic:blipFill>
                  <pic:spPr bwMode="auto">
                    <a:xfrm>
                      <a:off x="0" y="0"/>
                      <a:ext cx="5385435" cy="3505835"/>
                    </a:xfrm>
                    <a:prstGeom prst="rect">
                      <a:avLst/>
                    </a:prstGeom>
                  </pic:spPr>
                </pic:pic>
              </a:graphicData>
            </a:graphic>
          </wp:inline>
        </w:drawing>
      </w:r>
      <w:r w:rsidR="00211325">
        <w:br/>
        <w:t>Figure 2.2.2. Cross-silo scenario.</w:t>
      </w:r>
    </w:p>
    <w:p w14:paraId="524BAEA0" w14:textId="77777777" w:rsidR="00042F6D" w:rsidRDefault="00042F6D" w:rsidP="00102E46">
      <w:pPr>
        <w:pStyle w:val="Heading2"/>
      </w:pPr>
      <w:bookmarkStart w:id="15" w:name="_Toc176985787"/>
      <w:r>
        <w:t>2.3.</w:t>
      </w:r>
      <w:r>
        <w:tab/>
        <w:t>Categorization of Federated Learning</w:t>
      </w:r>
      <w:bookmarkEnd w:id="15"/>
    </w:p>
    <w:p w14:paraId="272D16E2" w14:textId="6BCB4969" w:rsidR="00722D9F" w:rsidRDefault="00377D0A" w:rsidP="00E76223">
      <w:pPr>
        <w:pStyle w:val="BodyText"/>
      </w:pPr>
      <w:r>
        <w:t xml:space="preserve">FL can be categorized according to the distribution of the data held by the clients participating in the modelling. These categories help to understand the different methodologies and use cases for FL </w:t>
      </w:r>
      <w:r>
        <w:fldChar w:fldCharType="begin"/>
      </w:r>
      <w:r>
        <w:instrText>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w:instrText>
      </w:r>
      <w:r>
        <w:fldChar w:fldCharType="separate"/>
      </w:r>
      <w:r>
        <w:t xml:space="preserve">(Yang </w:t>
      </w:r>
      <w:r w:rsidRPr="00722D9F">
        <w:rPr>
          <w:i/>
          <w:iCs/>
        </w:rPr>
        <w:t>et al.,</w:t>
      </w:r>
      <w:r>
        <w:t xml:space="preserve"> 2019)</w:t>
      </w:r>
      <w:r>
        <w:fldChar w:fldCharType="end"/>
      </w:r>
      <w:r>
        <w:t>.</w:t>
      </w:r>
    </w:p>
    <w:p w14:paraId="3C7703BF" w14:textId="77777777" w:rsidR="00042F6D" w:rsidRDefault="00042F6D" w:rsidP="00102E46">
      <w:pPr>
        <w:pStyle w:val="Heading3"/>
      </w:pPr>
      <w:bookmarkStart w:id="16" w:name="_Toc176985788"/>
      <w:r>
        <w:t>2.3.1.</w:t>
      </w:r>
      <w:r>
        <w:tab/>
        <w:t>Horizontal Federated Learning</w:t>
      </w:r>
      <w:bookmarkEnd w:id="16"/>
    </w:p>
    <w:p w14:paraId="22CD4659" w14:textId="49C2EC1E" w:rsidR="00DC2217" w:rsidRDefault="00DC2217" w:rsidP="00DC2217">
      <w:pPr>
        <w:pStyle w:val="BodyText"/>
      </w:pPr>
      <w:r w:rsidRPr="00DC2217">
        <w:t>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001C690D" w14:textId="0F84C341" w:rsidR="00D85D91" w:rsidRPr="00DC2217" w:rsidRDefault="00D85D91" w:rsidP="00036F8C">
      <w:pPr>
        <w:pStyle w:val="Captions"/>
      </w:pPr>
      <w:r>
        <w:rPr>
          <w:noProof/>
        </w:rPr>
        <w:lastRenderedPageBreak/>
        <w:drawing>
          <wp:inline distT="0" distB="0" distL="0" distR="0" wp14:anchorId="67722A13" wp14:editId="21C50C45">
            <wp:extent cx="2879725" cy="1602105"/>
            <wp:effectExtent l="0" t="0" r="0" b="0"/>
            <wp:docPr id="14"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1" descr="A diagram of a dataset&#10;&#10;Description automatically generated with medium confidence"/>
                    <pic:cNvPicPr>
                      <a:picLocks noChangeAspect="1" noChangeArrowheads="1"/>
                    </pic:cNvPicPr>
                  </pic:nvPicPr>
                  <pic:blipFill>
                    <a:blip r:embed="rId13"/>
                    <a:stretch>
                      <a:fillRect/>
                    </a:stretch>
                  </pic:blipFill>
                  <pic:spPr bwMode="auto">
                    <a:xfrm>
                      <a:off x="0" y="0"/>
                      <a:ext cx="2879725" cy="1602105"/>
                    </a:xfrm>
                    <a:prstGeom prst="rect">
                      <a:avLst/>
                    </a:prstGeom>
                  </pic:spPr>
                </pic:pic>
              </a:graphicData>
            </a:graphic>
          </wp:inline>
        </w:drawing>
      </w:r>
      <w:r w:rsidR="004445C5">
        <w:br/>
        <w:t xml:space="preserve">Figure 2.3.1. Horizontal Federated Learning. adapted from Yang </w:t>
      </w:r>
      <w:r w:rsidR="004445C5">
        <w:rPr>
          <w:i/>
          <w:iCs/>
        </w:rPr>
        <w:t>et al.,</w:t>
      </w:r>
      <w:r w:rsidR="004445C5">
        <w:t xml:space="preserve"> (2019).</w:t>
      </w:r>
    </w:p>
    <w:p w14:paraId="3CD78523" w14:textId="77777777" w:rsidR="00042F6D" w:rsidRDefault="00042F6D" w:rsidP="00102E46">
      <w:pPr>
        <w:pStyle w:val="Heading3"/>
      </w:pPr>
      <w:bookmarkStart w:id="17" w:name="_Toc176985789"/>
      <w:r>
        <w:t>2.3.2.</w:t>
      </w:r>
      <w:r>
        <w:tab/>
        <w:t>Vertical Federated Learning</w:t>
      </w:r>
      <w:bookmarkEnd w:id="17"/>
    </w:p>
    <w:p w14:paraId="6B8CAF09" w14:textId="4AAA114D" w:rsidR="00F36DB9" w:rsidRDefault="00F36DB9" w:rsidP="00F36DB9">
      <w:pPr>
        <w:pStyle w:val="BodyText"/>
      </w:pPr>
      <w:r w:rsidRPr="00F36DB9">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1E72B775" w14:textId="73D8EC30" w:rsidR="006C10A5" w:rsidRPr="00F36DB9" w:rsidRDefault="006C10A5" w:rsidP="00036F8C">
      <w:pPr>
        <w:pStyle w:val="Captions"/>
      </w:pPr>
      <w:r>
        <w:rPr>
          <w:noProof/>
        </w:rPr>
        <w:drawing>
          <wp:inline distT="0" distB="0" distL="0" distR="0" wp14:anchorId="6904E075" wp14:editId="7B23D18D">
            <wp:extent cx="2879725" cy="1619885"/>
            <wp:effectExtent l="0" t="0" r="0" b="0"/>
            <wp:docPr id="15"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2" descr="A diagram of a dataset&#10;&#10;Description automatically generated with medium confidence"/>
                    <pic:cNvPicPr>
                      <a:picLocks noChangeAspect="1" noChangeArrowheads="1"/>
                    </pic:cNvPicPr>
                  </pic:nvPicPr>
                  <pic:blipFill>
                    <a:blip r:embed="rId14"/>
                    <a:stretch>
                      <a:fillRect/>
                    </a:stretch>
                  </pic:blipFill>
                  <pic:spPr bwMode="auto">
                    <a:xfrm>
                      <a:off x="0" y="0"/>
                      <a:ext cx="2879725" cy="1619885"/>
                    </a:xfrm>
                    <a:prstGeom prst="rect">
                      <a:avLst/>
                    </a:prstGeom>
                  </pic:spPr>
                </pic:pic>
              </a:graphicData>
            </a:graphic>
          </wp:inline>
        </w:drawing>
      </w:r>
      <w:r w:rsidR="00FB7B7D">
        <w:br/>
        <w:t xml:space="preserve">Figure 2.3.2. Vertical Federated Learning. adapted from Yang </w:t>
      </w:r>
      <w:r w:rsidR="00FB7B7D">
        <w:rPr>
          <w:i/>
          <w:iCs/>
        </w:rPr>
        <w:t>et al.,</w:t>
      </w:r>
      <w:r w:rsidR="00FB7B7D">
        <w:t xml:space="preserve"> (2019).</w:t>
      </w:r>
    </w:p>
    <w:p w14:paraId="33D6D445" w14:textId="1A74E7BA" w:rsidR="00602E14" w:rsidRDefault="00602E14">
      <w:pPr>
        <w:suppressAutoHyphens w:val="0"/>
        <w:spacing w:after="160" w:line="259" w:lineRule="auto"/>
        <w:rPr>
          <w:rFonts w:eastAsia="Calibri"/>
          <w:kern w:val="2"/>
          <w14:ligatures w14:val="standardContextual"/>
        </w:rPr>
      </w:pPr>
      <w:r>
        <w:br w:type="page"/>
      </w:r>
    </w:p>
    <w:p w14:paraId="331B65E2" w14:textId="77777777" w:rsidR="00042F6D" w:rsidRDefault="00042F6D" w:rsidP="00102E46">
      <w:pPr>
        <w:pStyle w:val="Heading3"/>
      </w:pPr>
      <w:bookmarkStart w:id="18" w:name="_Toc176985790"/>
      <w:r>
        <w:lastRenderedPageBreak/>
        <w:t>2.3.3.</w:t>
      </w:r>
      <w:r>
        <w:tab/>
        <w:t>Federated Transfer Learning</w:t>
      </w:r>
      <w:bookmarkEnd w:id="18"/>
    </w:p>
    <w:p w14:paraId="3D585DA6" w14:textId="4402275A" w:rsidR="00876D36" w:rsidRDefault="00876D36" w:rsidP="00876D36">
      <w:pPr>
        <w:pStyle w:val="BodyText"/>
      </w:pPr>
      <w:r w:rsidRPr="00876D36">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607DB082" w14:textId="1B25020E" w:rsidR="00361F4B" w:rsidRPr="00876D36" w:rsidRDefault="00361F4B" w:rsidP="00036F8C">
      <w:pPr>
        <w:pStyle w:val="Captions"/>
      </w:pPr>
      <w:r>
        <w:rPr>
          <w:noProof/>
        </w:rPr>
        <w:drawing>
          <wp:inline distT="0" distB="0" distL="0" distR="0" wp14:anchorId="45B2A63A" wp14:editId="719FE0ED">
            <wp:extent cx="2879725" cy="1605915"/>
            <wp:effectExtent l="0" t="0" r="0" b="0"/>
            <wp:docPr id="16"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3" descr="A diagram of dataset and dataset&#10;&#10;Description automatically generated"/>
                    <pic:cNvPicPr>
                      <a:picLocks noChangeAspect="1" noChangeArrowheads="1"/>
                    </pic:cNvPicPr>
                  </pic:nvPicPr>
                  <pic:blipFill>
                    <a:blip r:embed="rId15"/>
                    <a:stretch>
                      <a:fillRect/>
                    </a:stretch>
                  </pic:blipFill>
                  <pic:spPr bwMode="auto">
                    <a:xfrm>
                      <a:off x="0" y="0"/>
                      <a:ext cx="2879725" cy="1605915"/>
                    </a:xfrm>
                    <a:prstGeom prst="rect">
                      <a:avLst/>
                    </a:prstGeom>
                  </pic:spPr>
                </pic:pic>
              </a:graphicData>
            </a:graphic>
          </wp:inline>
        </w:drawing>
      </w:r>
      <w:r w:rsidR="008958D6">
        <w:br/>
        <w:t xml:space="preserve">Figure 2.3.3. Federated Transfer Learning. adapted from Yang </w:t>
      </w:r>
      <w:r w:rsidR="008958D6">
        <w:rPr>
          <w:i/>
          <w:iCs/>
        </w:rPr>
        <w:t>et al.,</w:t>
      </w:r>
      <w:r w:rsidR="008958D6">
        <w:t xml:space="preserve"> (2019).</w:t>
      </w:r>
    </w:p>
    <w:p w14:paraId="3D206498" w14:textId="77777777" w:rsidR="00042F6D" w:rsidRDefault="00042F6D" w:rsidP="00102E46">
      <w:pPr>
        <w:pStyle w:val="Heading2"/>
      </w:pPr>
      <w:bookmarkStart w:id="19" w:name="_Toc176985791"/>
      <w:r>
        <w:t>2.4.</w:t>
      </w:r>
      <w:r>
        <w:tab/>
        <w:t>Federated Learning vs Distributed Machine Learning</w:t>
      </w:r>
      <w:bookmarkEnd w:id="19"/>
    </w:p>
    <w:p w14:paraId="6B8760E3" w14:textId="70A5FDAE" w:rsidR="00F31B45" w:rsidRDefault="00F31B45" w:rsidP="00F31B45">
      <w:pPr>
        <w:pStyle w:val="BodyText"/>
      </w:pPr>
      <w:r>
        <w:t xml:space="preserve">Terms like FL and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these nodes </w:t>
      </w:r>
      <w:r>
        <w:fldChar w:fldCharType="begin"/>
      </w:r>
      <w:r w:rsidR="00486E60">
        <w:instrText xml:space="preserve"> ADDIN ZOTERO_ITEM CSL_CITATION {"citationID":"BmEUvNsL","properties":{"formattedCitation":"(Li {\\i{}et al.}, 2020)","plainCitation":"(Li et al., 2020)","noteIndex":0},"citationItems":[{"id":28,"uris":["http://zotero.org/users/local/6JHIw4oK/items/N8TYKVUT"],"itemData":{"id":28,"type":"article-journal","abstract":"Federated learning involves training statistical models over remote devices or siloed data centers, such as mobile phones or hospitals, while keeping data localized. Training in heterogeneous and potentially massive networks introduces novel challenges that require a fundamental departure from standard approaches for large-scale machine learning, distributed optimization, and privacy-preserving data analysis. In this article, we discuss the unique characteristics and challenges of federated learning, provide a broad overview of current approaches, and outline several directions of future work that are relevant to a wide range of research communities.","container-title":"IEEE Signal Processing Magazine","DOI":"10.1109/MSP.2020.2975749","ISSN":"1053-5888, 1558-0792","issue":"3","journalAbbreviation":"IEEE Signal Process. Mag.","language":"en","note":"arXiv:1908.07873 [cs, stat]","page":"50-60","source":"arXiv.org","title":"Federated Learning: Challenges, Methods, and Future Directions","title-short":"Federated Learning","volume":"37","author":[{"family":"Li","given":"Tian"},{"family":"Sahu","given":"Anit Kumar"},{"family":"Talwalkar","given":"Ameet"},{"family":"Smith","given":"Virginia"}],"issued":{"date-parts":[["2020",5]]}}}],"schema":"https://github.com/citation-style-language/schema/raw/master/csl-citation.json"} </w:instrText>
      </w:r>
      <w:r>
        <w:fldChar w:fldCharType="separate"/>
      </w:r>
      <w:r w:rsidR="00486E60" w:rsidRPr="00486E60">
        <w:rPr>
          <w:rFonts w:cs="Arial"/>
          <w:kern w:val="0"/>
        </w:rPr>
        <w:t xml:space="preserve">(Li </w:t>
      </w:r>
      <w:r w:rsidR="00486E60" w:rsidRPr="00486E60">
        <w:rPr>
          <w:rFonts w:cs="Arial"/>
          <w:i/>
          <w:iCs/>
          <w:kern w:val="0"/>
        </w:rPr>
        <w:t>et al.</w:t>
      </w:r>
      <w:r w:rsidR="00486E60" w:rsidRPr="00486E60">
        <w:rPr>
          <w:rFonts w:cs="Arial"/>
          <w:kern w:val="0"/>
        </w:rPr>
        <w:t>, 2020)</w:t>
      </w:r>
      <w:r>
        <w:fldChar w:fldCharType="end"/>
      </w:r>
      <w:r>
        <w:t xml:space="preserve">. </w:t>
      </w:r>
      <w:r w:rsidR="002F0530">
        <w:t>T</w:t>
      </w:r>
      <w:r>
        <w:t>he intricacies of each concept</w:t>
      </w:r>
      <w:r w:rsidR="002F0530">
        <w:t xml:space="preserve"> are shown in Table 2.</w:t>
      </w:r>
      <w:r w:rsidR="003C5FA8">
        <w:t>4.</w:t>
      </w:r>
    </w:p>
    <w:p w14:paraId="520D3A3B" w14:textId="108BA49C" w:rsidR="00730AB1" w:rsidRDefault="00730AB1" w:rsidP="00036F8C">
      <w:pPr>
        <w:pStyle w:val="Captions"/>
      </w:pPr>
      <w:r>
        <w:rPr>
          <w:noProof/>
          <w14:ligatures w14:val="standardContextual"/>
        </w:rPr>
        <w:drawing>
          <wp:inline distT="0" distB="0" distL="0" distR="0" wp14:anchorId="107A7FE4" wp14:editId="200153A6">
            <wp:extent cx="3366371" cy="2605234"/>
            <wp:effectExtent l="0" t="0" r="5715" b="5080"/>
            <wp:docPr id="407983565" name="Picture 1"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983565" name="Picture 1" descr="A table with text on i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376820" cy="2613320"/>
                    </a:xfrm>
                    <a:prstGeom prst="rect">
                      <a:avLst/>
                    </a:prstGeom>
                  </pic:spPr>
                </pic:pic>
              </a:graphicData>
            </a:graphic>
          </wp:inline>
        </w:drawing>
      </w:r>
      <w:r w:rsidR="00B1562E">
        <w:br/>
        <w:t>Table 2.</w:t>
      </w:r>
      <w:r w:rsidR="002C33AC">
        <w:t>4</w:t>
      </w:r>
      <w:r w:rsidR="00B1562E">
        <w:t>. Differences between Federated Learning and Distributed Machine Learning.</w:t>
      </w:r>
    </w:p>
    <w:p w14:paraId="06D0F854" w14:textId="58A41C74" w:rsidR="004E615E" w:rsidRDefault="004E615E">
      <w:pPr>
        <w:suppressAutoHyphens w:val="0"/>
        <w:spacing w:after="160" w:line="259" w:lineRule="auto"/>
      </w:pPr>
      <w:r>
        <w:br w:type="page"/>
      </w:r>
    </w:p>
    <w:p w14:paraId="1EBFFEBA" w14:textId="77777777" w:rsidR="00042F6D" w:rsidRDefault="00042F6D" w:rsidP="00102E46">
      <w:pPr>
        <w:pStyle w:val="Heading1"/>
      </w:pPr>
      <w:bookmarkStart w:id="20" w:name="_Toc176985792"/>
      <w:r>
        <w:lastRenderedPageBreak/>
        <w:t>3.</w:t>
      </w:r>
      <w:r>
        <w:tab/>
        <w:t>Literature Review</w:t>
      </w:r>
      <w:bookmarkEnd w:id="20"/>
    </w:p>
    <w:p w14:paraId="222F7C84" w14:textId="77777777" w:rsidR="00302480" w:rsidRDefault="00302480" w:rsidP="00302480">
      <w:pPr>
        <w:pStyle w:val="BodyText"/>
      </w:pPr>
      <w:r>
        <w:t xml:space="preserve">Given the rapid advancements in DA and subsequently in ML, FL is also growing fast. A thorough review of the current literature is essential. By typing </w:t>
      </w:r>
      <w:r w:rsidRPr="00302480">
        <w:rPr>
          <w:i/>
          <w:iCs/>
        </w:rPr>
        <w:t xml:space="preserve">“Federated Learning” </w:t>
      </w:r>
      <w:r>
        <w:t xml:space="preserve">in Google Scholar and selecting </w:t>
      </w:r>
      <w:r w:rsidRPr="00302480">
        <w:rPr>
          <w:i/>
          <w:iCs/>
        </w:rPr>
        <w:t>“review articles”,</w:t>
      </w:r>
      <w:r>
        <w:t xml:space="preserve"> it returns 7,510 articles in 0.07 seconds. The aim of this chapter is to select valid and relevant articles that align the ROs with the literature review, ensuring a smooth experimentation process that validates these objectives. All sources are organized into five themes: FL frameworks, FL algorithms, real-world FL settings, FL datasets, and FL server implementation.</w:t>
      </w:r>
    </w:p>
    <w:p w14:paraId="469BE170" w14:textId="77777777" w:rsidR="00042F6D" w:rsidRDefault="00042F6D" w:rsidP="00102E46">
      <w:pPr>
        <w:pStyle w:val="Heading2"/>
      </w:pPr>
      <w:bookmarkStart w:id="21" w:name="_Toc176985793"/>
      <w:r>
        <w:t>3.1.</w:t>
      </w:r>
      <w:r>
        <w:tab/>
        <w:t>Federated Learning Frameworks</w:t>
      </w:r>
      <w:bookmarkEnd w:id="21"/>
    </w:p>
    <w:p w14:paraId="337543D6" w14:textId="185760D3" w:rsidR="00FA2D19" w:rsidRDefault="00FA2D19" w:rsidP="00FA2D19">
      <w:pPr>
        <w:pStyle w:val="BodyText"/>
      </w:pPr>
      <w:r w:rsidRPr="00FA2D19">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r w:rsidRPr="00FA2D19">
        <w:rPr>
          <w:i/>
          <w:iCs/>
        </w:rPr>
        <w:t>PySyft</w:t>
      </w:r>
      <w:r w:rsidRPr="00FA2D19">
        <w:t xml:space="preserve"> GitHub repository stats.</w:t>
      </w:r>
    </w:p>
    <w:p w14:paraId="2E5ECFE8" w14:textId="77777777" w:rsidR="00422C69" w:rsidRDefault="00E11E17" w:rsidP="00036F8C">
      <w:pPr>
        <w:pStyle w:val="Captions"/>
      </w:pPr>
      <w:r>
        <w:rPr>
          <w:noProof/>
        </w:rPr>
        <w:drawing>
          <wp:inline distT="0" distB="0" distL="0" distR="0" wp14:anchorId="4EB71F49" wp14:editId="62380E8E">
            <wp:extent cx="4222750" cy="1349375"/>
            <wp:effectExtent l="0" t="0" r="0" b="0"/>
            <wp:docPr id="1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8" descr="A screenshot of a social media post&#10;&#10;Description automatically generated"/>
                    <pic:cNvPicPr>
                      <a:picLocks noChangeAspect="1" noChangeArrowheads="1"/>
                    </pic:cNvPicPr>
                  </pic:nvPicPr>
                  <pic:blipFill>
                    <a:blip r:embed="rId17"/>
                    <a:stretch>
                      <a:fillRect/>
                    </a:stretch>
                  </pic:blipFill>
                  <pic:spPr bwMode="auto">
                    <a:xfrm>
                      <a:off x="0" y="0"/>
                      <a:ext cx="4222750" cy="1349375"/>
                    </a:xfrm>
                    <a:prstGeom prst="rect">
                      <a:avLst/>
                    </a:prstGeom>
                  </pic:spPr>
                </pic:pic>
              </a:graphicData>
            </a:graphic>
          </wp:inline>
        </w:drawing>
      </w:r>
      <w:r w:rsidR="00422C69">
        <w:br/>
        <w:t xml:space="preserve">Figure 3.1. </w:t>
      </w:r>
      <w:r w:rsidR="00422C69" w:rsidRPr="00E74BFF">
        <w:rPr>
          <w:i/>
          <w:iCs/>
        </w:rPr>
        <w:t>PySyft</w:t>
      </w:r>
      <w:r w:rsidR="00422C69">
        <w:t xml:space="preserve"> GitHub stats (OpenMined, 2019).</w:t>
      </w:r>
    </w:p>
    <w:p w14:paraId="29A56A32" w14:textId="4440D46D" w:rsidR="00AE4AC5" w:rsidRDefault="00AE4AC5" w:rsidP="00AE4AC5">
      <w:pPr>
        <w:pStyle w:val="BodyText"/>
      </w:pPr>
      <w:r>
        <w:t xml:space="preserve">Contributors, forks and stars were counted for each framework. These stats were then normalised and finally averaged. Figure 3.2. illustrates the formulas and </w:t>
      </w:r>
      <w:r w:rsidR="00521C74">
        <w:t>T</w:t>
      </w:r>
      <w:r>
        <w:t xml:space="preserve">able 3.1. shows the results being </w:t>
      </w:r>
      <w:r w:rsidRPr="002C33AC">
        <w:rPr>
          <w:i/>
          <w:iCs/>
        </w:rPr>
        <w:t>PySyft</w:t>
      </w:r>
      <w:r>
        <w:t xml:space="preserve"> the most popular open-source FL framework.</w:t>
      </w:r>
    </w:p>
    <w:p w14:paraId="6A2B2588" w14:textId="77777777" w:rsidR="00422C69" w:rsidRPr="00FA2D19" w:rsidRDefault="00A936FD" w:rsidP="00036F8C">
      <w:pPr>
        <w:pStyle w:val="Captions"/>
      </w:pPr>
      <w:r>
        <w:rPr>
          <w:noProof/>
        </w:rPr>
        <w:drawing>
          <wp:inline distT="0" distB="0" distL="0" distR="0" wp14:anchorId="06EF8706" wp14:editId="72EF1437">
            <wp:extent cx="3847590" cy="1091820"/>
            <wp:effectExtent l="0" t="0" r="635" b="0"/>
            <wp:docPr id="19" name="Picture 17"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7" descr="A white paper with black text&#10;&#10;Description automatically generated"/>
                    <pic:cNvPicPr>
                      <a:picLocks noChangeAspect="1" noChangeArrowheads="1"/>
                    </pic:cNvPicPr>
                  </pic:nvPicPr>
                  <pic:blipFill>
                    <a:blip r:embed="rId18"/>
                    <a:stretch>
                      <a:fillRect/>
                    </a:stretch>
                  </pic:blipFill>
                  <pic:spPr bwMode="auto">
                    <a:xfrm>
                      <a:off x="0" y="0"/>
                      <a:ext cx="3859455" cy="1095187"/>
                    </a:xfrm>
                    <a:prstGeom prst="rect">
                      <a:avLst/>
                    </a:prstGeom>
                  </pic:spPr>
                </pic:pic>
              </a:graphicData>
            </a:graphic>
          </wp:inline>
        </w:drawing>
      </w:r>
      <w:r w:rsidR="00422C69">
        <w:br/>
        <w:t>Figure 3.2. Formulas for normalised stats and average.</w:t>
      </w:r>
    </w:p>
    <w:p w14:paraId="1661311A" w14:textId="144BCDF7" w:rsidR="00AE4AC5" w:rsidRDefault="00AE4AC5" w:rsidP="00E11E17">
      <w:pPr>
        <w:pStyle w:val="BodyText"/>
        <w:jc w:val="center"/>
      </w:pPr>
    </w:p>
    <w:p w14:paraId="7F153F93" w14:textId="0FC88340" w:rsidR="00AE036A" w:rsidRDefault="00A81853" w:rsidP="00036F8C">
      <w:pPr>
        <w:pStyle w:val="Captions"/>
      </w:pPr>
      <w:r>
        <w:rPr>
          <w:noProof/>
          <w14:ligatures w14:val="standardContextual"/>
        </w:rPr>
        <w:lastRenderedPageBreak/>
        <w:drawing>
          <wp:inline distT="0" distB="0" distL="0" distR="0" wp14:anchorId="3AE90A5F" wp14:editId="259E9AEB">
            <wp:extent cx="5812263" cy="1453970"/>
            <wp:effectExtent l="0" t="0" r="0" b="0"/>
            <wp:docPr id="1378786637" name="Picture 3" descr="A table with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86637" name="Picture 3" descr="A table with numbers and lett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885616" cy="1472320"/>
                    </a:xfrm>
                    <a:prstGeom prst="rect">
                      <a:avLst/>
                    </a:prstGeom>
                  </pic:spPr>
                </pic:pic>
              </a:graphicData>
            </a:graphic>
          </wp:inline>
        </w:drawing>
      </w:r>
      <w:r w:rsidR="00422C69">
        <w:br/>
      </w:r>
      <w:r w:rsidR="00422C69" w:rsidRPr="009D59D3">
        <w:t>Table 3.1. Federated Learning frameworks by stats and ranking.</w:t>
      </w:r>
    </w:p>
    <w:p w14:paraId="39C05D07" w14:textId="77777777" w:rsidR="009D59D3" w:rsidRPr="009D59D3" w:rsidRDefault="009D59D3" w:rsidP="009D59D3">
      <w:pPr>
        <w:pStyle w:val="BodyText"/>
      </w:pPr>
      <w:r>
        <w:t xml:space="preserve">By creating this ranking, the population sample for objective one was defined as </w:t>
      </w:r>
      <w:r w:rsidRPr="009D59D3">
        <w:rPr>
          <w:i/>
          <w:iCs/>
        </w:rPr>
        <w:t>PySyft</w:t>
      </w:r>
      <w:r w:rsidRPr="009D59D3">
        <w:t xml:space="preserve">, </w:t>
      </w:r>
      <w:r w:rsidRPr="009D59D3">
        <w:rPr>
          <w:i/>
          <w:iCs/>
        </w:rPr>
        <w:t>FATE</w:t>
      </w:r>
      <w:r w:rsidRPr="009D59D3">
        <w:t xml:space="preserve">, </w:t>
      </w:r>
      <w:r w:rsidRPr="009D59D3">
        <w:rPr>
          <w:i/>
          <w:iCs/>
        </w:rPr>
        <w:t>Flower</w:t>
      </w:r>
      <w:r w:rsidRPr="009D59D3">
        <w:t xml:space="preserve">, </w:t>
      </w:r>
      <w:r w:rsidRPr="009D59D3">
        <w:rPr>
          <w:i/>
          <w:iCs/>
        </w:rPr>
        <w:t>FedML</w:t>
      </w:r>
      <w:r w:rsidRPr="009D59D3">
        <w:t xml:space="preserve">, </w:t>
      </w:r>
      <w:r>
        <w:t xml:space="preserve">and </w:t>
      </w:r>
      <w:r w:rsidRPr="009D59D3">
        <w:t>TFF</w:t>
      </w:r>
      <w:r>
        <w:t xml:space="preserve">. The sample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 Based on this selection, section 3.1.1. details the frameworks that will be used in the experimentation, and section 3.1.2. lists are the remaining frameworks. </w:t>
      </w:r>
      <w:r>
        <w:fldChar w:fldCharType="begin"/>
      </w:r>
      <w:r>
        <w:instrText>ADDIN ZOTERO_ITEM CSL_CITATION {"citationID":"PYx583Gs","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w:instrText>
      </w:r>
      <w:r>
        <w:fldChar w:fldCharType="separate"/>
      </w:r>
      <w:r>
        <w:t>Kholod</w:t>
      </w:r>
      <w:r w:rsidRPr="0019438D">
        <w:rPr>
          <w:i/>
          <w:iCs/>
        </w:rPr>
        <w:t xml:space="preserve"> et al.,</w:t>
      </w:r>
      <w:r>
        <w:t xml:space="preserve"> (2020)</w:t>
      </w:r>
      <w:r>
        <w:fldChar w:fldCharType="end"/>
      </w:r>
      <w:r>
        <w:t xml:space="preserve"> 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6524648B" w14:textId="77777777" w:rsidR="00042F6D" w:rsidRDefault="00042F6D" w:rsidP="00102E46">
      <w:pPr>
        <w:pStyle w:val="Heading3"/>
      </w:pPr>
      <w:bookmarkStart w:id="22" w:name="_Toc176985794"/>
      <w:r>
        <w:t>3.1.1.</w:t>
      </w:r>
      <w:r>
        <w:tab/>
        <w:t>PySyft, FATE, Flower FedML and TensorFlow Federated</w:t>
      </w:r>
      <w:bookmarkEnd w:id="22"/>
    </w:p>
    <w:p w14:paraId="6C12DFDD" w14:textId="77777777" w:rsidR="009A17F1" w:rsidRDefault="009A17F1" w:rsidP="003C4000">
      <w:pPr>
        <w:pStyle w:val="BodyText"/>
      </w:pPr>
      <w:r>
        <w:t xml:space="preserve">Ziller </w:t>
      </w:r>
      <w:r w:rsidRPr="003C4000">
        <w:rPr>
          <w:i/>
          <w:iCs/>
        </w:rPr>
        <w:t>et al.,</w:t>
      </w:r>
      <w:r>
        <w:t xml:space="preserve"> (2021) introduced </w:t>
      </w:r>
      <w:r w:rsidRPr="003C4000">
        <w:rPr>
          <w:i/>
          <w:iCs/>
        </w:rPr>
        <w:t>PySyft</w:t>
      </w:r>
      <w:r>
        <w:t xml:space="preserve"> a multi-language library that facilitates secure and private ML. It was developed by the OpenMined community with the objective of making FL data science more accessible through Python bindings and user-friendly interfaces. </w:t>
      </w:r>
      <w:r w:rsidRPr="003C4000">
        <w:rPr>
          <w:i/>
          <w:iCs/>
        </w:rPr>
        <w:t>PySyft</w:t>
      </w:r>
      <w:r>
        <w:t xml:space="preserve"> uses libraries like </w:t>
      </w:r>
      <w:r w:rsidRPr="003C4000">
        <w:rPr>
          <w:i/>
          <w:iCs/>
        </w:rPr>
        <w:t>PyTorch</w:t>
      </w:r>
      <w:r>
        <w:t xml:space="preserve"> and TensorFlow with additional capabilities. Comparing it with other frameworks like TFF and </w:t>
      </w:r>
      <w:r w:rsidRPr="003C4000">
        <w:rPr>
          <w:i/>
          <w:iCs/>
        </w:rPr>
        <w:t>PaddleFL</w:t>
      </w:r>
      <w:r>
        <w:t xml:space="preserve">; </w:t>
      </w:r>
      <w:r w:rsidRPr="003C4000">
        <w:rPr>
          <w:i/>
          <w:iCs/>
        </w:rPr>
        <w:t>PySyft</w:t>
      </w:r>
      <w:r>
        <w:t xml:space="preserve"> offers detailed building blocks, allowing developers to implement FL efficiently. Also compared to Flower that supports heterogeneous client environments and offers tools for mobile and edge devices, claiming and advantage over </w:t>
      </w:r>
      <w:r w:rsidRPr="003C4000">
        <w:rPr>
          <w:i/>
          <w:iCs/>
        </w:rPr>
        <w:t>PySyft</w:t>
      </w:r>
      <w:r>
        <w:t xml:space="preserve"> in these aspects.</w:t>
      </w:r>
    </w:p>
    <w:p w14:paraId="2B231580" w14:textId="77777777" w:rsidR="009A17F1" w:rsidRDefault="009A17F1" w:rsidP="003C4000">
      <w:pPr>
        <w:pStyle w:val="BodyText"/>
      </w:pPr>
      <w:r>
        <w:t xml:space="preserve">According to Liu </w:t>
      </w:r>
      <w:r w:rsidRPr="003C4000">
        <w:rPr>
          <w:i/>
          <w:iCs/>
        </w:rPr>
        <w:t>et al.,</w:t>
      </w:r>
      <w:r>
        <w:t xml:space="preserve"> (2021) </w:t>
      </w:r>
      <w:r w:rsidRPr="003C4000">
        <w:rPr>
          <w:i/>
          <w:iCs/>
        </w:rPr>
        <w:t>FATE</w:t>
      </w:r>
      <w:r>
        <w:t xml:space="preserve"> is provided to aid enterprises and institutions in implementing large-scale and distributed collaborative learning with data protection. A number of secure computation protocols and machine learning algorithms are supported within </w:t>
      </w:r>
      <w:r w:rsidRPr="003C4000">
        <w:rPr>
          <w:i/>
          <w:iCs/>
        </w:rPr>
        <w:t>FATE</w:t>
      </w:r>
      <w:r>
        <w:t xml:space="preserv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Pr="003C4000">
        <w:rPr>
          <w:i/>
          <w:iCs/>
        </w:rPr>
        <w:t>XGBoost</w:t>
      </w:r>
      <w:r>
        <w:t xml:space="preserve">, federated transfer learning, and multi-variate data. </w:t>
      </w:r>
      <w:r w:rsidRPr="003C4000">
        <w:rPr>
          <w:i/>
          <w:iCs/>
        </w:rPr>
        <w:t>FATE</w:t>
      </w:r>
      <w:r>
        <w:t xml:space="preserve"> interacts with users using </w:t>
      </w:r>
      <w:r w:rsidRPr="009A1BC3">
        <w:rPr>
          <w:i/>
          <w:iCs/>
        </w:rPr>
        <w:t>FATE-FLow,</w:t>
      </w:r>
      <w:r>
        <w:t xml:space="preserve"> which serves as the scheduling system, FATE-Board, a visualization tool, and </w:t>
      </w:r>
      <w:r w:rsidRPr="009A1BC3">
        <w:rPr>
          <w:i/>
          <w:iCs/>
        </w:rPr>
        <w:t>FATE-Serving,</w:t>
      </w:r>
      <w:r>
        <w:t xml:space="preserve"> which is an inference high-performance serving engine. </w:t>
      </w:r>
      <w:r w:rsidRPr="003C4000">
        <w:rPr>
          <w:i/>
          <w:iCs/>
        </w:rPr>
        <w:t>KubeFATE</w:t>
      </w:r>
      <w:r>
        <w:t xml:space="preserve"> is designed by VMware to have </w:t>
      </w:r>
      <w:r w:rsidRPr="003C4000">
        <w:rPr>
          <w:i/>
          <w:iCs/>
        </w:rPr>
        <w:t>FATE</w:t>
      </w:r>
      <w:r>
        <w:t xml:space="preserve"> constructed over Kubernetes at the data centre, hence an enterprise-managed solution over </w:t>
      </w:r>
      <w:r>
        <w:lastRenderedPageBreak/>
        <w:t xml:space="preserve">organizations' distributed infrastructure. It also supports cross-cloud deployment and management through </w:t>
      </w:r>
      <w:r w:rsidRPr="009A1BC3">
        <w:rPr>
          <w:i/>
          <w:iCs/>
        </w:rPr>
        <w:t>FATE</w:t>
      </w:r>
      <w:r>
        <w:t>-</w:t>
      </w:r>
      <w:r w:rsidRPr="009A1BC3">
        <w:rPr>
          <w:i/>
          <w:iCs/>
        </w:rPr>
        <w:t>cloud</w:t>
      </w:r>
      <w:r>
        <w:t xml:space="preserve">. Second, </w:t>
      </w:r>
      <w:r w:rsidRPr="009A1BC3">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9A1BC3">
        <w:rPr>
          <w:i/>
          <w:iCs/>
        </w:rPr>
        <w:t>FATE</w:t>
      </w:r>
      <w:r>
        <w:t xml:space="preserve"> provide comparable accuracy to a centralized solution. </w:t>
      </w:r>
      <w:r w:rsidRPr="009A1BC3">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9A1BC3">
        <w:rPr>
          <w:i/>
          <w:iCs/>
        </w:rPr>
        <w:t>FATE</w:t>
      </w:r>
      <w:r>
        <w:t xml:space="preserve">; building lightweight versions of </w:t>
      </w:r>
      <w:r w:rsidRPr="009A1BC3">
        <w:rPr>
          <w:i/>
          <w:iCs/>
        </w:rPr>
        <w:t>FATE</w:t>
      </w:r>
      <w:r>
        <w:t xml:space="preserve"> for edge deployment and applications; and building new applications using </w:t>
      </w:r>
      <w:r w:rsidRPr="009A1BC3">
        <w:rPr>
          <w:i/>
          <w:iCs/>
        </w:rPr>
        <w:t>FATE</w:t>
      </w:r>
      <w:r>
        <w:t xml:space="preserve"> in an industrial scenario, such as computer vision and automatic speech recognition.</w:t>
      </w:r>
    </w:p>
    <w:p w14:paraId="7BFC9ED9" w14:textId="353E9F22" w:rsidR="009A17F1" w:rsidRDefault="009A17F1" w:rsidP="003C4000">
      <w:pPr>
        <w:pStyle w:val="BodyText"/>
      </w:pPr>
      <w:r w:rsidRPr="009A1BC3">
        <w:rPr>
          <w:i/>
          <w:iCs/>
        </w:rPr>
        <w:t>FedML</w:t>
      </w:r>
      <w:r>
        <w:t xml:space="preserve"> (He </w:t>
      </w:r>
      <w:r w:rsidRPr="009A1BC3">
        <w:rPr>
          <w:i/>
          <w:iCs/>
        </w:rPr>
        <w:t>et al.,</w:t>
      </w:r>
      <w:r>
        <w:t xml:space="preserve"> 2020)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w:t>
      </w:r>
      <w:r w:rsidR="00236BD8" w:rsidRPr="00236BD8">
        <w:t xml:space="preserve">Application Programming Interface </w:t>
      </w:r>
      <w:r w:rsidR="00236BD8">
        <w:t>(</w:t>
      </w:r>
      <w:r>
        <w:t>API</w:t>
      </w:r>
      <w:r w:rsidR="00236BD8">
        <w:t>)</w:t>
      </w:r>
      <w:r>
        <w:t xml:space="preserve"> designs, standardized algorithm implementations, and a comprehensive benchmark dataset available for non-IID. settings. </w:t>
      </w:r>
      <w:r w:rsidRPr="009A1BC3">
        <w:rPr>
          <w:i/>
          <w:iCs/>
        </w:rPr>
        <w:t>FedML</w:t>
      </w:r>
      <w:r>
        <w:t xml:space="preserve"> is architected into high-level API interactions through its </w:t>
      </w:r>
      <w:r w:rsidRPr="009A1BC3">
        <w:rPr>
          <w:i/>
          <w:iCs/>
        </w:rPr>
        <w:t>FedML-API,</w:t>
      </w:r>
      <w:r>
        <w:t xml:space="preserve"> whereas the low-level functionality is realized by </w:t>
      </w:r>
      <w:r w:rsidRPr="009A1BC3">
        <w:rPr>
          <w:i/>
          <w:iCs/>
        </w:rPr>
        <w:t>FedML-core</w:t>
      </w:r>
      <w:r>
        <w:t xml:space="preserve"> to allow convenient implementation of distributed algorithms by users. This library also includes a real-world module for training on smartphones, called </w:t>
      </w:r>
      <w:r w:rsidRPr="009A1BC3">
        <w:rPr>
          <w:i/>
          <w:iCs/>
        </w:rPr>
        <w:t>FedML-Mobile</w:t>
      </w:r>
      <w:r>
        <w:t xml:space="preserve">. Using such cryptographic primitives, standardized benchmarks can enforce privacy, security, and robustness, ensuring fair comparisons. </w:t>
      </w:r>
      <w:r w:rsidRPr="009A1BC3">
        <w:rPr>
          <w:i/>
          <w:iCs/>
        </w:rPr>
        <w:t>FedML</w:t>
      </w:r>
      <w:r>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r w:rsidRPr="009A1BC3">
        <w:rPr>
          <w:i/>
          <w:iCs/>
        </w:rPr>
        <w:t>FedML</w:t>
      </w:r>
      <w:r>
        <w:t xml:space="preserve"> is not only robust in terms of privacy and security in FL but also applies advanced cryptographic techniques that ensure user data is secure to the level of model robustness. </w:t>
      </w:r>
      <w:r w:rsidRPr="009A1BC3">
        <w:rPr>
          <w:i/>
          <w:iCs/>
        </w:rPr>
        <w:t>FedML</w:t>
      </w:r>
      <w:r>
        <w:t xml:space="preserve"> follows a community-driven approach and is always changing and extending its features. New improvements are regularly updated based on feedback and contributions from global researchers. Such a collaborative effort helps push the frontiers of FL and ensures that </w:t>
      </w:r>
      <w:r w:rsidRPr="009A1BC3">
        <w:rPr>
          <w:i/>
          <w:iCs/>
        </w:rPr>
        <w:t>FedML</w:t>
      </w:r>
      <w:r>
        <w:t xml:space="preserve"> retains its leading status in research and development.</w:t>
      </w:r>
    </w:p>
    <w:p w14:paraId="2566D263" w14:textId="77777777" w:rsidR="009A17F1" w:rsidRDefault="009A17F1" w:rsidP="003C4000">
      <w:pPr>
        <w:pStyle w:val="BodyText"/>
      </w:pPr>
      <w:r>
        <w:t xml:space="preserve">Beutel </w:t>
      </w:r>
      <w:r w:rsidRPr="009A1BC3">
        <w:rPr>
          <w:i/>
          <w:iCs/>
        </w:rPr>
        <w:t>et al.,</w:t>
      </w:r>
      <w:r>
        <w:t xml:space="preserve"> (2022) presented a user-friendly framework, an open-source framework developed to make the implementation and scalability of FL much easier. Flower's goal is to bridge the gap between academic research and practical application in real-world FL settings with large-scale experiments and very varied device settings. The big advantage of Flower, compared to most other </w:t>
      </w:r>
      <w:r>
        <w:lastRenderedPageBreak/>
        <w:t xml:space="preserve">frameworks for simulations, is that it can be used in real deployments with real devices; thus, it is a very good and flexible tool. It has been designed with an architecture supporting most machine learning frameworks, including TensorFlow, </w:t>
      </w:r>
      <w:r w:rsidRPr="009A1BC3">
        <w:rPr>
          <w:i/>
          <w:iCs/>
        </w:rPr>
        <w:t>PyTorch</w:t>
      </w:r>
      <w:r>
        <w:t xml:space="preserve">, while offering flexible API designs, standardized algorithm implementations, and benchmark datasets for non-Independent and Identically Distributed (non-IID) settings. This way, it has proven to be an excellent tool for experimenting with FL in different configurations and computational paradigms. The important abstractions and functionalities inside Flower are the high-level API interactions in the part represented by </w:t>
      </w:r>
      <w:r w:rsidRPr="009A1BC3">
        <w:rPr>
          <w:i/>
          <w:iCs/>
        </w:rPr>
        <w:t>FedML-API</w:t>
      </w:r>
      <w:r>
        <w:t xml:space="preserve">, and low-level functionality in the part represented by </w:t>
      </w:r>
      <w:r w:rsidRPr="009A1BC3">
        <w:rPr>
          <w:i/>
          <w:iCs/>
        </w:rPr>
        <w:t>FedML-Core</w:t>
      </w:r>
      <w:r>
        <w:t xml:space="preserve">. This makes it easier for the users to program distributed algorithms. It also has an on-device training capability for smartphones with cryptographic techniques to guarantee privacy, security, and robustness called </w:t>
      </w:r>
      <w:r w:rsidRPr="009A1BC3">
        <w:rPr>
          <w:i/>
          <w:iCs/>
        </w:rPr>
        <w:t>FedML-Mobile</w:t>
      </w:r>
      <w:r>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CAF45E6" w14:textId="0ED710C3" w:rsidR="009A17F1" w:rsidRPr="009A17F1" w:rsidRDefault="009A17F1" w:rsidP="003C4000">
      <w:pPr>
        <w:pStyle w:val="BodyText"/>
      </w:pPr>
      <w:r>
        <w:t xml:space="preserve">Solanki </w:t>
      </w:r>
      <w:r w:rsidRPr="006742C2">
        <w:rPr>
          <w:i/>
          <w:iCs/>
        </w:rPr>
        <w:t>et al.,</w:t>
      </w:r>
      <w:r>
        <w:t xml:space="preserve"> (2022) delve into how TFF, an open-source framework, is utilized for machine learning on decentralized data. It has been designed for research and experimentation. Some of the key features are TFF enables FL through low-latency models with less power consumption. The framework uses two layers, the FL learning API and the federated core (FC) API. The FL API allows developers to implement training and evaluation on existing TensorFlow models through a high-level interface. The FC API integrates </w:t>
      </w:r>
      <w:r w:rsidRPr="006D0480">
        <w:rPr>
          <w:i/>
          <w:iCs/>
        </w:rPr>
        <w:t>TensorFlow</w:t>
      </w:r>
      <w:r>
        <w:t xml:space="preserve"> with distributed communication operators focusing on computations across distributed systems like mobile phones, tablets, and sensors. Comparing TFF to other frameworks, it offers a unique well integrated structure others do not provide this level of integration. TFF allows experimenting with new algorithms is not tied to predefined algorithms.</w:t>
      </w:r>
    </w:p>
    <w:p w14:paraId="4032270D" w14:textId="77777777" w:rsidR="00042F6D" w:rsidRDefault="00042F6D" w:rsidP="00102E46">
      <w:pPr>
        <w:pStyle w:val="Heading3"/>
      </w:pPr>
      <w:bookmarkStart w:id="23" w:name="_Toc176985795"/>
      <w:r>
        <w:t>3.1.2.</w:t>
      </w:r>
      <w:r>
        <w:tab/>
      </w:r>
      <w:r w:rsidRPr="003C4000">
        <w:t>OpenFL, NVIDIA, PaddleFL, Substra</w:t>
      </w:r>
      <w:r>
        <w:t xml:space="preserve"> and FLGo</w:t>
      </w:r>
      <w:bookmarkEnd w:id="23"/>
    </w:p>
    <w:p w14:paraId="6DEE9852" w14:textId="6C6DEA74" w:rsidR="00392FD9" w:rsidRDefault="00392FD9" w:rsidP="00392FD9">
      <w:pPr>
        <w:pStyle w:val="BodyText"/>
      </w:pPr>
      <w:r>
        <w:t xml:space="preserve">Another innovative framework </w:t>
      </w:r>
      <w:r w:rsidRPr="00392FD9">
        <w:rPr>
          <w:i/>
          <w:iCs/>
        </w:rPr>
        <w:t>OpenFL</w:t>
      </w:r>
      <w:r>
        <w:t xml:space="preserve"> (Reina </w:t>
      </w:r>
      <w:r w:rsidRPr="00392FD9">
        <w:rPr>
          <w:i/>
          <w:iCs/>
        </w:rPr>
        <w:t>et al.,</w:t>
      </w:r>
      <w:r>
        <w:t xml:space="preserve"> 2022) created by Intel Labs and the University of Pennsylvania, </w:t>
      </w:r>
      <w:r w:rsidRPr="00392FD9">
        <w:rPr>
          <w:i/>
          <w:iCs/>
        </w:rPr>
        <w:t>OpenFL</w:t>
      </w:r>
      <w:r>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w:t>
      </w:r>
      <w:r w:rsidRPr="00392FD9">
        <w:rPr>
          <w:i/>
          <w:iCs/>
        </w:rPr>
        <w:t>TensorFlow</w:t>
      </w:r>
      <w:r>
        <w:t xml:space="preserve"> and </w:t>
      </w:r>
      <w:r w:rsidRPr="00392FD9">
        <w:rPr>
          <w:i/>
          <w:iCs/>
        </w:rPr>
        <w:t>PyTorch</w:t>
      </w:r>
      <w:r>
        <w:t xml:space="preserve">. In comparison to other frameworks, it stands out due to its open-source nature, TFF or </w:t>
      </w:r>
      <w:r w:rsidRPr="00392FD9">
        <w:rPr>
          <w:i/>
          <w:iCs/>
        </w:rPr>
        <w:t>PySyft</w:t>
      </w:r>
      <w:r>
        <w:t xml:space="preserve"> focus more on academic research applications while </w:t>
      </w:r>
      <w:r w:rsidRPr="00392FD9">
        <w:rPr>
          <w:i/>
          <w:iCs/>
        </w:rPr>
        <w:t>OpenFL</w:t>
      </w:r>
      <w:r>
        <w:t xml:space="preserve"> is focused on real-world applications.</w:t>
      </w:r>
    </w:p>
    <w:p w14:paraId="75566E5B" w14:textId="77777777" w:rsidR="00392FD9" w:rsidRDefault="00392FD9" w:rsidP="00392FD9">
      <w:pPr>
        <w:pStyle w:val="BodyText"/>
      </w:pPr>
      <w:r>
        <w:t xml:space="preserve">Roth </w:t>
      </w:r>
      <w:r w:rsidRPr="00392FD9">
        <w:rPr>
          <w:i/>
          <w:iCs/>
        </w:rPr>
        <w:t>et al.,</w:t>
      </w:r>
      <w:r>
        <w:t xml:space="preserve"> (2022) describe </w:t>
      </w:r>
      <w:r w:rsidRPr="00392FD9">
        <w:rPr>
          <w:i/>
          <w:iCs/>
        </w:rPr>
        <w:t>NVIDIA FLARE</w:t>
      </w:r>
      <w:r>
        <w:t xml:space="preserve"> (NF) as an open-source Software Development Kit (SDK) purposefully developed to make it easier for data scientists and researchers to train federated </w:t>
      </w:r>
      <w:r>
        <w:lastRenderedPageBreak/>
        <w:t xml:space="preserve">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Pr="00392FD9">
        <w:rPr>
          <w:i/>
          <w:iCs/>
        </w:rPr>
        <w:t>PyTorch</w:t>
      </w:r>
      <w:r>
        <w:t xml:space="preserve">, </w:t>
      </w:r>
      <w:r w:rsidRPr="00392FD9">
        <w:rPr>
          <w:i/>
          <w:iCs/>
        </w:rPr>
        <w:t>TensorFlow</w:t>
      </w:r>
      <w:r>
        <w:t xml:space="preserve">, and </w:t>
      </w:r>
      <w:r w:rsidRPr="00392FD9">
        <w:rPr>
          <w:i/>
          <w:iCs/>
        </w:rPr>
        <w:t>XGBoost</w:t>
      </w:r>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0FD4A0E8" w14:textId="77777777" w:rsidR="00392FD9" w:rsidRDefault="00392FD9" w:rsidP="00392FD9">
      <w:pPr>
        <w:pStyle w:val="BodyText"/>
      </w:pPr>
      <w:r>
        <w:t xml:space="preserve">Riedel </w:t>
      </w:r>
      <w:r w:rsidRPr="00EA7115">
        <w:rPr>
          <w:i/>
          <w:iCs/>
        </w:rPr>
        <w:t>et al.,</w:t>
      </w:r>
      <w:r>
        <w:t xml:space="preserve"> (2024) propose PaddleFL is an open-source federated learning framework developed by </w:t>
      </w:r>
      <w:r w:rsidRPr="00392FD9">
        <w:rPr>
          <w:i/>
          <w:iCs/>
        </w:rPr>
        <w:t>PaddlePaddle</w:t>
      </w:r>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of implementations, </w:t>
      </w:r>
      <w:r w:rsidRPr="00EA7115">
        <w:rPr>
          <w:i/>
          <w:iCs/>
        </w:rPr>
        <w:t>PaddleFL</w:t>
      </w:r>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r w:rsidRPr="00EA7115">
        <w:rPr>
          <w:i/>
          <w:iCs/>
        </w:rPr>
        <w:t>PaddleFL</w:t>
      </w:r>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6B2DA3E5" w14:textId="4D1170BA" w:rsidR="00392FD9" w:rsidRDefault="00392FD9" w:rsidP="00392FD9">
      <w:pPr>
        <w:pStyle w:val="BodyText"/>
      </w:pPr>
      <w:r>
        <w:t xml:space="preserve">Galtier and Marini, (2019) introduced </w:t>
      </w:r>
      <w:r w:rsidRPr="00EA7115">
        <w:rPr>
          <w:i/>
          <w:iCs/>
        </w:rPr>
        <w:t>Substra</w:t>
      </w:r>
      <w:r>
        <w:t xml:space="preserve"> as a framework designed to make machine learning both collaborative and secure. They developed Substra to handle the tricky issue of working with sensitive data without compromising privacy. Instead of moving data around, </w:t>
      </w:r>
      <w:r w:rsidRPr="00EA7115">
        <w:rPr>
          <w:i/>
          <w:iCs/>
        </w:rPr>
        <w:t>Substra</w:t>
      </w:r>
      <w:r>
        <w:t xml:space="preserve"> keeps it decentrali</w:t>
      </w:r>
      <w:r w:rsidR="00EA7115">
        <w:t>s</w:t>
      </w:r>
      <w:r>
        <w:t xml:space="preserve">ed data stays where it is, and only the necessary algorithms and non-sensitive information are shared. </w:t>
      </w:r>
      <w:r w:rsidRPr="00EA7115">
        <w:rPr>
          <w:i/>
          <w:iCs/>
        </w:rPr>
        <w:t>Substra</w:t>
      </w:r>
      <w:r>
        <w:t xml:space="preserve"> uses Distributed Ledger Technology (DLT) to ensure that all operations are secure and traceable. This means there is no need to rely on a central authority to verify the integrity of the data and operations. Originally designed for healthcare applications, Substra is flexible enough to work with various data types, algorithms, and programming languages. It supports multiple computation methods, especially those used in F</w:t>
      </w:r>
      <w:r w:rsidR="00EA7115">
        <w:t>L</w:t>
      </w:r>
      <w:r>
        <w:t xml:space="preserve">. The framework is built on three core principles: </w:t>
      </w:r>
      <w:r>
        <w:lastRenderedPageBreak/>
        <w:t xml:space="preserve">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Pr="00EA7115">
        <w:rPr>
          <w:i/>
          <w:iCs/>
        </w:rPr>
        <w:t>Substra</w:t>
      </w:r>
      <w:r>
        <w:t xml:space="preserve"> are coordinated across different nodes, ensuring that data never leaves its original location. The decentrali</w:t>
      </w:r>
      <w:r w:rsidR="00EA7115">
        <w:t>s</w:t>
      </w:r>
      <w:r>
        <w:t>ed architecture uses smart contracts to enforce permissions and maintain a tamper-proof ledger of all activities. This makes Substra a versatile tool for various collaborative machine learning projects, such as data and algorithm collaborations, data consortiums, and combined training and evaluation efforts.</w:t>
      </w:r>
    </w:p>
    <w:p w14:paraId="1F327FD9" w14:textId="0E92C412" w:rsidR="00101D2B" w:rsidRDefault="00392FD9" w:rsidP="00392FD9">
      <w:pPr>
        <w:pStyle w:val="BodyText"/>
      </w:pPr>
      <w:r>
        <w:t xml:space="preserve">Wang </w:t>
      </w:r>
      <w:r w:rsidRPr="00EA7115">
        <w:rPr>
          <w:i/>
          <w:iCs/>
        </w:rPr>
        <w:t>et al.,</w:t>
      </w:r>
      <w:r>
        <w:t xml:space="preserve"> (2023) developed </w:t>
      </w:r>
      <w:r w:rsidRPr="005D5F64">
        <w:rPr>
          <w:i/>
          <w:iCs/>
        </w:rPr>
        <w:t>FLGo</w:t>
      </w:r>
      <w:r>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Pr="005D5F64">
        <w:rPr>
          <w:i/>
          <w:iCs/>
        </w:rPr>
        <w:t>FLGo</w:t>
      </w:r>
      <w:r>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Pr="005D5F64">
        <w:rPr>
          <w:i/>
          <w:iCs/>
        </w:rPr>
        <w:t>FLGo</w:t>
      </w:r>
      <w:r>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2F78A2A2" w14:textId="77777777" w:rsidR="00101D2B" w:rsidRDefault="00101D2B">
      <w:pPr>
        <w:suppressAutoHyphens w:val="0"/>
        <w:spacing w:after="160" w:line="259" w:lineRule="auto"/>
        <w:rPr>
          <w:rFonts w:eastAsia="Calibri"/>
          <w:kern w:val="2"/>
          <w:sz w:val="22"/>
          <w14:ligatures w14:val="standardContextual"/>
        </w:rPr>
      </w:pPr>
      <w:r>
        <w:br w:type="page"/>
      </w:r>
    </w:p>
    <w:p w14:paraId="5F10EF8B" w14:textId="77777777" w:rsidR="00042F6D" w:rsidRDefault="00042F6D" w:rsidP="00102E46">
      <w:pPr>
        <w:pStyle w:val="Heading2"/>
      </w:pPr>
      <w:bookmarkStart w:id="24" w:name="_Toc176985796"/>
      <w:r>
        <w:lastRenderedPageBreak/>
        <w:t>3.2.</w:t>
      </w:r>
      <w:r>
        <w:tab/>
        <w:t>Federated Learning Algorithms</w:t>
      </w:r>
      <w:bookmarkEnd w:id="24"/>
    </w:p>
    <w:p w14:paraId="5466B9E4" w14:textId="4F6C37EB" w:rsidR="00101D2B" w:rsidRPr="00101D2B" w:rsidRDefault="00101D2B" w:rsidP="00101D2B">
      <w:pPr>
        <w:pStyle w:val="BodyText"/>
      </w:pPr>
      <w:r w:rsidRPr="00101D2B">
        <w:t xml:space="preserve">After reviewing the frameworks, it was clear that they all utilize algorithms. Some of them implement custom FL algorithms; however, there is one algorithm common to all of them: </w:t>
      </w:r>
      <w:r w:rsidRPr="00101D2B">
        <w:rPr>
          <w:i/>
          <w:iCs/>
        </w:rPr>
        <w:t>FedAvg</w:t>
      </w:r>
      <w:r w:rsidRPr="00101D2B">
        <w:t xml:space="preserve">. </w:t>
      </w:r>
      <w:r w:rsidRPr="00101D2B">
        <w:rPr>
          <w:i/>
          <w:iCs/>
        </w:rPr>
        <w:t>SecureBoost</w:t>
      </w:r>
      <w:r w:rsidRPr="00101D2B">
        <w:t xml:space="preserve"> and </w:t>
      </w:r>
      <w:r w:rsidRPr="00101D2B">
        <w:rPr>
          <w:i/>
          <w:iCs/>
        </w:rPr>
        <w:t>FedProx</w:t>
      </w:r>
      <w:r w:rsidRPr="00101D2B">
        <w:t xml:space="preserve"> are also used by multiple frameworks. These algorithms, along with </w:t>
      </w:r>
      <w:r w:rsidRPr="00101D2B">
        <w:rPr>
          <w:i/>
          <w:iCs/>
        </w:rPr>
        <w:t>FedMA</w:t>
      </w:r>
      <w:r w:rsidRPr="00101D2B">
        <w:t>, will be explained in the sections below.</w:t>
      </w:r>
    </w:p>
    <w:p w14:paraId="69E320AF" w14:textId="5D906308" w:rsidR="005D5F64" w:rsidRPr="005D5F64" w:rsidRDefault="00FC36BF" w:rsidP="00036F8C">
      <w:pPr>
        <w:pStyle w:val="Captions"/>
      </w:pPr>
      <w:r>
        <w:rPr>
          <w:noProof/>
          <w14:ligatures w14:val="standardContextual"/>
        </w:rPr>
        <w:drawing>
          <wp:inline distT="0" distB="0" distL="0" distR="0" wp14:anchorId="212AEC90" wp14:editId="75759A58">
            <wp:extent cx="5737803" cy="1803853"/>
            <wp:effectExtent l="0" t="0" r="0" b="6350"/>
            <wp:docPr id="1569866916" name="Picture 4"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866916" name="Picture 4" descr="A table with text and images&#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70326" cy="1814078"/>
                    </a:xfrm>
                    <a:prstGeom prst="rect">
                      <a:avLst/>
                    </a:prstGeom>
                  </pic:spPr>
                </pic:pic>
              </a:graphicData>
            </a:graphic>
          </wp:inline>
        </w:drawing>
      </w:r>
      <w:r>
        <w:br/>
      </w:r>
      <w:r w:rsidR="00980BA8" w:rsidRPr="00980BA8">
        <w:t>Table 3.2. Federated Learning algorithms by framework.</w:t>
      </w:r>
    </w:p>
    <w:p w14:paraId="27C28ED3" w14:textId="77777777" w:rsidR="00042F6D" w:rsidRDefault="00042F6D" w:rsidP="00102E46">
      <w:pPr>
        <w:pStyle w:val="Heading3"/>
      </w:pPr>
      <w:bookmarkStart w:id="25" w:name="_Toc176985797"/>
      <w:r>
        <w:t>3.2.1.</w:t>
      </w:r>
      <w:r>
        <w:tab/>
        <w:t>FedAvg</w:t>
      </w:r>
      <w:bookmarkEnd w:id="25"/>
    </w:p>
    <w:p w14:paraId="62E351DE" w14:textId="77777777" w:rsidR="004218BF" w:rsidRDefault="004218BF" w:rsidP="004218BF">
      <w:pPr>
        <w:pStyle w:val="BodyText"/>
      </w:pPr>
      <w:r>
        <w:t xml:space="preserve">The key algorithm that was developed for FL was Federated Averaging </w:t>
      </w:r>
      <w:r w:rsidRPr="004218BF">
        <w:rPr>
          <w:i/>
          <w:iCs/>
        </w:rPr>
        <w:t>(FedAvg)</w:t>
      </w:r>
      <w:r>
        <w:t xml:space="preserve"> that allows to train the models distributed among multiple devices while preserving the centralized control of the process. This approach was proposed in the paper by Google researchers McMahan </w:t>
      </w:r>
      <w:r w:rsidRPr="004218BF">
        <w:rPr>
          <w:i/>
          <w:iCs/>
        </w:rPr>
        <w:t>et al.,</w:t>
      </w:r>
      <w:r>
        <w:t xml:space="preserve"> (2016). </w:t>
      </w:r>
      <w:r w:rsidRPr="004218BF">
        <w:rPr>
          <w:i/>
          <w:iCs/>
        </w:rPr>
        <w:t>FedAvg</w:t>
      </w:r>
      <w:r>
        <w:t xml:space="preserve"> improves the basic of federated learning by adopting the Stochastic Gradient Descent (SGD) algorithm, generally in terms of the iteration in the model averaging.</w:t>
      </w:r>
    </w:p>
    <w:p w14:paraId="0EEC3238" w14:textId="45C89AFF" w:rsidR="00980BA8" w:rsidRDefault="004218BF" w:rsidP="004218BF">
      <w:pPr>
        <w:pStyle w:val="BodyText"/>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677EBF78" w14:textId="729C8EDA" w:rsidR="005B0776" w:rsidRDefault="005B0776" w:rsidP="00036F8C">
      <w:pPr>
        <w:pStyle w:val="Captions"/>
      </w:pPr>
      <w:r>
        <w:rPr>
          <w:noProof/>
        </w:rPr>
        <w:drawing>
          <wp:inline distT="0" distB="0" distL="0" distR="0" wp14:anchorId="60A0BE8B" wp14:editId="11BAD3A9">
            <wp:extent cx="2289810" cy="1947545"/>
            <wp:effectExtent l="0" t="0" r="0" b="0"/>
            <wp:docPr id="22" name="Image4"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4" descr="A black and white text&#10;&#10;Description automatically generated"/>
                    <pic:cNvPicPr>
                      <a:picLocks noChangeAspect="1" noChangeArrowheads="1"/>
                    </pic:cNvPicPr>
                  </pic:nvPicPr>
                  <pic:blipFill>
                    <a:blip r:embed="rId21"/>
                    <a:stretch>
                      <a:fillRect/>
                    </a:stretch>
                  </pic:blipFill>
                  <pic:spPr bwMode="auto">
                    <a:xfrm>
                      <a:off x="0" y="0"/>
                      <a:ext cx="2289810" cy="1947545"/>
                    </a:xfrm>
                    <a:prstGeom prst="rect">
                      <a:avLst/>
                    </a:prstGeom>
                  </pic:spPr>
                </pic:pic>
              </a:graphicData>
            </a:graphic>
          </wp:inline>
        </w:drawing>
      </w:r>
      <w:r w:rsidR="0006025A">
        <w:br/>
      </w:r>
      <w:r w:rsidR="0006025A" w:rsidRPr="0006025A">
        <w:t xml:space="preserve">Figure 3.2.1 </w:t>
      </w:r>
      <w:r w:rsidR="0006025A" w:rsidRPr="0006025A">
        <w:rPr>
          <w:i/>
          <w:iCs/>
        </w:rPr>
        <w:t>FedAvg</w:t>
      </w:r>
      <w:r w:rsidR="0006025A" w:rsidRPr="0006025A">
        <w:t xml:space="preserve"> algorithm adapted from McMahan </w:t>
      </w:r>
      <w:r w:rsidR="0006025A" w:rsidRPr="0006025A">
        <w:rPr>
          <w:i/>
          <w:iCs/>
        </w:rPr>
        <w:t>et al.,</w:t>
      </w:r>
      <w:r w:rsidR="0006025A" w:rsidRPr="0006025A">
        <w:t xml:space="preserve"> (2016)</w:t>
      </w:r>
    </w:p>
    <w:p w14:paraId="4C1881E7" w14:textId="77777777" w:rsidR="00C37974" w:rsidRDefault="00C37974" w:rsidP="00C37974">
      <w:pPr>
        <w:pStyle w:val="BodyText"/>
      </w:pPr>
      <w:r>
        <w:lastRenderedPageBreak/>
        <w:t xml:space="preserve">Besides, </w:t>
      </w:r>
      <w:r w:rsidRPr="00C37974">
        <w:rPr>
          <w:i/>
          <w:iCs/>
        </w:rPr>
        <w:t>FedAvg</w:t>
      </w:r>
      <w:r>
        <w:t xml:space="preserve"> works well with non-IID data, which occur frequently in the context of FL where data is dispersed across clients in a likely non-uniform manner. Specifically, </w:t>
      </w:r>
      <w:r w:rsidRPr="00C37974">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3D4EF9DA" w14:textId="73A04A0C" w:rsidR="00C37974" w:rsidRPr="00980BA8" w:rsidRDefault="00C37974" w:rsidP="00C37974">
      <w:pPr>
        <w:pStyle w:val="BodyText"/>
      </w:pPr>
      <w:r>
        <w:t xml:space="preserve">When tested across different model structures and datasets for image classification such as </w:t>
      </w:r>
      <w:r w:rsidRPr="00C37974">
        <w:rPr>
          <w:i/>
          <w:iCs/>
        </w:rPr>
        <w:t>MNIST</w:t>
      </w:r>
      <w:r>
        <w:t xml:space="preserve">, </w:t>
      </w:r>
      <w:r w:rsidRPr="00C37974">
        <w:rPr>
          <w:i/>
          <w:iCs/>
        </w:rPr>
        <w:t>CIFAR10</w:t>
      </w:r>
      <w:r>
        <w:t xml:space="preserve"> and language modelling such as Shakespeare dataset, it was shown that FedAvg succeeds in cutting down the communication costs while still giving a sound performance in conditions of non-IID and imbalance of the data. In sum, </w:t>
      </w:r>
      <w:r w:rsidRPr="000F09DC">
        <w:rPr>
          <w:i/>
          <w:iCs/>
        </w:rPr>
        <w:t>FedAvg</w:t>
      </w:r>
      <w:r>
        <w:t xml:space="preserve"> is foundational in FL since it optimi</w:t>
      </w:r>
      <w:r w:rsidR="000F09DC">
        <w:t>s</w:t>
      </w:r>
      <w:r>
        <w:t>es both computational and communication efficiency.</w:t>
      </w:r>
    </w:p>
    <w:p w14:paraId="6DEDFAA2" w14:textId="77777777" w:rsidR="00042F6D" w:rsidRDefault="00042F6D" w:rsidP="00102E46">
      <w:pPr>
        <w:pStyle w:val="Heading3"/>
      </w:pPr>
      <w:bookmarkStart w:id="26" w:name="_Toc176985798"/>
      <w:r>
        <w:t>3.2.2.</w:t>
      </w:r>
      <w:r>
        <w:tab/>
        <w:t>FedProx</w:t>
      </w:r>
      <w:bookmarkEnd w:id="26"/>
    </w:p>
    <w:p w14:paraId="57E0AE15" w14:textId="24DD0258" w:rsidR="00BB668D" w:rsidRDefault="00BB668D" w:rsidP="00CB295E">
      <w:pPr>
        <w:pStyle w:val="BodyText"/>
      </w:pPr>
      <w:r>
        <w:t xml:space="preserve">In short, </w:t>
      </w:r>
      <w:r w:rsidRPr="00A50DEB">
        <w:rPr>
          <w:i/>
          <w:iCs/>
        </w:rPr>
        <w:t>FedProx</w:t>
      </w:r>
      <w:r>
        <w:t xml:space="preserve"> is a federated optimi</w:t>
      </w:r>
      <w:r w:rsidR="00A50DEB">
        <w:t>s</w:t>
      </w:r>
      <w:r>
        <w:t xml:space="preserve">ation algorithm designed with the objectives of handling challenges that come with system and statistical heterogeneity in a federated learning network (Li, Sahu, Zaheer, </w:t>
      </w:r>
      <w:r w:rsidRPr="00A50DEB">
        <w:rPr>
          <w:i/>
          <w:iCs/>
        </w:rPr>
        <w:t>et al.,</w:t>
      </w:r>
      <w:r>
        <w:t xml:space="preserve"> 2020). It is first motivated as an extension and re-parameterization of the </w:t>
      </w:r>
      <w:r w:rsidRPr="00A50DEB">
        <w:rPr>
          <w:i/>
          <w:iCs/>
        </w:rPr>
        <w:t>FedAvg</w:t>
      </w:r>
      <w:r>
        <w:t xml:space="preserve"> algorithm. While </w:t>
      </w:r>
      <w:r w:rsidRPr="00A50DEB">
        <w:rPr>
          <w:i/>
          <w:iCs/>
        </w:rPr>
        <w:t>FedAvg</w:t>
      </w:r>
      <w:r>
        <w:t xml:space="preserve"> has demonstrated empirical success, it's been seen to falter in the face of system capability diversity and the nonidentical distribution of data on the devices. These are the aspects that </w:t>
      </w:r>
      <w:r w:rsidRPr="00A50DEB">
        <w:rPr>
          <w:i/>
          <w:iCs/>
        </w:rPr>
        <w:t>FedProx</w:t>
      </w:r>
      <w:r>
        <w:t xml:space="preserve"> modifies to handle them and increase the robustness and stability of the optimization process. In this context, the addition of a proximal term to the local objective function within </w:t>
      </w:r>
      <w:r w:rsidRPr="00A50DEB">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30CC0F70" w14:textId="18519DEE" w:rsidR="00BB668D" w:rsidRDefault="00BB668D" w:rsidP="00CB295E">
      <w:pPr>
        <w:pStyle w:val="BodyText"/>
      </w:pPr>
      <w:r>
        <w:t xml:space="preserve">While </w:t>
      </w:r>
      <w:r w:rsidRPr="004536C8">
        <w:rPr>
          <w:i/>
          <w:iCs/>
        </w:rPr>
        <w:t>FedAvg</w:t>
      </w:r>
      <w:r>
        <w:t xml:space="preserve"> requires all the devices to perform an equal amount of work, a fixed number of local epochs, </w:t>
      </w:r>
      <w:r w:rsidRPr="004536C8">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hAnsi="Cambria Math" w:cs="Arial"/>
              </w:rPr>
            </m:ctrlPr>
          </m:fPr>
          <m:num>
            <m:r>
              <w:rPr>
                <w:rFonts w:ascii="Cambria Math" w:hAnsi="Cambria Math" w:cs="Arial"/>
              </w:rPr>
              <m:t>μ</m:t>
            </m:r>
          </m:num>
          <m:den>
            <m:r>
              <w:rPr>
                <w:rFonts w:ascii="Cambria Math" w:hAnsi="Cambria Math" w:cs="Arial"/>
              </w:rPr>
              <m:t>2</m:t>
            </m:r>
          </m:den>
        </m:f>
        <m:d>
          <m:dPr>
            <m:begChr m:val=""/>
            <m:endChr m:val=""/>
            <m:ctrlPr>
              <w:rPr>
                <w:rFonts w:ascii="Cambria Math" w:hAnsi="Cambria Math" w:cs="Arial"/>
              </w:rPr>
            </m:ctrlPr>
          </m:dPr>
          <m:e>
            <m:r>
              <m:rPr>
                <m:lit/>
                <m:nor/>
              </m:rPr>
              <w:rPr>
                <w:rFonts w:cs="Arial"/>
              </w:rPr>
              <m:t>|</m:t>
            </m:r>
            <m:r>
              <w:rPr>
                <w:rFonts w:ascii="Cambria Math" w:hAnsi="Cambria Math" w:cs="Arial"/>
              </w:rPr>
              <m:t>w-</m:t>
            </m:r>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e>
        </m:d>
        <m:sSup>
          <m:sSupPr>
            <m:ctrlPr>
              <w:rPr>
                <w:rFonts w:ascii="Cambria Math" w:hAnsi="Cambria Math" w:cs="Arial"/>
              </w:rPr>
            </m:ctrlPr>
          </m:sSupPr>
          <m:e>
            <m:r>
              <m:rPr>
                <m:lit/>
                <m:nor/>
              </m:rPr>
              <w:rPr>
                <w:rFonts w:cs="Arial"/>
              </w:rPr>
              <m:t>|</m:t>
            </m:r>
          </m:e>
          <m:sup>
            <m:r>
              <w:rPr>
                <w:rFonts w:ascii="Cambria Math" w:hAnsi="Cambria Math" w:cs="Arial"/>
              </w:rPr>
              <m:t>2</m:t>
            </m:r>
          </m:sup>
        </m:sSup>
      </m:oMath>
      <w:r>
        <w:t xml:space="preserve">, where </w:t>
      </w:r>
      <m:oMath>
        <m:sSub>
          <m:sSubPr>
            <m:ctrlPr>
              <w:rPr>
                <w:rFonts w:ascii="Cambria Math" w:hAnsi="Cambria Math" w:cs="Arial"/>
              </w:rPr>
            </m:ctrlPr>
          </m:sSubPr>
          <m:e>
            <m:r>
              <w:rPr>
                <w:rFonts w:ascii="Cambria Math" w:hAnsi="Cambria Math" w:cs="Arial"/>
              </w:rPr>
              <m:t>w</m:t>
            </m:r>
          </m:e>
          <m:sub>
            <m:r>
              <w:rPr>
                <w:rFonts w:ascii="Cambria Math" w:hAnsi="Cambria Math" w:cs="Arial"/>
              </w:rPr>
              <m:t>t</m:t>
            </m:r>
          </m:sub>
        </m:sSub>
      </m:oMath>
      <w:r>
        <w:t xml:space="preserve"> is the current global model and </w:t>
      </w:r>
      <m:oMath>
        <m:r>
          <w:rPr>
            <w:rFonts w:ascii="Cambria Math" w:hAnsi="Cambria Math"/>
          </w:rPr>
          <m:t>w</m:t>
        </m:r>
      </m:oMath>
      <w:r w:rsidR="00031F6F">
        <w:t xml:space="preserve"> </w:t>
      </w:r>
      <w:r>
        <w:t xml:space="preserve">is the local model. After local updates, each device sends the updated model back to the server. Aggregating these updates, one averages the updates and thereby forms a new global model, exactly the same as </w:t>
      </w:r>
      <w:r w:rsidRPr="00031F6F">
        <w:rPr>
          <w:i/>
          <w:iCs/>
        </w:rPr>
        <w:t>FedAvg</w:t>
      </w:r>
      <w:r>
        <w:t>.</w:t>
      </w:r>
    </w:p>
    <w:p w14:paraId="01DBCB2F" w14:textId="3F42DDCD" w:rsidR="00C753EB" w:rsidRDefault="00C753EB" w:rsidP="00036F8C">
      <w:pPr>
        <w:pStyle w:val="Captions"/>
      </w:pPr>
      <w:r>
        <w:rPr>
          <w:noProof/>
        </w:rPr>
        <w:lastRenderedPageBreak/>
        <w:drawing>
          <wp:inline distT="0" distB="0" distL="0" distR="0" wp14:anchorId="111E22F1" wp14:editId="4C2F257B">
            <wp:extent cx="2501265" cy="1951990"/>
            <wp:effectExtent l="0" t="0" r="0" b="0"/>
            <wp:docPr id="23" name="Image5" descr="A white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5" descr="A white text with black text&#10;&#10;Description automatically generated with medium confidence"/>
                    <pic:cNvPicPr>
                      <a:picLocks noChangeAspect="1" noChangeArrowheads="1"/>
                    </pic:cNvPicPr>
                  </pic:nvPicPr>
                  <pic:blipFill>
                    <a:blip r:embed="rId22"/>
                    <a:stretch>
                      <a:fillRect/>
                    </a:stretch>
                  </pic:blipFill>
                  <pic:spPr bwMode="auto">
                    <a:xfrm>
                      <a:off x="0" y="0"/>
                      <a:ext cx="2501265" cy="1951990"/>
                    </a:xfrm>
                    <a:prstGeom prst="rect">
                      <a:avLst/>
                    </a:prstGeom>
                  </pic:spPr>
                </pic:pic>
              </a:graphicData>
            </a:graphic>
          </wp:inline>
        </w:drawing>
      </w:r>
      <w:r w:rsidR="00515550">
        <w:br/>
        <w:t xml:space="preserve">Figure 3.2.2 </w:t>
      </w:r>
      <w:r w:rsidR="00515550">
        <w:rPr>
          <w:i/>
          <w:iCs/>
        </w:rPr>
        <w:t>FedProx</w:t>
      </w:r>
      <w:r w:rsidR="00515550">
        <w:t xml:space="preserve"> algorithm adapted from Li, Sahu, Zaheer, </w:t>
      </w:r>
      <w:r w:rsidR="00515550">
        <w:rPr>
          <w:i/>
          <w:iCs/>
        </w:rPr>
        <w:t>et al.,</w:t>
      </w:r>
      <w:r w:rsidR="00515550">
        <w:t xml:space="preserve"> (2020).</w:t>
      </w:r>
    </w:p>
    <w:p w14:paraId="5C944AC2" w14:textId="7ED9B865" w:rsidR="00C95F58" w:rsidRPr="00BB668D" w:rsidRDefault="00C95F58" w:rsidP="00CB295E">
      <w:pPr>
        <w:pStyle w:val="BodyText"/>
      </w:pPr>
      <w:r w:rsidRPr="00C95F58">
        <w:t xml:space="preserve">Interestingly, </w:t>
      </w:r>
      <w:r w:rsidRPr="00515550">
        <w:rPr>
          <w:i/>
          <w:iCs/>
        </w:rPr>
        <w:t>FedProx</w:t>
      </w:r>
      <w:r w:rsidRPr="00C95F58">
        <w:t xml:space="preserve"> shows more stability with respect to accuracy in heterogeneous settings than the baseline </w:t>
      </w:r>
      <w:r w:rsidRPr="00515550">
        <w:rPr>
          <w:i/>
          <w:iCs/>
        </w:rPr>
        <w:t>FedAvg</w:t>
      </w:r>
      <w:r w:rsidRPr="00C95F58">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DB50BB7" w14:textId="77777777" w:rsidR="00042F6D" w:rsidRDefault="00042F6D" w:rsidP="00102E46">
      <w:pPr>
        <w:pStyle w:val="Heading3"/>
      </w:pPr>
      <w:bookmarkStart w:id="27" w:name="_Toc176985799"/>
      <w:r>
        <w:t>3.2.3.</w:t>
      </w:r>
      <w:r>
        <w:tab/>
        <w:t>FedMA</w:t>
      </w:r>
      <w:bookmarkEnd w:id="27"/>
    </w:p>
    <w:p w14:paraId="1E5708DD" w14:textId="14F3D790" w:rsidR="00820377" w:rsidRDefault="00820377" w:rsidP="00515550">
      <w:pPr>
        <w:pStyle w:val="BodyText"/>
      </w:pPr>
      <w:r>
        <w:t xml:space="preserve">The challenge in solving through the development of </w:t>
      </w:r>
      <w:r w:rsidRPr="00515550">
        <w:rPr>
          <w:i/>
          <w:iCs/>
        </w:rPr>
        <w:t>FedMA</w:t>
      </w:r>
      <w:r>
        <w:t xml:space="preserve">, or Federated Matched Averaging (Wang </w:t>
      </w:r>
      <w:r w:rsidRPr="00515550">
        <w:rPr>
          <w:i/>
          <w:iCs/>
        </w:rPr>
        <w:t>et al.,</w:t>
      </w:r>
      <w:r>
        <w:t xml:space="preserve"> 2020), lies in federated learning, especially when one opts for modern neural network architectures such as CNNs</w:t>
      </w:r>
      <w:r w:rsidR="002D6871">
        <w:t xml:space="preserve"> </w:t>
      </w:r>
      <w:r>
        <w:t xml:space="preserve">and Long Short-Term Memory Networks (LSTMs). Traditional methods like </w:t>
      </w:r>
      <w:r w:rsidRPr="005F4156">
        <w:rPr>
          <w:i/>
          <w:iCs/>
        </w:rPr>
        <w:t>FedAvg</w:t>
      </w:r>
      <w:r>
        <w:t xml:space="preserve"> tend to perform poorly due to their weight averaging at the coordinate-wise level, which results in suboptimal global models</w:t>
      </w:r>
      <w:r w:rsidR="005F4156">
        <w:t xml:space="preserve">, often </w:t>
      </w:r>
      <w:r>
        <w:t>in cases with very heterogeneous data.</w:t>
      </w:r>
    </w:p>
    <w:p w14:paraId="0BFBD62A" w14:textId="77777777" w:rsidR="00820377" w:rsidRDefault="00820377" w:rsidP="00515550">
      <w:pPr>
        <w:pStyle w:val="BodyText"/>
      </w:pPr>
      <w:r w:rsidRPr="005F4156">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5753AE7F" w14:textId="77777777" w:rsidR="00820377" w:rsidRDefault="00820377" w:rsidP="00515550">
      <w:pPr>
        <w:pStyle w:val="BodyText"/>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405A228A" w14:textId="77777777" w:rsidR="00820377" w:rsidRDefault="00820377" w:rsidP="00515550">
      <w:pPr>
        <w:pStyle w:val="BodyText"/>
      </w:pPr>
      <w:r>
        <w:t xml:space="preserve">During this iterative matching and model adaptation process, the Hungarian algorithm is exploited by the server to handle the matching problem efficiently in order to ensure the best permutation of </w:t>
      </w:r>
      <w:r>
        <w:lastRenderedPageBreak/>
        <w:t xml:space="preserve">weights. </w:t>
      </w:r>
      <w:r w:rsidRPr="00227685">
        <w:rPr>
          <w:i/>
          <w:iCs/>
        </w:rPr>
        <w:t>FedMA</w:t>
      </w:r>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704490E8" w14:textId="5CEBF141" w:rsidR="00820377" w:rsidRDefault="00820377" w:rsidP="00515550">
      <w:pPr>
        <w:pStyle w:val="BodyText"/>
      </w:pPr>
      <w:r>
        <w:t xml:space="preserve">More generally, </w:t>
      </w:r>
      <w:r w:rsidRPr="00227685">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76B10CBC" w14:textId="3AA14508" w:rsidR="002A4751" w:rsidRPr="00820377" w:rsidRDefault="002A4751" w:rsidP="00036F8C">
      <w:pPr>
        <w:pStyle w:val="Captions"/>
      </w:pPr>
      <w:r>
        <w:rPr>
          <w:noProof/>
        </w:rPr>
        <w:drawing>
          <wp:inline distT="0" distB="0" distL="0" distR="0" wp14:anchorId="6FE5EEF8" wp14:editId="630D96EE">
            <wp:extent cx="2844800" cy="1644015"/>
            <wp:effectExtent l="0" t="0" r="0" b="0"/>
            <wp:docPr id="24" name="Image6" descr="A white tex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6" descr="A white text with black text&#10;&#10;Description automatically generated"/>
                    <pic:cNvPicPr>
                      <a:picLocks noChangeAspect="1" noChangeArrowheads="1"/>
                    </pic:cNvPicPr>
                  </pic:nvPicPr>
                  <pic:blipFill>
                    <a:blip r:embed="rId23"/>
                    <a:stretch>
                      <a:fillRect/>
                    </a:stretch>
                  </pic:blipFill>
                  <pic:spPr bwMode="auto">
                    <a:xfrm>
                      <a:off x="0" y="0"/>
                      <a:ext cx="2844800" cy="1644015"/>
                    </a:xfrm>
                    <a:prstGeom prst="rect">
                      <a:avLst/>
                    </a:prstGeom>
                  </pic:spPr>
                </pic:pic>
              </a:graphicData>
            </a:graphic>
          </wp:inline>
        </w:drawing>
      </w:r>
      <w:r w:rsidR="0030355F">
        <w:br/>
        <w:t xml:space="preserve">Figure 3.2.3 </w:t>
      </w:r>
      <w:r w:rsidR="0030355F">
        <w:rPr>
          <w:i/>
          <w:iCs/>
        </w:rPr>
        <w:t>FedMA</w:t>
      </w:r>
      <w:r w:rsidR="0030355F">
        <w:t xml:space="preserve"> algorithm adapted from Wang </w:t>
      </w:r>
      <w:r w:rsidR="0030355F">
        <w:rPr>
          <w:i/>
          <w:iCs/>
        </w:rPr>
        <w:t>et al.,</w:t>
      </w:r>
      <w:r w:rsidR="0030355F">
        <w:t xml:space="preserve"> 2020.</w:t>
      </w:r>
    </w:p>
    <w:p w14:paraId="058F56DB" w14:textId="77777777" w:rsidR="00042F6D" w:rsidRDefault="00042F6D" w:rsidP="00102E46">
      <w:pPr>
        <w:pStyle w:val="Heading3"/>
      </w:pPr>
      <w:bookmarkStart w:id="28" w:name="_Toc176985800"/>
      <w:r>
        <w:t>3.2.4.</w:t>
      </w:r>
      <w:r>
        <w:tab/>
        <w:t>SecureBoost</w:t>
      </w:r>
      <w:bookmarkEnd w:id="28"/>
    </w:p>
    <w:p w14:paraId="492339D9" w14:textId="77777777" w:rsidR="00EF040C" w:rsidRDefault="00EF040C" w:rsidP="0030355F">
      <w:pPr>
        <w:pStyle w:val="BodyText"/>
      </w:pPr>
      <w:r w:rsidRPr="0073203A">
        <w:rPr>
          <w:i/>
          <w:iCs/>
        </w:rPr>
        <w:t>SecureBoost</w:t>
      </w:r>
      <w:r>
        <w:t xml:space="preserve"> is a boosting algorithm by trees developed under the federated learning scheme (Cheng </w:t>
      </w:r>
      <w:r w:rsidRPr="00B3405D">
        <w:rPr>
          <w:i/>
          <w:iCs/>
        </w:rPr>
        <w:t>et al.,</w:t>
      </w:r>
      <w:r>
        <w:t xml:space="preserve"> 2021). 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676F0DE6" w14:textId="77777777" w:rsidR="00EF040C" w:rsidRDefault="00EF040C" w:rsidP="0030355F">
      <w:pPr>
        <w:pStyle w:val="BodyText"/>
      </w:pPr>
      <w:r>
        <w:t xml:space="preserve">In </w:t>
      </w:r>
      <w:r w:rsidRPr="0073203A">
        <w:rPr>
          <w:i/>
          <w:iCs/>
        </w:rPr>
        <w:t>SecureBoost</w:t>
      </w:r>
      <w:r>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2A75291E" w14:textId="621AB3AD" w:rsidR="00EF040C" w:rsidRDefault="00EF040C" w:rsidP="0030355F">
      <w:pPr>
        <w:pStyle w:val="BodyText"/>
      </w:pPr>
      <w:r>
        <w:t xml:space="preserve">In the protocol, </w:t>
      </w:r>
      <w:r w:rsidRPr="00B3405D">
        <w:rPr>
          <w:i/>
          <w:iCs/>
        </w:rPr>
        <w:t>SecureBoost</w:t>
      </w:r>
      <w:r>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0452AF">
        <w:rPr>
          <w:i/>
          <w:iCs/>
        </w:rPr>
        <w:t>XGBoost</w:t>
      </w:r>
      <w:r w:rsidR="000452AF">
        <w:t>,</w:t>
      </w:r>
      <w:r>
        <w:t xml:space="preserve"> sequential tree construction by adding splits that optimize a loss function. In such a federated setting, SecureBoost ensures encryption and secure sharing of gradient and Hessian values which are used for splits among the parties. </w:t>
      </w:r>
      <w:r w:rsidRPr="000452AF">
        <w:rPr>
          <w:i/>
          <w:iCs/>
        </w:rPr>
        <w:t>SecureBoost</w:t>
      </w:r>
      <w:r>
        <w:t xml:space="preserve"> further makes use of additive homomorphic encryption to ensure that each party can calculate the required gradient and </w:t>
      </w:r>
      <w:r>
        <w:lastRenderedPageBreak/>
        <w:t>Hessian sums for all possible splits locally and send these encrypted values to the active party, who eventually decrypts them to find the globally best split.</w:t>
      </w:r>
    </w:p>
    <w:p w14:paraId="0A52A24A" w14:textId="10F814BB" w:rsidR="00EF040C" w:rsidRPr="00EF040C" w:rsidRDefault="00EF040C" w:rsidP="0030355F">
      <w:pPr>
        <w:pStyle w:val="BodyText"/>
      </w:pPr>
      <w:r w:rsidRPr="000452AF">
        <w:rPr>
          <w:i/>
          <w:iCs/>
        </w:rPr>
        <w:t>SecureBoost</w:t>
      </w:r>
      <w:r>
        <w:t xml:space="preserve"> is a design of loss lessness, which can achieve the same accuracy as tree-boosting algorithms without privacy preservation under centrali</w:t>
      </w:r>
      <w:r w:rsidR="000452AF">
        <w:t>s</w:t>
      </w:r>
      <w:r>
        <w:t xml:space="preserve">ed data; it might even be appropriate for industrial applications that need strong privacy guarantees. This approach is indeed scalable and highly efficient with very large datasets, keeping the performance on par with non-federated methods, such as </w:t>
      </w:r>
      <w:r w:rsidRPr="000452AF">
        <w:rPr>
          <w:i/>
          <w:iCs/>
        </w:rPr>
        <w:t>XGBoost</w:t>
      </w:r>
      <w:r>
        <w:t xml:space="preserve"> and Gradient Boosting Decision Trees (GBD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w:t>
      </w:r>
      <w:r w:rsidRPr="000452AF">
        <w:rPr>
          <w:i/>
          <w:iCs/>
        </w:rPr>
        <w:t>SecureBoost</w:t>
      </w:r>
      <w:r>
        <w:t xml:space="preserve"> protects private information from being exposed throughout the whole process of learning, making it very valuable in privacy-preserving </w:t>
      </w:r>
      <w:r w:rsidR="000452AF">
        <w:t xml:space="preserve">ML </w:t>
      </w:r>
      <w:r>
        <w:t>applications.</w:t>
      </w:r>
    </w:p>
    <w:p w14:paraId="6703CE32" w14:textId="77777777" w:rsidR="00042F6D" w:rsidRDefault="00042F6D" w:rsidP="00102E46">
      <w:pPr>
        <w:pStyle w:val="Heading3"/>
      </w:pPr>
      <w:bookmarkStart w:id="29" w:name="_Toc176985801"/>
      <w:r>
        <w:t>3.2.5.</w:t>
      </w:r>
      <w:r>
        <w:tab/>
        <w:t>Summary</w:t>
      </w:r>
      <w:bookmarkEnd w:id="29"/>
    </w:p>
    <w:p w14:paraId="1BAF6295" w14:textId="54D0BA02" w:rsidR="00C27A0E" w:rsidRDefault="00C27A0E" w:rsidP="0030355F">
      <w:pPr>
        <w:pStyle w:val="BodyText"/>
      </w:pPr>
      <w:r w:rsidRPr="00C27A0E">
        <w:t xml:space="preserve">In summary, these federated learning algorithms try to solve a set of challenges, most of which exist for any distributed training system. </w:t>
      </w:r>
      <w:r w:rsidRPr="000452AF">
        <w:rPr>
          <w:i/>
          <w:iCs/>
        </w:rPr>
        <w:t>FedAvg</w:t>
      </w:r>
      <w:r w:rsidRPr="00C27A0E">
        <w:t xml:space="preserve"> started it off by allowing efficient training across devices with centralized control. </w:t>
      </w:r>
      <w:r w:rsidRPr="000452AF">
        <w:rPr>
          <w:i/>
          <w:iCs/>
        </w:rPr>
        <w:t>FedProx</w:t>
      </w:r>
      <w:r w:rsidRPr="00C27A0E">
        <w:t xml:space="preserve"> generalizes that approach to heterogeneity in system capabilities and data distribution. </w:t>
      </w:r>
      <w:r w:rsidRPr="000452AF">
        <w:rPr>
          <w:i/>
          <w:iCs/>
        </w:rPr>
        <w:t>FedMA</w:t>
      </w:r>
      <w:r w:rsidRPr="00C27A0E">
        <w:t xml:space="preserve"> further improves model performance by leveraging advanced matching for layer-wise averaging and is specifically applied to complex architectures using deep neural networks. </w:t>
      </w:r>
      <w:r w:rsidRPr="000452AF">
        <w:rPr>
          <w:i/>
          <w:iCs/>
        </w:rPr>
        <w:t>SecureBoost</w:t>
      </w:r>
      <w:r w:rsidRPr="00C27A0E">
        <w:t xml:space="preserve"> introduces strong privacy-preserving measures in order to collaboratively train securely among the parties with vertically partitioned data. These algorithms improve </w:t>
      </w:r>
      <w:r w:rsidR="000452AF">
        <w:t xml:space="preserve">FL </w:t>
      </w:r>
      <w:r w:rsidRPr="00C27A0E">
        <w:t>in computational efficiency, stability, communication cost, and privacy.</w:t>
      </w:r>
    </w:p>
    <w:p w14:paraId="04DE9614" w14:textId="0FC22444" w:rsidR="00CB179F" w:rsidRDefault="00CB179F" w:rsidP="00036F8C">
      <w:pPr>
        <w:pStyle w:val="Captions"/>
      </w:pPr>
      <w:r>
        <w:rPr>
          <w:noProof/>
        </w:rPr>
        <w:drawing>
          <wp:inline distT="0" distB="0" distL="0" distR="0" wp14:anchorId="43D5B77A" wp14:editId="287AF8C5">
            <wp:extent cx="3001143" cy="1881669"/>
            <wp:effectExtent l="0" t="0" r="8890" b="4445"/>
            <wp:docPr id="856909634"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909634" name="Picture 5" descr="A table with tex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007601" cy="1885718"/>
                    </a:xfrm>
                    <a:prstGeom prst="rect">
                      <a:avLst/>
                    </a:prstGeom>
                  </pic:spPr>
                </pic:pic>
              </a:graphicData>
            </a:graphic>
          </wp:inline>
        </w:drawing>
      </w:r>
      <w:r w:rsidR="00823E13">
        <w:br/>
        <w:t>Table 3.2.5 Summary of reviewed Federated Learning algorithms.</w:t>
      </w:r>
    </w:p>
    <w:p w14:paraId="18E70C49" w14:textId="72CF19FE" w:rsidR="00655CF8" w:rsidRDefault="00655CF8">
      <w:pPr>
        <w:suppressAutoHyphens w:val="0"/>
        <w:spacing w:after="160" w:line="259" w:lineRule="auto"/>
      </w:pPr>
      <w:r>
        <w:br w:type="page"/>
      </w:r>
    </w:p>
    <w:p w14:paraId="180A4EAD" w14:textId="77777777" w:rsidR="00042F6D" w:rsidRDefault="00042F6D" w:rsidP="00102E46">
      <w:pPr>
        <w:pStyle w:val="Heading2"/>
      </w:pPr>
      <w:bookmarkStart w:id="30" w:name="_Toc176985802"/>
      <w:r>
        <w:lastRenderedPageBreak/>
        <w:t>3.3.</w:t>
      </w:r>
      <w:r>
        <w:tab/>
        <w:t>Real World Federated Learning Settings</w:t>
      </w:r>
      <w:bookmarkEnd w:id="30"/>
    </w:p>
    <w:p w14:paraId="1486E106" w14:textId="2990B9DE" w:rsidR="00693B6E" w:rsidRDefault="00693B6E" w:rsidP="0030355F">
      <w:pPr>
        <w:pStyle w:val="BodyText"/>
      </w:pPr>
      <w:r>
        <w:t xml:space="preserve">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 therefore, companies prioritis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Hard </w:t>
      </w:r>
      <w:r w:rsidRPr="00823E13">
        <w:rPr>
          <w:i/>
          <w:iCs/>
        </w:rPr>
        <w:t>et al.,</w:t>
      </w:r>
      <w:r>
        <w:t xml:space="preserve"> 2019). In other words, a company will not disclose a FL method that generates revenue for its business. Recognizing this limitation, the following three papers are not company production FL models but are scenarios close to a real-world setting.</w:t>
      </w:r>
    </w:p>
    <w:p w14:paraId="157351CA" w14:textId="77777777" w:rsidR="00693B6E" w:rsidRDefault="00693B6E" w:rsidP="0030355F">
      <w:pPr>
        <w:pStyle w:val="BodyText"/>
      </w:pPr>
      <w:r>
        <w:t xml:space="preserve">Chen </w:t>
      </w:r>
      <w:r w:rsidRPr="00823E13">
        <w:rPr>
          <w:i/>
          <w:iCs/>
        </w:rPr>
        <w:t>et al.,</w:t>
      </w:r>
      <w:r>
        <w:t xml:space="preserve"> (2023) bridged the gap between traditional experiments on federated learning and real-world applications, testing with </w:t>
      </w:r>
      <w:r w:rsidRPr="00823E13">
        <w:rPr>
          <w:i/>
          <w:iCs/>
        </w:rPr>
        <w:t>FS-Real,</w:t>
      </w:r>
      <w:r>
        <w:t xml:space="preserve"> a system built to handle challenges related to heterogeneous device environments. Traditional FL research mainly tests with a homogeneous device environment, very different from the diversity and variability of real-world devices, yielding subsequent application problems. A large number of experiments showed that FS-Real is usable, efficient, and scalable: focusing on the effects of FL performance by heterogeneous devices and different scales. The different distributions of devices are homogenous. It evaluated the performance of FL algorithms, such as </w:t>
      </w:r>
      <w:r w:rsidRPr="00823E13">
        <w:rPr>
          <w:i/>
          <w:iCs/>
        </w:rPr>
        <w:t>FedAvg</w:t>
      </w:r>
      <w:r>
        <w:t xml:space="preserve">, under these different distributions and scales using model accuracy, fairness, convergence time, communication efficiency, and client utilization as metrics. FS-Real has been experimented in the case of high scalability and robustness by undergoing stress tests to handle up to 100,000 clients. It shows capability in FS-Real to handle large FL tasks effectively. On the other hand, optimized concurrency techniques along with robust mechanisms of client selection make FL processes very efficient in heterogeneous devices with varied responsiveness. More advanced FL techniques were also tested in </w:t>
      </w:r>
      <w:r w:rsidRPr="00823E13">
        <w:rPr>
          <w:i/>
          <w:iCs/>
        </w:rPr>
        <w:t>FS-Real,</w:t>
      </w:r>
      <w:r>
        <w:t xml:space="preserve"> personalization, communication compression, and asynchronous aggregation. Personalization would involve algorithms like </w:t>
      </w:r>
      <w:r w:rsidRPr="00823E13">
        <w:rPr>
          <w:i/>
          <w:iCs/>
        </w:rPr>
        <w:t>FedBABU</w:t>
      </w:r>
      <w:r>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 Key results are a significant performance gap between both homogeneous and heterogeneous settings, usually with lower and more varied accuracies for heterogeneous devices due to the varied training dynamics. Real-world application efficiency was better for </w:t>
      </w:r>
      <w:r w:rsidRPr="00823E13">
        <w:rPr>
          <w:i/>
          <w:iCs/>
        </w:rPr>
        <w:t>FS-Real</w:t>
      </w:r>
      <w:r>
        <w:t xml:space="preserve"> 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w:t>
      </w:r>
      <w:r>
        <w:lastRenderedPageBreak/>
        <w:t xml:space="preserve">client selection. This makes </w:t>
      </w:r>
      <w:r w:rsidRPr="005470B6">
        <w:rPr>
          <w:i/>
          <w:iCs/>
        </w:rPr>
        <w:t>FS-Real</w:t>
      </w:r>
      <w:r>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415651D" w14:textId="77777777" w:rsidR="00693B6E" w:rsidRDefault="00693B6E" w:rsidP="0030355F">
      <w:pPr>
        <w:pStyle w:val="BodyText"/>
      </w:pPr>
      <w:r>
        <w:t xml:space="preserve">The platform </w:t>
      </w:r>
      <w:r w:rsidRPr="005470B6">
        <w:rPr>
          <w:i/>
          <w:iCs/>
        </w:rPr>
        <w:t>AI4EOSC</w:t>
      </w:r>
      <w:r>
        <w:t xml:space="preserve"> developed a model using the Pneumonia Chest X-Ray dataset and implemented using a CNN (www.youtube.com, 2024). 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6B6F64">
        <w:rPr>
          <w:i/>
          <w:iCs/>
        </w:rPr>
        <w:t>AI4</w:t>
      </w:r>
      <w:r>
        <w:t xml:space="preserve"> FL server, the model is deployed. The Flower package is used to build the model. The use of </w:t>
      </w:r>
      <w:r w:rsidRPr="006B6F64">
        <w:rPr>
          <w:i/>
          <w:iCs/>
        </w:rPr>
        <w:t>Jupyter Notebook</w:t>
      </w:r>
      <w:r>
        <w:t xml:space="preserve"> (JN) 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w:t>
      </w:r>
      <w:r w:rsidRPr="006B6F64">
        <w:rPr>
          <w:i/>
          <w:iCs/>
        </w:rPr>
        <w:t xml:space="preserve"> AI4</w:t>
      </w:r>
      <w:r>
        <w:t xml:space="preserve"> FL server key into each client's Python script. After this, by running </w:t>
      </w:r>
      <w:r w:rsidRPr="005470B6">
        <w:rPr>
          <w:i/>
          <w:iCs/>
        </w:rPr>
        <w:t>$ python3 Client.py</w:t>
      </w:r>
      <w:r>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12EA09D0" w14:textId="3FD99D7D" w:rsidR="00693B6E" w:rsidRPr="00693B6E" w:rsidRDefault="00693B6E" w:rsidP="0030355F">
      <w:pPr>
        <w:pStyle w:val="BodyText"/>
      </w:pPr>
      <w:r>
        <w:t xml:space="preserve">This practical implementation (www.youtube.com, 2022)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w:t>
      </w:r>
      <w:r w:rsidR="003E51D1">
        <w:t>NF</w:t>
      </w:r>
      <w:r>
        <w:t xml:space="preserv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JN by encapsulating them into variables, AML and the </w:t>
      </w:r>
      <w:r w:rsidRPr="003E51D1">
        <w:rPr>
          <w:i/>
          <w:iCs/>
        </w:rPr>
        <w:t>AI4</w:t>
      </w:r>
      <w:r>
        <w:t xml:space="preserve"> FL server use virtual machines that closely emulate actual hospitals. They have different IP addresses, and connection protocols must be used to connect and train the model.</w:t>
      </w:r>
    </w:p>
    <w:p w14:paraId="5E78F5A6" w14:textId="77777777" w:rsidR="00042F6D" w:rsidRDefault="00042F6D" w:rsidP="00102E46">
      <w:pPr>
        <w:pStyle w:val="Heading2"/>
      </w:pPr>
      <w:bookmarkStart w:id="31" w:name="_Toc176985803"/>
      <w:r>
        <w:t>3.4.</w:t>
      </w:r>
      <w:r>
        <w:tab/>
        <w:t>Federated Learning Datasets</w:t>
      </w:r>
      <w:bookmarkEnd w:id="31"/>
    </w:p>
    <w:p w14:paraId="1AE351BB" w14:textId="38319FE2" w:rsidR="00887D4D" w:rsidRDefault="00887D4D" w:rsidP="0030355F">
      <w:pPr>
        <w:pStyle w:val="BodyText"/>
      </w:pPr>
      <w:r>
        <w:t xml:space="preserve">Luo </w:t>
      </w:r>
      <w:r w:rsidRPr="00EA2DE7">
        <w:rPr>
          <w:i/>
          <w:iCs/>
        </w:rPr>
        <w:t>et al.,</w:t>
      </w:r>
      <w:r>
        <w:t xml:space="preserve"> (2021) 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w:t>
      </w:r>
      <w:r w:rsidRPr="00EA2DE7">
        <w:rPr>
          <w:i/>
          <w:iCs/>
        </w:rPr>
        <w:t xml:space="preserve"> YOLO</w:t>
      </w:r>
      <w:r>
        <w:t xml:space="preserve"> and </w:t>
      </w:r>
      <w:r w:rsidRPr="00EA2DE7">
        <w:rPr>
          <w:i/>
          <w:iCs/>
        </w:rPr>
        <w:t>Faster R-CNN</w:t>
      </w:r>
      <w:r>
        <w:t xml:space="preserve">. As a result, a non-IDD and imbalanced dataset was created, ideal to test FL models under real-world conditions. This dataset offers a unique </w:t>
      </w:r>
      <w:r>
        <w:lastRenderedPageBreak/>
        <w:t xml:space="preserve">resource compared to other benchmark datasets used in FL research. </w:t>
      </w:r>
      <w:r w:rsidRPr="00EA2DE7">
        <w:rPr>
          <w:i/>
          <w:iCs/>
        </w:rPr>
        <w:t>MNIST</w:t>
      </w:r>
      <w:r>
        <w:t xml:space="preserve"> or </w:t>
      </w:r>
      <w:r w:rsidRPr="00EA2DE7">
        <w:rPr>
          <w:i/>
          <w:iCs/>
        </w:rPr>
        <w:t>CIFAR</w:t>
      </w:r>
      <w:r>
        <w:t xml:space="preserve"> are balanced and homogeneous whereas the real-world image dataset provides a real challenge due to its realism, leading to better FL models after training. Also, the use of </w:t>
      </w:r>
      <w:r w:rsidRPr="00EA2DE7">
        <w:rPr>
          <w:i/>
          <w:iCs/>
        </w:rPr>
        <w:t>YOLO</w:t>
      </w:r>
      <w:r>
        <w:t xml:space="preserve"> and </w:t>
      </w:r>
      <w:r w:rsidRPr="00EA2DE7">
        <w:rPr>
          <w:i/>
          <w:iCs/>
        </w:rPr>
        <w:t>Faster R-CNN</w:t>
      </w:r>
      <w:r>
        <w:t xml:space="preserve"> differs from simpler models or more synthetic setups often used. In summary realistic approaches can enhance FL modelling. Similarly, Lai et al., (2024) used versions of </w:t>
      </w:r>
      <w:r w:rsidRPr="00EA2DE7">
        <w:rPr>
          <w:i/>
          <w:iCs/>
        </w:rPr>
        <w:t>MN</w:t>
      </w:r>
      <w:r w:rsidR="00B328AC">
        <w:rPr>
          <w:i/>
          <w:iCs/>
        </w:rPr>
        <w:t>I</w:t>
      </w:r>
      <w:r w:rsidR="0056480C">
        <w:rPr>
          <w:i/>
          <w:iCs/>
        </w:rPr>
        <w:t>un</w:t>
      </w:r>
      <w:r w:rsidRPr="00EA2DE7">
        <w:rPr>
          <w:i/>
          <w:iCs/>
        </w:rPr>
        <w:t>ST</w:t>
      </w:r>
      <w:r>
        <w:t xml:space="preserve"> and </w:t>
      </w:r>
      <w:r w:rsidRPr="00EA2DE7">
        <w:rPr>
          <w:i/>
          <w:iCs/>
        </w:rPr>
        <w:t>CIFAR</w:t>
      </w:r>
      <w:r>
        <w:t xml:space="preserve">, </w:t>
      </w:r>
      <w:r w:rsidRPr="00EA2DE7">
        <w:rPr>
          <w:i/>
          <w:iCs/>
        </w:rPr>
        <w:t>Fashion-MNIST,</w:t>
      </w:r>
      <w:r>
        <w:t xml:space="preserve"> </w:t>
      </w:r>
      <w:r w:rsidRPr="00EA2DE7">
        <w:rPr>
          <w:i/>
          <w:iCs/>
        </w:rPr>
        <w:t>CIFAR-10</w:t>
      </w:r>
      <w:r>
        <w:t xml:space="preserve"> and </w:t>
      </w:r>
      <w:r w:rsidRPr="00EA2DE7">
        <w:rPr>
          <w:i/>
          <w:iCs/>
        </w:rPr>
        <w:t>CIFAR-100</w:t>
      </w:r>
      <w:r>
        <w:t xml:space="preserve">. These datasets are chosen for their varying levels of complexity and the ability to simulate non-IDD conditions effectively. Other frameworks employ the </w:t>
      </w:r>
      <w:r w:rsidRPr="00EA2DE7">
        <w:rPr>
          <w:i/>
          <w:iCs/>
        </w:rPr>
        <w:t>FedAvg</w:t>
      </w:r>
      <w:r>
        <w:t xml:space="preserve"> algorithm, not performing well with non-IID data, and other counterparts do not pay attention to aggregating dissimilar client updates that can lead to poor global modelling. Pfitzner </w:t>
      </w:r>
      <w:r w:rsidRPr="00EA2DE7">
        <w:rPr>
          <w:i/>
          <w:iCs/>
        </w:rPr>
        <w:t>et al.,</w:t>
      </w:r>
      <w:r>
        <w:t xml:space="preserve"> (2021) 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w:t>
      </w:r>
      <w:r w:rsidRPr="00EA2DE7">
        <w:rPr>
          <w:i/>
          <w:iCs/>
        </w:rPr>
        <w:t>MNIST</w:t>
      </w:r>
      <w:r>
        <w:t xml:space="preserve"> for handwritten digits, </w:t>
      </w:r>
      <w:r w:rsidRPr="00EA2DE7">
        <w:rPr>
          <w:i/>
          <w:iCs/>
        </w:rPr>
        <w:t>CIFAR-10</w:t>
      </w:r>
      <w:r>
        <w:t xml:space="preserve"> for object recognition, and keyword spotting datasets, which are used to illustrate the performance of FL algorithms under non-IID conditions. The authors detail how these datasets help in understanding the impacts of data distribution on FL model accuracy and training efficiency. Zhang </w:t>
      </w:r>
      <w:r w:rsidRPr="00EA2DE7">
        <w:rPr>
          <w:i/>
          <w:iCs/>
        </w:rPr>
        <w:t>et al.,</w:t>
      </w:r>
      <w:r>
        <w:t xml:space="preserve"> (2021) used in his paper a dataset from the Radiological Society of North America (RSNA), includes 5,786 chest X-ray images primarily sourced for a </w:t>
      </w:r>
      <w:r w:rsidRPr="00EA2DE7">
        <w:rPr>
          <w:i/>
          <w:iCs/>
        </w:rPr>
        <w:t>Kaggle</w:t>
      </w:r>
      <w:r>
        <w:t xml:space="preserv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ML tasks.</w:t>
      </w:r>
    </w:p>
    <w:p w14:paraId="39D24DED" w14:textId="4990A2A1" w:rsidR="00887D4D" w:rsidRDefault="00887D4D" w:rsidP="0030355F">
      <w:pPr>
        <w:pStyle w:val="BodyText"/>
      </w:pPr>
      <w:r>
        <w:t>According to the FL frameworks reviewed in section 3.1., the datasets used in these frameworks</w:t>
      </w:r>
      <w:r w:rsidR="0073203A">
        <w:t xml:space="preserve"> are shown in T</w:t>
      </w:r>
      <w:r>
        <w:t>able 3.4</w:t>
      </w:r>
      <w:r w:rsidR="0073203A">
        <w:t>.</w:t>
      </w:r>
    </w:p>
    <w:p w14:paraId="44E73D9F" w14:textId="423781E5" w:rsidR="00EE5BE9" w:rsidRDefault="00EE5BE9" w:rsidP="00036F8C">
      <w:pPr>
        <w:pStyle w:val="Captions"/>
      </w:pPr>
      <w:r>
        <w:rPr>
          <w:noProof/>
        </w:rPr>
        <w:drawing>
          <wp:inline distT="0" distB="0" distL="0" distR="0" wp14:anchorId="613F7232" wp14:editId="08ED8B3F">
            <wp:extent cx="5759355" cy="1686335"/>
            <wp:effectExtent l="0" t="0" r="0" b="9525"/>
            <wp:docPr id="1964040364" name="Picture 6" descr="A table with text and ima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040364" name="Picture 6" descr="A table with text and imag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814789" cy="1702566"/>
                    </a:xfrm>
                    <a:prstGeom prst="rect">
                      <a:avLst/>
                    </a:prstGeom>
                  </pic:spPr>
                </pic:pic>
              </a:graphicData>
            </a:graphic>
          </wp:inline>
        </w:drawing>
      </w:r>
      <w:r w:rsidR="00385EB1">
        <w:br/>
        <w:t>Table 3.4. Datasets used in FL frameworks reviewed.</w:t>
      </w:r>
    </w:p>
    <w:p w14:paraId="12A66231" w14:textId="074B1841" w:rsidR="00E95652" w:rsidRDefault="00E95652" w:rsidP="0030355F">
      <w:pPr>
        <w:pStyle w:val="BodyText"/>
      </w:pPr>
      <w:r w:rsidRPr="00E95652">
        <w:t xml:space="preserve">Summarising all FL datasets reviewed in this research, </w:t>
      </w:r>
      <w:r w:rsidR="0073203A">
        <w:t xml:space="preserve">results are depicted in </w:t>
      </w:r>
      <w:r w:rsidR="00B41193">
        <w:t>T</w:t>
      </w:r>
      <w:r w:rsidRPr="00E95652">
        <w:t>able 3.4.1</w:t>
      </w:r>
      <w:r w:rsidR="0073203A">
        <w:t>.</w:t>
      </w:r>
    </w:p>
    <w:p w14:paraId="2B0CCC6F" w14:textId="49E45DBC" w:rsidR="00385EB1" w:rsidRDefault="00385EB1" w:rsidP="00BA4BAD">
      <w:pPr>
        <w:pStyle w:val="Captions"/>
      </w:pPr>
      <w:r>
        <w:rPr>
          <w:noProof/>
        </w:rPr>
        <w:lastRenderedPageBreak/>
        <w:drawing>
          <wp:inline distT="0" distB="0" distL="0" distR="0" wp14:anchorId="46CF56FA" wp14:editId="423A1539">
            <wp:extent cx="6120130" cy="2313940"/>
            <wp:effectExtent l="0" t="0" r="0" b="0"/>
            <wp:docPr id="281987040"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987040" name="Picture 7"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6120130" cy="2313940"/>
                    </a:xfrm>
                    <a:prstGeom prst="rect">
                      <a:avLst/>
                    </a:prstGeom>
                  </pic:spPr>
                </pic:pic>
              </a:graphicData>
            </a:graphic>
          </wp:inline>
        </w:drawing>
      </w:r>
      <w:r w:rsidR="00A13EDB">
        <w:br/>
        <w:t>Table 3.4.1. Federated Learning datasets and their applications.</w:t>
      </w:r>
    </w:p>
    <w:p w14:paraId="6FB01265" w14:textId="7702F9D8" w:rsidR="002257D8" w:rsidRPr="00887D4D" w:rsidRDefault="002257D8" w:rsidP="0030355F">
      <w:pPr>
        <w:pStyle w:val="BodyText"/>
      </w:pPr>
      <w:r w:rsidRPr="002257D8">
        <w:t>After completing this section, a secondary population was found, FL datasets. For the experimentation part, RSNA Chest X-ray, MNIST, and a synthetically generated dataset will be used. Again, in an attempt to minimi</w:t>
      </w:r>
      <w:r w:rsidR="0079454C">
        <w:t>s</w:t>
      </w:r>
      <w:r w:rsidRPr="002257D8">
        <w:t>e the bias inherent in experimentation, using these datasets, which are widely accepted by the FL community, may mitigate the bias.</w:t>
      </w:r>
    </w:p>
    <w:p w14:paraId="6174C0FD" w14:textId="77777777" w:rsidR="00042F6D" w:rsidRDefault="00042F6D" w:rsidP="00102E46">
      <w:pPr>
        <w:pStyle w:val="Heading2"/>
      </w:pPr>
      <w:bookmarkStart w:id="32" w:name="_Toc176985804"/>
      <w:r>
        <w:t>3.5.</w:t>
      </w:r>
      <w:r>
        <w:tab/>
        <w:t>Federated Learning Server Implementation</w:t>
      </w:r>
      <w:bookmarkEnd w:id="32"/>
    </w:p>
    <w:p w14:paraId="335F414E" w14:textId="77777777" w:rsidR="00E7195E" w:rsidRDefault="00E7195E" w:rsidP="0030355F">
      <w:pPr>
        <w:pStyle w:val="BodyText"/>
      </w:pPr>
      <w:r>
        <w:t>This section aligns with the second RO,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68592839" w14:textId="77777777" w:rsidR="00E7195E" w:rsidRDefault="00E7195E" w:rsidP="0030355F">
      <w:pPr>
        <w:pStyle w:val="BodyText"/>
      </w:pPr>
      <w:r>
        <w:t xml:space="preserve">Patel </w:t>
      </w:r>
      <w:r w:rsidRPr="0079454C">
        <w:rPr>
          <w:i/>
          <w:iCs/>
        </w:rPr>
        <w:t xml:space="preserve">et al., </w:t>
      </w:r>
      <w:r>
        <w:t xml:space="preserve">(2020) implemented federated deep learning to yield improvements in privacy, latency, and bandwidth. The system consists of a group of clients or smart doorbells and a server. Each smart doorbell will capture video, preprocess, and train using </w:t>
      </w:r>
      <w:r w:rsidRPr="007A0923">
        <w:rPr>
          <w:i/>
          <w:iCs/>
        </w:rPr>
        <w:t>TensorFlow</w:t>
      </w:r>
      <w:r>
        <w:t xml:space="preserve"> Lite towards a local model. The fed local models are sent to a federated server for aggregation. The aggregated global model is then distributed back to the clients for object detection. For the server-side, Flask was used and then containerized with </w:t>
      </w:r>
      <w:r w:rsidRPr="0079454C">
        <w:rPr>
          <w:i/>
          <w:iCs/>
        </w:rPr>
        <w:t>Nginx</w:t>
      </w:r>
      <w:r>
        <w:t xml:space="preserve"> and </w:t>
      </w:r>
      <w:r w:rsidRPr="0079454C">
        <w:rPr>
          <w:i/>
          <w:iCs/>
        </w:rPr>
        <w:t>Gunicorn</w:t>
      </w:r>
      <w:r>
        <w:t>, then deployed on AWS EC2. This reduces the cost in communication and ensures data privacy since raw video data is stored in local devices.</w:t>
      </w:r>
    </w:p>
    <w:p w14:paraId="3F68F936" w14:textId="77777777" w:rsidR="00E7195E" w:rsidRDefault="00E7195E" w:rsidP="0030355F">
      <w:pPr>
        <w:pStyle w:val="BodyText"/>
      </w:pPr>
      <w:r>
        <w:t xml:space="preserve">Malve </w:t>
      </w:r>
      <w:r w:rsidRPr="007A0923">
        <w:rPr>
          <w:i/>
          <w:iCs/>
        </w:rPr>
        <w:t>et al.,</w:t>
      </w:r>
      <w:r>
        <w:t xml:space="preserve"> (2024) developed a FL framework for analysis in mental health, focusing on the prediction of depression. The server-side has been developed using Python and Flask, where the FL process is controlled by a global model that uses </w:t>
      </w:r>
      <w:r w:rsidRPr="007A0923">
        <w:rPr>
          <w:i/>
          <w:iCs/>
        </w:rPr>
        <w:t>TensorFlow</w:t>
      </w:r>
      <w:r>
        <w:t xml:space="preserve"> and </w:t>
      </w:r>
      <w:r w:rsidRPr="007A0923">
        <w:rPr>
          <w:i/>
          <w:iCs/>
        </w:rPr>
        <w:t>Keras</w:t>
      </w:r>
      <w:r>
        <w:t>.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392D52AD" w14:textId="77777777" w:rsidR="00E7195E" w:rsidRDefault="00E7195E" w:rsidP="0030355F">
      <w:pPr>
        <w:pStyle w:val="BodyText"/>
      </w:pPr>
      <w:r>
        <w:lastRenderedPageBreak/>
        <w:t xml:space="preserve">Sabuhi, </w:t>
      </w:r>
      <w:r w:rsidRPr="007A0923">
        <w:rPr>
          <w:i/>
          <w:iCs/>
        </w:rPr>
        <w:t>et al.,</w:t>
      </w:r>
      <w:r>
        <w:t xml:space="preserve"> (2024) have introduced </w:t>
      </w:r>
      <w:r w:rsidRPr="000541D6">
        <w:rPr>
          <w:i/>
          <w:iCs/>
        </w:rPr>
        <w:t>Micro-FL</w:t>
      </w:r>
      <w:r>
        <w:t xml:space="preserve"> that overcomes scalability and fault tolerance with the help of a microservices architecture. The server implementation uses </w:t>
      </w:r>
      <w:r w:rsidRPr="000541D6">
        <w:rPr>
          <w:i/>
          <w:iCs/>
        </w:rPr>
        <w:t>Docker</w:t>
      </w:r>
      <w:r>
        <w:t xml:space="preserve"> containers orchestrated by </w:t>
      </w:r>
      <w:r w:rsidRPr="000541D6">
        <w:rPr>
          <w:i/>
          <w:iCs/>
        </w:rPr>
        <w:t>Kubernetes</w:t>
      </w:r>
      <w:r>
        <w:t xml:space="preserve">. Several microservices are included in the system: a user interface developed using Flask and </w:t>
      </w:r>
      <w:r w:rsidRPr="007A0923">
        <w:rPr>
          <w:i/>
          <w:iCs/>
        </w:rPr>
        <w:t>Nginx</w:t>
      </w:r>
      <w:r>
        <w:t xml:space="preserve">, a communication service using </w:t>
      </w:r>
      <w:r w:rsidRPr="000541D6">
        <w:rPr>
          <w:i/>
          <w:iCs/>
        </w:rPr>
        <w:t>Apache Kafka</w:t>
      </w:r>
      <w:r>
        <w:t xml:space="preserve">, a database service using </w:t>
      </w:r>
      <w:r w:rsidRPr="000541D6">
        <w:rPr>
          <w:i/>
          <w:iCs/>
        </w:rPr>
        <w:t>Elasticsearch</w:t>
      </w:r>
      <w:r>
        <w:t xml:space="preserve">, and an aggregator for combining model updates. Clients register via a web interface, train local models, and send updates to the server. Server aggregation combines these updates into a global model using the </w:t>
      </w:r>
      <w:r w:rsidRPr="000541D6">
        <w:rPr>
          <w:i/>
          <w:iCs/>
        </w:rPr>
        <w:t>FedAvg</w:t>
      </w:r>
      <w:r>
        <w:t xml:space="preserve"> algorithm. This makes the system more scalable and tolerant to failures because of the modular approach taken towards isolation of components, such that individual scaling and upgrades are independent.</w:t>
      </w:r>
    </w:p>
    <w:p w14:paraId="1AC98A52" w14:textId="77777777" w:rsidR="00E7195E" w:rsidRDefault="00E7195E" w:rsidP="0030355F">
      <w:pPr>
        <w:pStyle w:val="BodyText"/>
      </w:pPr>
      <w:r>
        <w:t xml:space="preserve">Nakayama and Jeno (2022) detail the FL server implementation in chapter four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0541D6">
        <w:rPr>
          <w:i/>
          <w:iCs/>
        </w:rPr>
        <w:t>StateManager</w:t>
      </w:r>
      <w:r>
        <w:t xml:space="preserve"> class buffers local model data and performs the aggregation criteria, while the Aggregator class integrates local updates to the global model using </w:t>
      </w:r>
      <w:r w:rsidRPr="000541D6">
        <w:rPr>
          <w:i/>
          <w:iCs/>
        </w:rPr>
        <w:t>FedAvg</w:t>
      </w:r>
      <w:r>
        <w:t xml:space="preserve">. State information is maintained at server levels for smooth operation. A pseudo database on </w:t>
      </w:r>
      <w:r w:rsidRPr="000541D6">
        <w:rPr>
          <w:i/>
          <w:iCs/>
        </w:rPr>
        <w:t>SQLite</w:t>
      </w:r>
      <w:r>
        <w:t xml:space="preserv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p>
    <w:p w14:paraId="40CC2C9A" w14:textId="77777777" w:rsidR="00E7195E" w:rsidRDefault="00E7195E" w:rsidP="0030355F">
      <w:pPr>
        <w:pStyle w:val="BodyText"/>
      </w:pPr>
      <w:r>
        <w:t xml:space="preserve">Lathkar, (2021) explains in chapter eleven how to build </w:t>
      </w:r>
      <w:r w:rsidRPr="000541D6">
        <w:rPr>
          <w:i/>
          <w:iCs/>
        </w:rPr>
        <w:t>RESTful</w:t>
      </w:r>
      <w:r>
        <w:t xml:space="preserve"> APIs using Flask, from introduction to Representational State Transfer (REST) architecture and its Create, Read, Update and Delete (CRUD) operations. He walks the reader through the creation of APIs by using Flask routing, handling HTTP methods, and returning responses. This chapter has also introduced testing tools such as </w:t>
      </w:r>
      <w:r w:rsidRPr="000541D6">
        <w:rPr>
          <w:i/>
          <w:iCs/>
        </w:rPr>
        <w:t>cURL</w:t>
      </w:r>
      <w:r>
        <w:t xml:space="preserve"> and Postman for API validation and further covered </w:t>
      </w:r>
      <w:r w:rsidRPr="002A113C">
        <w:rPr>
          <w:i/>
          <w:iCs/>
        </w:rPr>
        <w:t>Flask-RESTful</w:t>
      </w:r>
      <w:r>
        <w:t xml:space="preserve">, an extension of </w:t>
      </w:r>
      <w:r w:rsidRPr="002A113C">
        <w:rPr>
          <w:i/>
          <w:iCs/>
        </w:rPr>
        <w:t>Flask</w:t>
      </w:r>
      <w:r>
        <w:t xml:space="preserve"> for structure and modular development of APIs. There are a few practical examples in the course: one in making a simple API for managing a book collection with the implementation of CRUD operations and testing using </w:t>
      </w:r>
      <w:r w:rsidRPr="002A113C">
        <w:rPr>
          <w:i/>
          <w:iCs/>
        </w:rPr>
        <w:t>Postman</w:t>
      </w:r>
      <w:r>
        <w:t xml:space="preserve"> and </w:t>
      </w:r>
      <w:r w:rsidRPr="000541D6">
        <w:rPr>
          <w:i/>
          <w:iCs/>
        </w:rPr>
        <w:t>cURL</w:t>
      </w:r>
      <w:r>
        <w:t xml:space="preserve">. On chapter twelve details deploying Flask applications in production using cloud platforms such as Google App Engine and </w:t>
      </w:r>
      <w:r w:rsidRPr="000541D6">
        <w:rPr>
          <w:i/>
          <w:iCs/>
        </w:rPr>
        <w:t>Heroku</w:t>
      </w:r>
      <w:r>
        <w:t xml:space="preserve">, from setup to deployment processes. This involves a discussion on configuration files like requirements.txt and </w:t>
      </w:r>
      <w:r w:rsidRPr="002A113C">
        <w:rPr>
          <w:i/>
          <w:iCs/>
        </w:rPr>
        <w:t>Procfile</w:t>
      </w:r>
      <w:r>
        <w:t xml:space="preserve">. The simplicity of hosting </w:t>
      </w:r>
      <w:r w:rsidRPr="000541D6">
        <w:rPr>
          <w:i/>
          <w:iCs/>
        </w:rPr>
        <w:t>Python</w:t>
      </w:r>
      <w:r>
        <w:t xml:space="preserve"> apps on </w:t>
      </w:r>
      <w:r w:rsidRPr="000541D6">
        <w:rPr>
          <w:i/>
          <w:iCs/>
        </w:rPr>
        <w:t>PythonAnywhere</w:t>
      </w:r>
      <w:r>
        <w:t xml:space="preserve"> is also discussed. For dedicated servers, this walks through deploying Flask using </w:t>
      </w:r>
      <w:r w:rsidRPr="000541D6">
        <w:rPr>
          <w:i/>
          <w:iCs/>
        </w:rPr>
        <w:t>uWSGI</w:t>
      </w:r>
      <w:r>
        <w:t xml:space="preserve"> and </w:t>
      </w:r>
      <w:r w:rsidRPr="000541D6">
        <w:rPr>
          <w:i/>
          <w:iCs/>
        </w:rPr>
        <w:t>Nginx</w:t>
      </w:r>
      <w:r>
        <w:t xml:space="preserve"> in handling </w:t>
      </w:r>
      <w:r w:rsidRPr="002A113C">
        <w:rPr>
          <w:i/>
          <w:iCs/>
        </w:rPr>
        <w:t>HTTP</w:t>
      </w:r>
      <w:r>
        <w:t xml:space="preserve"> requests. It discusses the choice of host toward an adequate environment that will best suit the needs of an application and scaling.</w:t>
      </w:r>
    </w:p>
    <w:p w14:paraId="77AE2A0D" w14:textId="20401587" w:rsidR="00E7195E" w:rsidRPr="00E7195E" w:rsidRDefault="00E7195E" w:rsidP="0030355F">
      <w:pPr>
        <w:pStyle w:val="BodyText"/>
      </w:pPr>
      <w:r>
        <w:lastRenderedPageBreak/>
        <w:t>In this section, a third population was identified: companies or institutions that use 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Results) to further validate the art</w:t>
      </w:r>
      <w:r w:rsidR="00C81D3F">
        <w:t>e</w:t>
      </w:r>
      <w:r>
        <w:t xml:space="preserve">fact. Specifically, synthetically generated data for the technological dataset and data created from X-ray and </w:t>
      </w:r>
      <w:r w:rsidRPr="000541D6">
        <w:rPr>
          <w:i/>
          <w:iCs/>
        </w:rPr>
        <w:t>MNIST</w:t>
      </w:r>
      <w:r>
        <w:t xml:space="preserve"> datasets for the medical scenario will be employed. These datasets needed to have two variants, IID and non-IID, in order to validate the FL server similarly to the approaches found in the papers by Yan </w:t>
      </w:r>
      <w:r w:rsidRPr="000541D6">
        <w:rPr>
          <w:i/>
          <w:iCs/>
        </w:rPr>
        <w:t>et al.,</w:t>
      </w:r>
      <w:r>
        <w:t xml:space="preserve"> (2024) and Duchesne </w:t>
      </w:r>
      <w:r w:rsidRPr="000541D6">
        <w:rPr>
          <w:i/>
          <w:iCs/>
        </w:rPr>
        <w:t>et al.,</w:t>
      </w:r>
      <w:r>
        <w:t xml:space="preserve"> (2024). The purpose of utili</w:t>
      </w:r>
      <w:r w:rsidR="000541D6">
        <w:t>s</w:t>
      </w:r>
      <w:r>
        <w:t>ing both IID and non-IID variants is to validate the art</w:t>
      </w:r>
      <w:r w:rsidR="00C81D3F">
        <w:t>e</w:t>
      </w:r>
      <w:r>
        <w:t>fact and observe the results produced using this approach.</w:t>
      </w:r>
    </w:p>
    <w:p w14:paraId="571C8206" w14:textId="77777777" w:rsidR="00042F6D" w:rsidRDefault="00042F6D" w:rsidP="00102E46">
      <w:pPr>
        <w:pStyle w:val="Heading2"/>
      </w:pPr>
      <w:bookmarkStart w:id="33" w:name="_Toc176985805"/>
      <w:r>
        <w:t>3.6.</w:t>
      </w:r>
      <w:r>
        <w:tab/>
        <w:t>Conclusion</w:t>
      </w:r>
      <w:bookmarkEnd w:id="33"/>
    </w:p>
    <w:p w14:paraId="319A4498" w14:textId="77777777" w:rsidR="004E552F" w:rsidRDefault="004E552F" w:rsidP="005A08FA">
      <w:pPr>
        <w:pStyle w:val="BodyText"/>
      </w:pPr>
      <w:r>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 most of them are very abstract and far from reality. The review brings up the fact that the algorithm most extensively used in FL is </w:t>
      </w:r>
      <w:r w:rsidRPr="004B0019">
        <w:rPr>
          <w:i/>
          <w:iCs/>
        </w:rPr>
        <w:t>FedAvg</w:t>
      </w:r>
      <w:r>
        <w:t xml:space="preserve">, which merely averages local model updates to build a global model. Yet, in contradiction to the abstract nature of most of the frameworks, the </w:t>
      </w:r>
      <w:r w:rsidRPr="004B0019">
        <w:rPr>
          <w:i/>
          <w:iCs/>
        </w:rPr>
        <w:t>AI4EOSC</w:t>
      </w:r>
      <w:r>
        <w:t xml:space="preserve">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w:t>
      </w:r>
      <w:r w:rsidRPr="004B0019">
        <w:rPr>
          <w:i/>
          <w:iCs/>
        </w:rPr>
        <w:t>MNIST</w:t>
      </w:r>
      <w:r>
        <w:t xml:space="preserve">, </w:t>
      </w:r>
      <w:r w:rsidRPr="004B0019">
        <w:rPr>
          <w:i/>
          <w:iCs/>
        </w:rPr>
        <w:t>CIFAR</w:t>
      </w:r>
      <w:r>
        <w:t xml:space="preserve">, </w:t>
      </w:r>
      <w:r w:rsidRPr="004B0019">
        <w:rPr>
          <w:i/>
          <w:iCs/>
        </w:rPr>
        <w:t>SHAKESPEARE</w:t>
      </w:r>
      <w:r>
        <w:t xml:space="preserve">, and synthetically generated data. Finally, after reviewing FL frameworks and real-world settings, it became clear that good development of an FL server might be performed in an FL server using </w:t>
      </w:r>
      <w:r w:rsidRPr="004B0019">
        <w:rPr>
          <w:i/>
          <w:iCs/>
        </w:rPr>
        <w:t>Flask</w:t>
      </w:r>
      <w:r>
        <w:t>. Of course, companies will use more sophisticated methods, but this should be enough to serve as a proof of concept.</w:t>
      </w:r>
    </w:p>
    <w:p w14:paraId="1BCB8C42" w14:textId="1656159F" w:rsidR="004E552F" w:rsidRDefault="004E552F" w:rsidP="005A08FA">
      <w:pPr>
        <w:pStyle w:val="BodyText"/>
      </w:pPr>
      <w:r>
        <w:t>Furthermore, this review was instrumental in defining the ROs, as shown in table 3.6.</w:t>
      </w:r>
    </w:p>
    <w:p w14:paraId="531EE6B0" w14:textId="172581A8" w:rsidR="002B2180" w:rsidRDefault="00CC748A" w:rsidP="004D72DE">
      <w:pPr>
        <w:pStyle w:val="Captions"/>
      </w:pPr>
      <w:r>
        <w:rPr>
          <w:noProof/>
        </w:rPr>
        <w:drawing>
          <wp:inline distT="0" distB="0" distL="0" distR="0" wp14:anchorId="4E50A171" wp14:editId="04D8F291">
            <wp:extent cx="5212532" cy="1013548"/>
            <wp:effectExtent l="0" t="0" r="7620" b="0"/>
            <wp:docPr id="727873873" name="Picture 11" descr="A close-up of a resear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873873" name="Picture 11" descr="A close-up of a research&#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212532" cy="1013548"/>
                    </a:xfrm>
                    <a:prstGeom prst="rect">
                      <a:avLst/>
                    </a:prstGeom>
                  </pic:spPr>
                </pic:pic>
              </a:graphicData>
            </a:graphic>
          </wp:inline>
        </w:drawing>
      </w:r>
      <w:r w:rsidR="004D72DE">
        <w:br/>
        <w:t>Table 3.6. Literature review and ROs alignment.</w:t>
      </w:r>
    </w:p>
    <w:p w14:paraId="5B4C11B2" w14:textId="77777777" w:rsidR="00CA7D1C" w:rsidRDefault="00CA7D1C" w:rsidP="005A08FA">
      <w:pPr>
        <w:pStyle w:val="BodyText"/>
      </w:pPr>
      <w:r>
        <w:t>To determine the first RO, it was necessary to explore existing FL frameworks. This review initiated the primary research. A primary population, FL frameworks was identified having a sample of five FL frameworks. Allowing experimentation to evaluate the implementability of the selected frameworks. FL algorithms are also tied to this RO, as they are inherent to each FL framework.</w:t>
      </w:r>
    </w:p>
    <w:p w14:paraId="104FC9E9" w14:textId="77777777" w:rsidR="00CA7D1C" w:rsidRDefault="00CA7D1C" w:rsidP="005A08FA">
      <w:pPr>
        <w:pStyle w:val="BodyText"/>
      </w:pPr>
      <w:r>
        <w:lastRenderedPageBreak/>
        <w:t xml:space="preserve">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w:t>
      </w:r>
      <w:r w:rsidRPr="004B0019">
        <w:rPr>
          <w:i/>
          <w:iCs/>
        </w:rPr>
        <w:t>MNIST</w:t>
      </w:r>
      <w:r>
        <w:t>, and a synthetically generated dataset. Finally, Section 3.5 provides insights into implementing an FL server using Flask and identifies a third population, the clients. The sample includes companies or sectors that will be referred to as clients in the experiment. These sectors, such as medical (hospitals and pharmaceutical companies) and technological, extensively use FL as part of their continuous improvement and development.</w:t>
      </w:r>
    </w:p>
    <w:p w14:paraId="6001A6DD" w14:textId="77777777" w:rsidR="00CA7D1C" w:rsidRDefault="00CA7D1C" w:rsidP="005A08FA">
      <w:pPr>
        <w:pStyle w:val="BodyText"/>
      </w:pPr>
      <w:r>
        <w:t>The third RO involves comparing the findings from the first and second ROs. It is evident that all sections of the literature review are crucial for achieving this objective.</w:t>
      </w:r>
    </w:p>
    <w:p w14:paraId="3A6B6778" w14:textId="77777777" w:rsidR="00CA7D1C" w:rsidRDefault="00CA7D1C" w:rsidP="005A08FA">
      <w:pPr>
        <w:pStyle w:val="BodyText"/>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456D31BF" w14:textId="4D859455" w:rsidR="00CA7D1C" w:rsidRDefault="00CA7D1C" w:rsidP="00B254F1">
      <w:pPr>
        <w:pStyle w:val="objectives"/>
        <w:numPr>
          <w:ilvl w:val="0"/>
          <w:numId w:val="3"/>
        </w:numPr>
      </w:pPr>
      <w:r>
        <w:t>The frameworks selected are widely used and accepted by the FL community, researchers, and private sector.</w:t>
      </w:r>
    </w:p>
    <w:p w14:paraId="091A4D59" w14:textId="778AE01A" w:rsidR="00CA7D1C" w:rsidRDefault="00CA7D1C" w:rsidP="00B254F1">
      <w:pPr>
        <w:pStyle w:val="objectives"/>
        <w:numPr>
          <w:ilvl w:val="0"/>
          <w:numId w:val="3"/>
        </w:numPr>
      </w:pPr>
      <w:r>
        <w:t xml:space="preserve">The datasets, RSNA Chest X-ray, </w:t>
      </w:r>
      <w:r w:rsidRPr="00474BC3">
        <w:rPr>
          <w:i/>
          <w:iCs/>
        </w:rPr>
        <w:t>MNIST</w:t>
      </w:r>
      <w:r>
        <w:t>, and a synthetic data are typically used in research and present in many FL experiments as the literature review has revealed.</w:t>
      </w:r>
    </w:p>
    <w:p w14:paraId="51160475" w14:textId="64E4F686" w:rsidR="00E244F2" w:rsidRDefault="00CA7D1C" w:rsidP="00B254F1">
      <w:pPr>
        <w:pStyle w:val="objectives"/>
        <w:numPr>
          <w:ilvl w:val="0"/>
          <w:numId w:val="3"/>
        </w:numPr>
      </w:pPr>
      <w:r>
        <w:t>The technological and medical sectors, the first created the concept of FL and the second is experimenting heavily with this concept.</w:t>
      </w:r>
    </w:p>
    <w:p w14:paraId="2A3642E4" w14:textId="328E9F49" w:rsidR="003E0336" w:rsidRDefault="00CA7D1C" w:rsidP="005A08FA">
      <w:pPr>
        <w:pStyle w:val="BodyText"/>
      </w:pPr>
      <w:r>
        <w:t>Given the reasons above, the chosen samples are representative of their entire population.</w:t>
      </w:r>
      <w:r w:rsidR="001A7600">
        <w:t xml:space="preserve"> </w:t>
      </w:r>
      <w:r w:rsidR="00096263">
        <w:t>C</w:t>
      </w:r>
      <w:r>
        <w:t>orresponding literature review section</w:t>
      </w:r>
      <w:r w:rsidR="001A7600">
        <w:t xml:space="preserve"> </w:t>
      </w:r>
      <w:r w:rsidR="00096263">
        <w:t>alo</w:t>
      </w:r>
      <w:r w:rsidR="00641FA2">
        <w:t xml:space="preserve">ng </w:t>
      </w:r>
      <w:r w:rsidR="00096263">
        <w:t>each sample within its population</w:t>
      </w:r>
      <w:r w:rsidR="00641FA2">
        <w:t xml:space="preserve"> and</w:t>
      </w:r>
      <w:r w:rsidR="00096263">
        <w:t xml:space="preserve"> RO </w:t>
      </w:r>
      <w:r w:rsidR="001A7600">
        <w:t>is depicted in Table 3.6.1.</w:t>
      </w:r>
    </w:p>
    <w:p w14:paraId="160D9909" w14:textId="59B4FB0C" w:rsidR="00DE2407" w:rsidRDefault="00A63479" w:rsidP="006257B9">
      <w:pPr>
        <w:pStyle w:val="Captions"/>
        <w:rPr>
          <w:rFonts w:eastAsia="Calibri"/>
          <w:kern w:val="2"/>
          <w:sz w:val="22"/>
          <w14:ligatures w14:val="standardContextual"/>
        </w:rPr>
      </w:pPr>
      <w:r>
        <w:rPr>
          <w:noProof/>
          <w14:ligatures w14:val="standardContextual"/>
        </w:rPr>
        <w:lastRenderedPageBreak/>
        <w:drawing>
          <wp:inline distT="0" distB="0" distL="0" distR="0" wp14:anchorId="0F0FD654" wp14:editId="753D1905">
            <wp:extent cx="6120130" cy="1240790"/>
            <wp:effectExtent l="0" t="0" r="0" b="0"/>
            <wp:docPr id="1009622785" name="Picture 3" descr="A close-up of a medical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22785" name="Picture 3" descr="A close-up of a medical data&#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120130" cy="1240790"/>
                    </a:xfrm>
                    <a:prstGeom prst="rect">
                      <a:avLst/>
                    </a:prstGeom>
                  </pic:spPr>
                </pic:pic>
              </a:graphicData>
            </a:graphic>
          </wp:inline>
        </w:drawing>
      </w:r>
      <w:r w:rsidR="00E244F2">
        <w:br/>
        <w:t>Table 3.6.1 Samples within its population, RO and literature review section.</w:t>
      </w:r>
      <w:r w:rsidR="00C54D4E">
        <w:br/>
      </w:r>
      <w:r w:rsidR="00DE2407">
        <w:br w:type="page"/>
      </w:r>
    </w:p>
    <w:p w14:paraId="7BB51165" w14:textId="7B655A53" w:rsidR="00042F6D" w:rsidRDefault="00042F6D" w:rsidP="00102E46">
      <w:pPr>
        <w:pStyle w:val="Heading1"/>
      </w:pPr>
      <w:bookmarkStart w:id="34" w:name="_Toc176985806"/>
      <w:r>
        <w:lastRenderedPageBreak/>
        <w:t>4.</w:t>
      </w:r>
      <w:r>
        <w:tab/>
        <w:t xml:space="preserve">Research </w:t>
      </w:r>
      <w:r w:rsidR="00CA571E">
        <w:t>and Ethics</w:t>
      </w:r>
      <w:bookmarkEnd w:id="34"/>
    </w:p>
    <w:p w14:paraId="6C693B23" w14:textId="393103A9" w:rsidR="00042F6D" w:rsidRDefault="00042F6D" w:rsidP="00102E46">
      <w:pPr>
        <w:pStyle w:val="Heading2"/>
      </w:pPr>
      <w:bookmarkStart w:id="35" w:name="_Toc176985807"/>
      <w:r>
        <w:t>4.1.</w:t>
      </w:r>
      <w:r>
        <w:tab/>
      </w:r>
      <w:r w:rsidR="00B30291">
        <w:t>Primary</w:t>
      </w:r>
      <w:r w:rsidR="003873EB">
        <w:t xml:space="preserve"> Research Methodology</w:t>
      </w:r>
      <w:bookmarkEnd w:id="35"/>
    </w:p>
    <w:p w14:paraId="4E89FF06" w14:textId="05DF6E42" w:rsidR="00566EDD" w:rsidRDefault="00566EDD" w:rsidP="001F7E36">
      <w:pPr>
        <w:pStyle w:val="BodyText"/>
      </w:pPr>
      <w:bookmarkStart w:id="36" w:name="_Hlk176611395"/>
      <w:r w:rsidRPr="00566EDD">
        <w:t>The primary research methodology for this project was experimentation. The goal was to bridge the gap between popular FL frameworks and real-world FL use cases by developing a</w:t>
      </w:r>
      <w:r w:rsidR="00CD0C71">
        <w:t>n</w:t>
      </w:r>
      <w:r w:rsidRPr="00566EDD">
        <w:t xml:space="preserve"> FL server. Once developed, the FL server simulated how a real-world FL system would function in practice.</w:t>
      </w:r>
      <w:r>
        <w:t xml:space="preserve"> </w:t>
      </w:r>
      <w:r w:rsidR="00A63479" w:rsidRPr="00A63479">
        <w:t>The methodology framework was divided into three stages: evaluation, development, and results. Figure 4.1 provides a structured overview of the research methodology.</w:t>
      </w:r>
    </w:p>
    <w:bookmarkEnd w:id="36"/>
    <w:p w14:paraId="02845834" w14:textId="18964EB5" w:rsidR="00050D2D" w:rsidRPr="00050D2D" w:rsidRDefault="005A3168" w:rsidP="00050D2D">
      <w:pPr>
        <w:pStyle w:val="Captions"/>
      </w:pPr>
      <w:r w:rsidRPr="00050D2D">
        <w:rPr>
          <w:noProof/>
        </w:rPr>
        <w:drawing>
          <wp:inline distT="0" distB="0" distL="0" distR="0" wp14:anchorId="0D8A1DDE" wp14:editId="0254AEE1">
            <wp:extent cx="6120130" cy="3364230"/>
            <wp:effectExtent l="0" t="0" r="0" b="7620"/>
            <wp:docPr id="387061030"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061030" name="Picture 1" descr="A diagram of a company&#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120130" cy="3364230"/>
                    </a:xfrm>
                    <a:prstGeom prst="rect">
                      <a:avLst/>
                    </a:prstGeom>
                  </pic:spPr>
                </pic:pic>
              </a:graphicData>
            </a:graphic>
          </wp:inline>
        </w:drawing>
      </w:r>
      <w:r w:rsidR="00050D2D" w:rsidRPr="00050D2D">
        <w:br/>
        <w:t xml:space="preserve">Figure </w:t>
      </w:r>
      <w:r w:rsidR="00050D2D">
        <w:t>4.1</w:t>
      </w:r>
      <w:r w:rsidR="00050D2D" w:rsidRPr="00050D2D">
        <w:t xml:space="preserve">. </w:t>
      </w:r>
      <w:r w:rsidR="00B80798">
        <w:t xml:space="preserve">Primary </w:t>
      </w:r>
      <w:r w:rsidR="000A7573">
        <w:t>research methodology</w:t>
      </w:r>
      <w:r w:rsidR="00566EDD">
        <w:t>: Experimentation</w:t>
      </w:r>
      <w:r w:rsidR="000A7573">
        <w:t>.</w:t>
      </w:r>
    </w:p>
    <w:p w14:paraId="7B9B6981" w14:textId="03689779" w:rsidR="0011485A" w:rsidRDefault="0011485A" w:rsidP="00FA340E">
      <w:pPr>
        <w:pStyle w:val="BodyText"/>
      </w:pPr>
      <w:bookmarkStart w:id="37" w:name="_Hlk176611425"/>
      <w:r w:rsidRPr="0011485A">
        <w:t xml:space="preserve">The first part of the experimentation, the evaluation stage, involved the experimentation and evaluation of popular FL frameworks. At this stage, the first population of interest, FL frameworks, was identified, with the sample consisting of </w:t>
      </w:r>
      <w:r w:rsidRPr="0011485A">
        <w:rPr>
          <w:i/>
          <w:iCs/>
        </w:rPr>
        <w:t>PySyft, FATE, Flower, FedML</w:t>
      </w:r>
      <w:r w:rsidRPr="0011485A">
        <w:t xml:space="preserve"> and </w:t>
      </w:r>
      <w:r w:rsidRPr="0011485A">
        <w:rPr>
          <w:i/>
          <w:iCs/>
        </w:rPr>
        <w:t>TFF</w:t>
      </w:r>
      <w:r w:rsidRPr="0011485A">
        <w:t>. The method for selecting the FL sample is explained in Section 3.1, and the evaluation of these frameworks will be detailed in Section 5. Essentially, it involve</w:t>
      </w:r>
      <w:r>
        <w:t>d</w:t>
      </w:r>
      <w:r w:rsidRPr="0011485A">
        <w:t xml:space="preserve"> reviewing the documentation and tutorials provided through their GitHub accounts, with a focus on two key aspects: ease of use and real-world applicability. This evaluation serve</w:t>
      </w:r>
      <w:r>
        <w:t>d</w:t>
      </w:r>
      <w:r w:rsidRPr="0011485A">
        <w:t xml:space="preserve"> as the foundation for the development of the FL server.</w:t>
      </w:r>
    </w:p>
    <w:p w14:paraId="2DDB66B5" w14:textId="2B053BE6" w:rsidR="00CD0C71" w:rsidRDefault="00CD0C71" w:rsidP="00CD0C71">
      <w:pPr>
        <w:pStyle w:val="BodyText"/>
      </w:pPr>
      <w:r w:rsidRPr="00CD0C71">
        <w:t>The second part of the experimentation focused on the development of the FL server. At this stage, two populations were identified: companies and FL datasets. The company samples were categori</w:t>
      </w:r>
      <w:r w:rsidR="00C81D3F">
        <w:t>s</w:t>
      </w:r>
      <w:r w:rsidRPr="00CD0C71">
        <w:t xml:space="preserve">ed into technological and medical sectors, while the FL datasets included X-ray and MNIST datasets for the medical scenario, and tabular synthetic data generated for the technological scenario. These </w:t>
      </w:r>
      <w:r>
        <w:t xml:space="preserve">secondary </w:t>
      </w:r>
      <w:r w:rsidRPr="00CD0C71">
        <w:t>datasets were used to model a binary classification problem in the technological scenario and an image classification problem in the medical scenario.</w:t>
      </w:r>
    </w:p>
    <w:p w14:paraId="01B18CC9" w14:textId="23A32976" w:rsidR="00C81D3F" w:rsidRDefault="00C81D3F" w:rsidP="00CD0C71">
      <w:pPr>
        <w:pStyle w:val="BodyText"/>
      </w:pPr>
      <w:bookmarkStart w:id="38" w:name="_Hlk176641469"/>
      <w:bookmarkEnd w:id="37"/>
      <w:r w:rsidRPr="00C81D3F">
        <w:lastRenderedPageBreak/>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C0E99D7" w14:textId="6839F653" w:rsidR="00042F6D" w:rsidRDefault="00042F6D" w:rsidP="00102E46">
      <w:pPr>
        <w:pStyle w:val="Heading2"/>
      </w:pPr>
      <w:bookmarkStart w:id="39" w:name="_Toc176985808"/>
      <w:bookmarkEnd w:id="38"/>
      <w:r>
        <w:t>4.</w:t>
      </w:r>
      <w:r w:rsidR="0011485A">
        <w:t>2</w:t>
      </w:r>
      <w:r>
        <w:t>.</w:t>
      </w:r>
      <w:r>
        <w:tab/>
      </w:r>
      <w:r w:rsidR="0011485A">
        <w:t>Sampling strategy</w:t>
      </w:r>
      <w:bookmarkEnd w:id="39"/>
    </w:p>
    <w:p w14:paraId="40786426" w14:textId="28805306" w:rsidR="00115A5F" w:rsidRDefault="00115A5F" w:rsidP="001F7E36">
      <w:pPr>
        <w:pStyle w:val="BodyText"/>
      </w:pPr>
      <w:r w:rsidRPr="00115A5F">
        <w:t>The sampling strategy used for this project consisted of the non-probabilistic method and the judgmental sampling type. The populations and their respective samples identified throughout this research are presented in Table 4.2.</w:t>
      </w:r>
    </w:p>
    <w:p w14:paraId="5A07F5F8" w14:textId="538C0E83" w:rsidR="00115A5F" w:rsidRDefault="00115A5F" w:rsidP="00115A5F">
      <w:pPr>
        <w:pStyle w:val="Captions"/>
      </w:pPr>
      <w:r>
        <w:rPr>
          <w:noProof/>
        </w:rPr>
        <w:drawing>
          <wp:inline distT="0" distB="0" distL="0" distR="0" wp14:anchorId="5E71F911" wp14:editId="22827042">
            <wp:extent cx="4260554" cy="585373"/>
            <wp:effectExtent l="0" t="0" r="0" b="5715"/>
            <wp:docPr id="524696420" name="Picture 4" descr="A close-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96420" name="Picture 4" descr="A close-up of a sign&#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4334118" cy="595480"/>
                    </a:xfrm>
                    <a:prstGeom prst="rect">
                      <a:avLst/>
                    </a:prstGeom>
                  </pic:spPr>
                </pic:pic>
              </a:graphicData>
            </a:graphic>
          </wp:inline>
        </w:drawing>
      </w:r>
      <w:r>
        <w:br/>
        <w:t>Table 4.2. Populations and samples identified.</w:t>
      </w:r>
    </w:p>
    <w:p w14:paraId="1B629E90" w14:textId="275E05E0" w:rsidR="00042F6D" w:rsidRDefault="00042F6D" w:rsidP="00C17198">
      <w:pPr>
        <w:pStyle w:val="Heading2"/>
      </w:pPr>
      <w:bookmarkStart w:id="40" w:name="_Toc176985809"/>
      <w:r>
        <w:t>4.</w:t>
      </w:r>
      <w:r w:rsidR="003873EB">
        <w:t>3</w:t>
      </w:r>
      <w:r>
        <w:t>.</w:t>
      </w:r>
      <w:r>
        <w:tab/>
      </w:r>
      <w:r w:rsidR="005B0686">
        <w:t>Project Management Framework</w:t>
      </w:r>
      <w:bookmarkEnd w:id="40"/>
    </w:p>
    <w:p w14:paraId="66201AB1" w14:textId="1E56FF63" w:rsidR="00025FF2" w:rsidRPr="00025FF2" w:rsidRDefault="00025FF2" w:rsidP="00025FF2">
      <w:pPr>
        <w:pStyle w:val="BodyText"/>
      </w:pPr>
      <w:r w:rsidRPr="00025FF2">
        <w:t xml:space="preserve">This project required a project management framework to address the complex tasks of developing an FL server. Each implemented function was iterated as many times as necessary to achieve the desired output. The project management methodology chosen for this project was </w:t>
      </w:r>
      <w:r w:rsidRPr="00025FF2">
        <w:rPr>
          <w:i/>
          <w:iCs/>
        </w:rPr>
        <w:t>Agile</w:t>
      </w:r>
      <w:r w:rsidRPr="00025FF2">
        <w:t xml:space="preserve">. </w:t>
      </w:r>
      <w:r>
        <w:fldChar w:fldCharType="begin"/>
      </w:r>
      <w:r>
        <w:instrText xml:space="preserve"> ADDIN ZOTERO_ITEM CSL_CITATION {"citationID":"jsttMT65","properties":{"formattedCitation":"(Beck, K., et al., 2001)","plainCitation":"(Beck, K., et al., 2001)","noteIndex":0},"citationItems":[{"id":100,"uris":["http://zotero.org/users/local/6JHIw4oK/items/SNT2XSRK"],"itemData":{"id":100,"type":"article-journal","language":"en","source":"Zotero","title":"Manifesto for Agile Software Development","author":[{"family":"Beck, K., et al.","given":""}],"issued":{"date-parts":[["2001"]]}}}],"schema":"https://github.com/citation-style-language/schema/raw/master/csl-citation.json"} </w:instrText>
      </w:r>
      <w:r>
        <w:fldChar w:fldCharType="separate"/>
      </w:r>
      <w:r w:rsidRPr="00986E2B">
        <w:rPr>
          <w:rFonts w:cs="Arial"/>
        </w:rPr>
        <w:t xml:space="preserve">Beck, K., </w:t>
      </w:r>
      <w:r w:rsidRPr="00E37C3F">
        <w:rPr>
          <w:rFonts w:cs="Arial"/>
          <w:i/>
          <w:iCs/>
        </w:rPr>
        <w:t>et al.,</w:t>
      </w:r>
      <w:r w:rsidRPr="00986E2B">
        <w:rPr>
          <w:rFonts w:cs="Arial"/>
        </w:rPr>
        <w:t xml:space="preserve"> </w:t>
      </w:r>
      <w:r>
        <w:rPr>
          <w:rFonts w:cs="Arial"/>
        </w:rPr>
        <w:t>(</w:t>
      </w:r>
      <w:r w:rsidRPr="00986E2B">
        <w:rPr>
          <w:rFonts w:cs="Arial"/>
        </w:rPr>
        <w:t>2001)</w:t>
      </w:r>
      <w:r>
        <w:fldChar w:fldCharType="end"/>
      </w:r>
      <w:r>
        <w:t xml:space="preserve"> </w:t>
      </w:r>
      <w:r w:rsidRPr="00025FF2">
        <w:t xml:space="preserve">introduced this methodology, summarizing it in twelve principles. This research was driven by some of these principles, such as, </w:t>
      </w:r>
      <w:r w:rsidRPr="00025FF2">
        <w:rPr>
          <w:i/>
          <w:iCs/>
        </w:rPr>
        <w:t>“Welcome changing requirements, even late in development. Agile processes harness change….”</w:t>
      </w:r>
      <w:r w:rsidRPr="00025FF2">
        <w:t xml:space="preserve"> This was a constant during the server build-up phase, not in terms of changing requirements, but in finding the right methods and functions to facilitate communication between clients and the server.</w:t>
      </w:r>
    </w:p>
    <w:p w14:paraId="78ACEB9D" w14:textId="77777777" w:rsidR="00025FF2" w:rsidRDefault="00025FF2" w:rsidP="00025FF2">
      <w:pPr>
        <w:pStyle w:val="BodyText"/>
      </w:pPr>
      <w:r w:rsidRPr="00025FF2">
        <w:t xml:space="preserve">Another principle that guided this research was, </w:t>
      </w:r>
      <w:r w:rsidRPr="00025FF2">
        <w:rPr>
          <w:i/>
          <w:iCs/>
        </w:rPr>
        <w:t>“Simplicity is essential.”</w:t>
      </w:r>
      <w:r w:rsidRPr="00025FF2">
        <w:t xml:space="preserve"> Given the complexity of the FL server, it was built as simply as possible to serve as a proof of concept for how an FL server functions in real-world scenarios.</w:t>
      </w:r>
    </w:p>
    <w:p w14:paraId="046B247A" w14:textId="32F77DDF" w:rsidR="000A0FB1" w:rsidRDefault="00D47302" w:rsidP="00816DA0">
      <w:pPr>
        <w:pStyle w:val="BodyText"/>
      </w:pPr>
      <w:r>
        <w:rPr>
          <w:i/>
          <w:iCs/>
        </w:rPr>
        <w:t xml:space="preserve">Agile </w:t>
      </w:r>
      <w:r>
        <w:t xml:space="preserve">remains relevant today, as recent literature reveals </w:t>
      </w:r>
      <w:r>
        <w:fldChar w:fldCharType="begin"/>
      </w:r>
      <w:r>
        <w:instrText xml:space="preserve"> ADDIN ZOTERO_ITEM CSL_CITATION {"citationID":"LcU3yhBZ","properties":{"formattedCitation":"(Zadeh, et al., 2024)","plainCitation":"(Zadeh, et al., 2024)","noteIndex":0},"citationItems":[{"id":104,"uris":["http://zotero.org/users/local/6JHIw4oK/items/MWS98T35"],"itemData":{"id":104,"type":"article-journal","abstract":"In an era characterized by rapid technological advancements and dynamic market conditions, the integration of artificial intelligence (AI) in project management has emerged as a pivotal driver for achieving agility. This paper explores the multifaceted role of AI in enhancing agile project management practices, focusing on innovations, challenges, and benefits. Through a comprehensive review of current literature and industry practices, we identify key AI technologies that facilitate improved decision-making, predictive analytics, and resource optimization. The paper discusses how AI tools can automate routine tasks, enable real-time data analysis, and provide actionable insights, thereby increasing the efficiency and responsiveness of project teams. Moreover, we address the challenges associated with AI integration, including data privacy concerns, the need for upskilling project managers, and the potential for overreliance on technology. By presenting case studies and empirical evidence, this paper demonstrates the tangible benefits of AI-driven agility in project management, such as enhanced adaptability, reduced project timelines, and improved stakeholder satisfaction. The findings underscore the importance of a strategic approach to AI adoption, ensuring that technological innovations align with organizational goals and foster a culture of continuous improvement.","container-title":"International Journal of Industrial Engineering","language":"en","source":"Zotero","title":"Integrating AI for Agile Project Management: Innovations, Challenges, and Benefits","author":[{"family":"Zadeh, et al.","given":""}],"issued":{"date-parts":[["2024"]]}}}],"schema":"https://github.com/citation-style-language/schema/raw/master/csl-citation.json"} </w:instrText>
      </w:r>
      <w:r>
        <w:fldChar w:fldCharType="separate"/>
      </w:r>
      <w:r w:rsidRPr="009E5E33">
        <w:rPr>
          <w:rFonts w:cs="Arial"/>
        </w:rPr>
        <w:t xml:space="preserve">(Zadeh, </w:t>
      </w:r>
      <w:r w:rsidRPr="00A7727E">
        <w:rPr>
          <w:rFonts w:cs="Arial"/>
          <w:i/>
          <w:iCs/>
        </w:rPr>
        <w:t>et al.,</w:t>
      </w:r>
      <w:r w:rsidRPr="009E5E33">
        <w:rPr>
          <w:rFonts w:cs="Arial"/>
        </w:rPr>
        <w:t xml:space="preserve"> 2024)</w:t>
      </w:r>
      <w:r>
        <w:fldChar w:fldCharType="end"/>
      </w:r>
      <w:r>
        <w:t xml:space="preserve">, and it </w:t>
      </w:r>
      <w:r w:rsidR="002D576D">
        <w:t xml:space="preserve">is used across many domains, not just in its original design for software development </w:t>
      </w:r>
      <w:r w:rsidR="002D576D">
        <w:fldChar w:fldCharType="begin"/>
      </w:r>
      <w:r w:rsidR="002D576D">
        <w:instrText xml:space="preserve"> ADDIN ZOTERO_ITEM CSL_CITATION {"citationID":"NTyuDRCT","properties":{"formattedCitation":"(Ciric {\\i{}et al.}, 2019)","plainCitation":"(Ciric et al., 2019)","noteIndex":0},"citationItems":[{"id":106,"uris":["http://zotero.org/users/local/6JHIw4oK/items/AQJJSTF6"],"itemData":{"id":106,"type":"article-journal","container-title":"Procedia Manufacturing","DOI":"10.1016/j.promfg.2020.01.314","ISSN":"23519789","journalAbbreviation":"Procedia Manufacturing","language":"en","page":"1407-1414","source":"DOI.org (Crossref)","title":"Agile vs. Traditional Approach in Project Management: Strategies, Challenges and Reasons to Introduce Agile","title-short":"Agile vs. Traditional Approach in Project Management","volume":"39","author":[{"family":"Ciric","given":"Danijela"},{"family":"Lalic","given":"Bojan"},{"family":"Gracanin","given":"Danijela"},{"family":"Tasic","given":"Nemanja"},{"family":"Delic","given":"Milan"},{"family":"Medic","given":"Nenad"}],"issued":{"date-parts":[["2019"]]}}}],"schema":"https://github.com/citation-style-language/schema/raw/master/csl-citation.json"} </w:instrText>
      </w:r>
      <w:r w:rsidR="002D576D">
        <w:fldChar w:fldCharType="separate"/>
      </w:r>
      <w:r w:rsidR="002D576D" w:rsidRPr="002D576D">
        <w:rPr>
          <w:rFonts w:cs="Arial"/>
          <w:kern w:val="0"/>
        </w:rPr>
        <w:t xml:space="preserve">(Ciric </w:t>
      </w:r>
      <w:r w:rsidR="002D576D" w:rsidRPr="002D576D">
        <w:rPr>
          <w:rFonts w:cs="Arial"/>
          <w:i/>
          <w:iCs/>
          <w:kern w:val="0"/>
        </w:rPr>
        <w:t>et al.</w:t>
      </w:r>
      <w:r w:rsidR="002D576D" w:rsidRPr="002D576D">
        <w:rPr>
          <w:rFonts w:cs="Arial"/>
          <w:kern w:val="0"/>
        </w:rPr>
        <w:t>, 2019)</w:t>
      </w:r>
      <w:r w:rsidR="002D576D">
        <w:fldChar w:fldCharType="end"/>
      </w:r>
      <w:r w:rsidR="00A7727E">
        <w:t>.</w:t>
      </w:r>
      <w:r w:rsidR="00816DA0">
        <w:t xml:space="preserve"> </w:t>
      </w:r>
      <w:r w:rsidR="000A0FB1" w:rsidRPr="000A0FB1">
        <w:t>Once the project management framework was clear, a detailed plan was put in place, as shown in Figure 4.3.</w:t>
      </w:r>
    </w:p>
    <w:p w14:paraId="7A738421" w14:textId="5ADE73B5" w:rsidR="0011485A" w:rsidRPr="00A576C2" w:rsidRDefault="0011485A" w:rsidP="003B2A4E">
      <w:pPr>
        <w:pStyle w:val="Captions"/>
      </w:pPr>
      <w:r w:rsidRPr="00A576C2">
        <w:rPr>
          <w:noProof/>
        </w:rPr>
        <w:lastRenderedPageBreak/>
        <w:drawing>
          <wp:inline distT="0" distB="0" distL="0" distR="0" wp14:anchorId="3CA0D7E1" wp14:editId="0186B02E">
            <wp:extent cx="6120130" cy="3697605"/>
            <wp:effectExtent l="0" t="0" r="0" b="0"/>
            <wp:docPr id="571822931" name="Picture 2" descr="A table of research project pla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192114" name="Picture 2" descr="A table of research project plan&#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6120130" cy="3697605"/>
                    </a:xfrm>
                    <a:prstGeom prst="rect">
                      <a:avLst/>
                    </a:prstGeom>
                  </pic:spPr>
                </pic:pic>
              </a:graphicData>
            </a:graphic>
          </wp:inline>
        </w:drawing>
      </w:r>
      <w:r w:rsidRPr="00A576C2">
        <w:br/>
        <w:t>Figure 4.</w:t>
      </w:r>
      <w:r>
        <w:t>3</w:t>
      </w:r>
      <w:r w:rsidRPr="00A576C2">
        <w:t>. Agile project management framework.</w:t>
      </w:r>
    </w:p>
    <w:p w14:paraId="3169ACE4" w14:textId="4EE6FDD8" w:rsidR="00042F6D" w:rsidRDefault="00042F6D" w:rsidP="00102E46">
      <w:pPr>
        <w:pStyle w:val="Heading2"/>
      </w:pPr>
      <w:bookmarkStart w:id="41" w:name="_Toc176985810"/>
      <w:r>
        <w:t>4.</w:t>
      </w:r>
      <w:r w:rsidR="003873EB">
        <w:t>4</w:t>
      </w:r>
      <w:r>
        <w:t>.</w:t>
      </w:r>
      <w:r>
        <w:tab/>
      </w:r>
      <w:r w:rsidR="00FA44E3">
        <w:t xml:space="preserve">Project </w:t>
      </w:r>
      <w:r w:rsidR="000E74EF">
        <w:t>D</w:t>
      </w:r>
      <w:r w:rsidR="00FA44E3">
        <w:t>elivery</w:t>
      </w:r>
      <w:bookmarkEnd w:id="41"/>
    </w:p>
    <w:p w14:paraId="4F959C5E" w14:textId="7DEA5324" w:rsidR="00C851EE" w:rsidRDefault="00C851EE" w:rsidP="00D80BF5">
      <w:pPr>
        <w:pStyle w:val="BodyText"/>
      </w:pPr>
      <w:bookmarkStart w:id="42" w:name="_Hlk176700037"/>
      <w:r w:rsidRPr="00C851EE">
        <w:t>The meetings with the supervisor took place on July 9</w:t>
      </w:r>
      <w:r w:rsidRPr="00C851EE">
        <w:rPr>
          <w:vertAlign w:val="superscript"/>
        </w:rPr>
        <w:t>th</w:t>
      </w:r>
      <w:r w:rsidRPr="00C851EE">
        <w:t>, July 25</w:t>
      </w:r>
      <w:r w:rsidRPr="00C851EE">
        <w:rPr>
          <w:vertAlign w:val="superscript"/>
        </w:rPr>
        <w:t>th</w:t>
      </w:r>
      <w:r w:rsidRPr="00C851EE">
        <w:t>, August 15</w:t>
      </w:r>
      <w:r w:rsidRPr="00C851EE">
        <w:rPr>
          <w:vertAlign w:val="superscript"/>
        </w:rPr>
        <w:t>th</w:t>
      </w:r>
      <w:r w:rsidRPr="00C851EE">
        <w:t>, and September 12</w:t>
      </w:r>
      <w:r w:rsidRPr="00C851EE">
        <w:rPr>
          <w:vertAlign w:val="superscript"/>
        </w:rPr>
        <w:t>th</w:t>
      </w:r>
      <w:r w:rsidRPr="00C851EE">
        <w:t>. Each meeting was crucial for addressing doubts and keeping track of changes made throughout the research. As shown in Table 4.4</w:t>
      </w:r>
      <w:r w:rsidR="002F4698">
        <w:t>.</w:t>
      </w:r>
      <w:r w:rsidRPr="00C851EE">
        <w:t>, the project timeframe spanned from July 3</w:t>
      </w:r>
      <w:r w:rsidRPr="00C851EE">
        <w:rPr>
          <w:vertAlign w:val="superscript"/>
        </w:rPr>
        <w:t>rd</w:t>
      </w:r>
      <w:r w:rsidRPr="00C851EE">
        <w:t xml:space="preserve"> to September 27</w:t>
      </w:r>
      <w:r w:rsidRPr="00C851EE">
        <w:rPr>
          <w:vertAlign w:val="superscript"/>
        </w:rPr>
        <w:t>th</w:t>
      </w:r>
      <w:r>
        <w:t>.</w:t>
      </w:r>
    </w:p>
    <w:bookmarkEnd w:id="42"/>
    <w:p w14:paraId="6FB4C13A" w14:textId="77777777" w:rsidR="00D80BF5" w:rsidRDefault="00D80BF5" w:rsidP="00D80BF5">
      <w:pPr>
        <w:pStyle w:val="Captions"/>
      </w:pPr>
      <w:r>
        <w:rPr>
          <w:noProof/>
        </w:rPr>
        <w:drawing>
          <wp:inline distT="0" distB="0" distL="0" distR="0" wp14:anchorId="0465C463" wp14:editId="38A2F59C">
            <wp:extent cx="5293168" cy="2872854"/>
            <wp:effectExtent l="0" t="0" r="3175" b="3810"/>
            <wp:docPr id="1414719123" name="Picture 1" descr="A graph of a pro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719123" name="Picture 1" descr="A graph of a project&#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327530" cy="2891504"/>
                    </a:xfrm>
                    <a:prstGeom prst="rect">
                      <a:avLst/>
                    </a:prstGeom>
                  </pic:spPr>
                </pic:pic>
              </a:graphicData>
            </a:graphic>
          </wp:inline>
        </w:drawing>
      </w:r>
      <w:r>
        <w:br/>
      </w:r>
      <w:r w:rsidRPr="00A576C2">
        <w:t>Figure 4.</w:t>
      </w:r>
      <w:r>
        <w:t>4</w:t>
      </w:r>
      <w:r w:rsidRPr="00A576C2">
        <w:t xml:space="preserve">. </w:t>
      </w:r>
      <w:r>
        <w:t>Gantt chart project delivery timeline.</w:t>
      </w:r>
    </w:p>
    <w:p w14:paraId="3E1A719B" w14:textId="709F7DFF" w:rsidR="00042F6D" w:rsidRDefault="00042F6D" w:rsidP="00102E46">
      <w:pPr>
        <w:pStyle w:val="Heading2"/>
      </w:pPr>
      <w:bookmarkStart w:id="43" w:name="_Toc176985811"/>
      <w:r>
        <w:lastRenderedPageBreak/>
        <w:t>4.</w:t>
      </w:r>
      <w:r w:rsidR="003873EB">
        <w:t>5</w:t>
      </w:r>
      <w:r>
        <w:t>.</w:t>
      </w:r>
      <w:r>
        <w:tab/>
      </w:r>
      <w:r w:rsidR="000E74EF">
        <w:t>Tools and Equipment</w:t>
      </w:r>
      <w:bookmarkEnd w:id="43"/>
    </w:p>
    <w:p w14:paraId="78177645" w14:textId="2FC17F16" w:rsidR="006B6B27" w:rsidRDefault="006B6B27" w:rsidP="00411D8E">
      <w:pPr>
        <w:pStyle w:val="BodyText"/>
      </w:pPr>
      <w:r w:rsidRPr="006B6B27">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694791B8" w14:textId="7D9DF41D" w:rsidR="00D15608" w:rsidRDefault="00D15608" w:rsidP="00411D8E">
      <w:pPr>
        <w:pStyle w:val="BodyText"/>
      </w:pPr>
      <w:r w:rsidRPr="00D15608">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w:t>
      </w:r>
      <w:r w:rsidR="009F5F89">
        <w:t xml:space="preserve"> Figure 4.5. illustrates</w:t>
      </w:r>
      <w:r w:rsidR="004004FE">
        <w:t xml:space="preserve"> the drive setup.</w:t>
      </w:r>
    </w:p>
    <w:p w14:paraId="7306A58C" w14:textId="1B050939" w:rsidR="00732DD4" w:rsidRPr="000B69B6" w:rsidRDefault="00BE5D55" w:rsidP="000B69B6">
      <w:pPr>
        <w:pStyle w:val="Captions"/>
      </w:pPr>
      <w:r>
        <w:rPr>
          <w:noProof/>
          <w14:ligatures w14:val="standardContextual"/>
        </w:rPr>
        <w:drawing>
          <wp:inline distT="0" distB="0" distL="0" distR="0" wp14:anchorId="2B3F9551" wp14:editId="3613013F">
            <wp:extent cx="4061181" cy="1719618"/>
            <wp:effectExtent l="0" t="0" r="0" b="0"/>
            <wp:docPr id="777673865" name="Picture 2" descr="A computer with a black arrow pointing to th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73865" name="Picture 2" descr="A computer with a black arrow pointing to the screen&#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075006" cy="1725472"/>
                    </a:xfrm>
                    <a:prstGeom prst="rect">
                      <a:avLst/>
                    </a:prstGeom>
                  </pic:spPr>
                </pic:pic>
              </a:graphicData>
            </a:graphic>
          </wp:inline>
        </w:drawing>
      </w:r>
      <w:r w:rsidR="009B7E98" w:rsidRPr="000B69B6">
        <w:br/>
        <w:t>Figure 4.5. Laptop drive setup.</w:t>
      </w:r>
    </w:p>
    <w:p w14:paraId="1B460D8B" w14:textId="37DCBF8B" w:rsidR="00493004" w:rsidRDefault="00D05D41" w:rsidP="00493004">
      <w:pPr>
        <w:pStyle w:val="BodyText"/>
      </w:pPr>
      <w:r>
        <w:t>Other t</w:t>
      </w:r>
      <w:r w:rsidR="00AC1A5D">
        <w:t xml:space="preserve">ools used are </w:t>
      </w:r>
      <w:r w:rsidR="00F85B37">
        <w:t>shown</w:t>
      </w:r>
      <w:r w:rsidR="00AC1A5D">
        <w:t xml:space="preserve"> in Table 4.5.</w:t>
      </w:r>
    </w:p>
    <w:p w14:paraId="063AAF32" w14:textId="16EB073E" w:rsidR="00FC005C" w:rsidRDefault="00F67731" w:rsidP="00F67731">
      <w:pPr>
        <w:pStyle w:val="Captions"/>
      </w:pPr>
      <w:r>
        <w:rPr>
          <w:noProof/>
        </w:rPr>
        <w:drawing>
          <wp:inline distT="0" distB="0" distL="0" distR="0" wp14:anchorId="6CCA7753" wp14:editId="04BC1BC0">
            <wp:extent cx="3330229" cy="1455546"/>
            <wp:effectExtent l="0" t="0" r="3810" b="0"/>
            <wp:docPr id="1788308782"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308782" name="Picture 4" descr="A table with text on i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3330229" cy="1455546"/>
                    </a:xfrm>
                    <a:prstGeom prst="rect">
                      <a:avLst/>
                    </a:prstGeom>
                  </pic:spPr>
                </pic:pic>
              </a:graphicData>
            </a:graphic>
          </wp:inline>
        </w:drawing>
      </w:r>
      <w:r w:rsidR="00FC005C">
        <w:br/>
        <w:t>Table</w:t>
      </w:r>
      <w:r w:rsidR="00FC005C" w:rsidRPr="00A576C2">
        <w:t xml:space="preserve"> 4.</w:t>
      </w:r>
      <w:r w:rsidR="00FC005C">
        <w:t>5</w:t>
      </w:r>
      <w:r w:rsidR="00FC005C" w:rsidRPr="00A576C2">
        <w:t xml:space="preserve">. </w:t>
      </w:r>
      <w:r w:rsidR="00012D10">
        <w:t>Software t</w:t>
      </w:r>
      <w:r w:rsidR="00FC005C">
        <w:t>ools used</w:t>
      </w:r>
      <w:r w:rsidR="00012D10">
        <w:t>.</w:t>
      </w:r>
    </w:p>
    <w:p w14:paraId="47D05F78" w14:textId="77777777" w:rsidR="00796F43" w:rsidRDefault="00042F6D" w:rsidP="00E346B5">
      <w:pPr>
        <w:pStyle w:val="Heading2"/>
      </w:pPr>
      <w:bookmarkStart w:id="44" w:name="_Toc176985812"/>
      <w:r>
        <w:t>4.</w:t>
      </w:r>
      <w:r w:rsidR="003873EB">
        <w:t>6</w:t>
      </w:r>
      <w:r>
        <w:t>.</w:t>
      </w:r>
      <w:r>
        <w:tab/>
        <w:t xml:space="preserve">Ethical </w:t>
      </w:r>
      <w:r w:rsidR="00E346B5">
        <w:t>Aspects</w:t>
      </w:r>
      <w:bookmarkEnd w:id="44"/>
    </w:p>
    <w:p w14:paraId="3BA20D13" w14:textId="70EE0C6E" w:rsidR="000A469A" w:rsidRDefault="000A469A" w:rsidP="004640E8">
      <w:pPr>
        <w:pStyle w:val="BodyText"/>
      </w:pPr>
      <w:r w:rsidRPr="000A469A">
        <w:t xml:space="preserve">There are ethical concerns in this DA project regarding all secondary data gathered. Starting with the FL frameworks reviewed, all of them are licensed under Apache 2.0, which allows anyone to </w:t>
      </w:r>
      <w:r w:rsidRPr="000A469A">
        <w:lastRenderedPageBreak/>
        <w:t>access their code for review, audit, and improvement. One of the conditions of this license is proper attribution, ensuring the creators are credited for their work.</w:t>
      </w:r>
    </w:p>
    <w:p w14:paraId="471A064A" w14:textId="34FD4BEC" w:rsidR="00433AA3" w:rsidRDefault="00D359EE" w:rsidP="004640E8">
      <w:pPr>
        <w:pStyle w:val="BodyText"/>
      </w:pPr>
      <w:r>
        <w:t xml:space="preserve">Secondly </w:t>
      </w:r>
      <w:r w:rsidR="00F873D7">
        <w:t>datasets used for this project</w:t>
      </w:r>
      <w:r w:rsidR="00272438">
        <w:t xml:space="preserve"> </w:t>
      </w:r>
      <w:r w:rsidR="00272438" w:rsidRPr="00272438">
        <w:t xml:space="preserve">are MNIST, which is publicly available in TensorFlow datasets (TensorFlow Datasets, 2010), and the pneumonia chest x-ray dataset, which is publicly available through the </w:t>
      </w:r>
      <w:r w:rsidR="00456ECA">
        <w:t>RSNA</w:t>
      </w:r>
      <w:r w:rsidR="00272438" w:rsidRPr="00272438">
        <w:t xml:space="preserve"> (www.rsna.org, 2018). The MNIST dataset is licensed under </w:t>
      </w:r>
      <w:r w:rsidR="00272438" w:rsidRPr="00456ECA">
        <w:rPr>
          <w:i/>
          <w:iCs/>
        </w:rPr>
        <w:t>"CC BY 4.0 DEED Attribution 4.0 International",</w:t>
      </w:r>
      <w:r w:rsidR="00272438" w:rsidRPr="00272438">
        <w:t xml:space="preserve">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71B4A94A" w14:textId="7CC8E052" w:rsidR="0071010C" w:rsidRDefault="0071010C" w:rsidP="00D411DC">
      <w:pPr>
        <w:pStyle w:val="BodyText"/>
      </w:pPr>
      <w:r w:rsidRPr="0071010C">
        <w:t>There is some concern regarding the use of the x-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4C87025A" w14:textId="12EF85A4" w:rsidR="0071010C" w:rsidRDefault="0071010C" w:rsidP="00D411DC">
      <w:pPr>
        <w:pStyle w:val="BodyText"/>
      </w:pPr>
      <w:r w:rsidRPr="0071010C">
        <w:t xml:space="preserve">The third dataset used in this project consists of tabular data, synthetically generated via a </w:t>
      </w:r>
      <w:r>
        <w:t xml:space="preserve">JN </w:t>
      </w:r>
      <w:r w:rsidRPr="0071010C">
        <w:t>for the technological scenario, raising no legal concerns.</w:t>
      </w:r>
    </w:p>
    <w:p w14:paraId="65ED0960" w14:textId="214D92DB" w:rsidR="00E24990" w:rsidRPr="00DD401A" w:rsidRDefault="00E24990" w:rsidP="00D411DC">
      <w:pPr>
        <w:pStyle w:val="BodyText"/>
      </w:pPr>
      <w:r w:rsidRPr="00E24990">
        <w:t>Finally, the third population involves companies, though they are not explicitly identified. Instead, they are categori</w:t>
      </w:r>
      <w:r>
        <w:t>s</w:t>
      </w:r>
      <w:r w:rsidRPr="00E24990">
        <w:t>ed broadly as medical and technological sectors, which heavily utilize FL. These sectors were selected to represent a sample of companies that frequently apply FL technologies.</w:t>
      </w:r>
    </w:p>
    <w:p w14:paraId="21B48E47" w14:textId="77777777" w:rsidR="0026423A" w:rsidRPr="0026423A" w:rsidRDefault="0026423A" w:rsidP="0026423A"/>
    <w:p w14:paraId="1D17AED6" w14:textId="309B125F" w:rsidR="00D42C5A" w:rsidRDefault="00D42C5A">
      <w:pPr>
        <w:suppressAutoHyphens w:val="0"/>
        <w:spacing w:after="160" w:line="259" w:lineRule="auto"/>
      </w:pPr>
      <w:r>
        <w:br w:type="page"/>
      </w:r>
    </w:p>
    <w:p w14:paraId="6AEDAE1C" w14:textId="77777777" w:rsidR="00042F6D" w:rsidRDefault="00042F6D" w:rsidP="00102E46">
      <w:pPr>
        <w:pStyle w:val="Heading1"/>
      </w:pPr>
      <w:bookmarkStart w:id="45" w:name="_Toc176985813"/>
      <w:r>
        <w:lastRenderedPageBreak/>
        <w:t>5.</w:t>
      </w:r>
      <w:r>
        <w:tab/>
        <w:t>Evaluating Popular Federated Learning Frameworks</w:t>
      </w:r>
      <w:bookmarkEnd w:id="45"/>
    </w:p>
    <w:p w14:paraId="2864C6CB" w14:textId="77777777" w:rsidR="004F5013" w:rsidRDefault="004F5013" w:rsidP="004F5013">
      <w:pPr>
        <w:pStyle w:val="BodyText"/>
      </w:pPr>
      <w:r>
        <w:t xml:space="preserve">This chapter starts with the experimentation phase and evaluates the sample of </w:t>
      </w:r>
      <w:r w:rsidRPr="004F5013">
        <w:rPr>
          <w:i/>
          <w:iCs/>
        </w:rPr>
        <w:t>PySyft</w:t>
      </w:r>
      <w:r w:rsidRPr="004F5013">
        <w:t xml:space="preserve">, </w:t>
      </w:r>
      <w:r w:rsidRPr="004F5013">
        <w:rPr>
          <w:i/>
          <w:iCs/>
        </w:rPr>
        <w:t>FATE</w:t>
      </w:r>
      <w:r w:rsidRPr="004F5013">
        <w:t xml:space="preserve">, </w:t>
      </w:r>
      <w:r w:rsidRPr="004F5013">
        <w:rPr>
          <w:i/>
          <w:iCs/>
        </w:rPr>
        <w:t>Flower</w:t>
      </w:r>
      <w:r w:rsidRPr="004F5013">
        <w:t xml:space="preserve">, </w:t>
      </w:r>
      <w:r w:rsidRPr="004F5013">
        <w:rPr>
          <w:i/>
          <w:iCs/>
        </w:rPr>
        <w:t>FedML</w:t>
      </w:r>
      <w:r w:rsidRPr="004F5013">
        <w:t xml:space="preserve">, </w:t>
      </w:r>
      <w:r>
        <w:t xml:space="preserve">and </w:t>
      </w:r>
      <w:r w:rsidRPr="004F5013">
        <w:rPr>
          <w:i/>
          <w:iCs/>
        </w:rPr>
        <w:t>TFF</w:t>
      </w:r>
      <w:r>
        <w:t xml:space="preserve">, that was discussed in section 3.1. </w:t>
      </w:r>
      <w:r>
        <w:fldChar w:fldCharType="begin"/>
      </w:r>
      <w:r>
        <w:instrText xml:space="preserve"> ADDIN ZOTERO_ITEM CSL_CITATION {"citationID":"Gdhfh0CB","properties":{"formattedCitation":"(Kholod {\\i{}et al.}, 2020)","plainCitation":"(Kholod et al., 2020)","dontUpdate":true,"noteIndex":0},"citationItems":[{"id":94,"uris":["http://zotero.org/users/local/6JHIw4oK/items/UNJ49MUY"],"itemData":{"id":94,"type":"article-journal","abstract":"The rapid development of Internet of Things (IoT) systems has led to the problem of managing and analyzing the large volumes of data that they generate. Traditional approaches that involve collection of data from IoT devices into one centralized repository for further analysis are not always applicable due to the large amount of collected data, the use of communication channels with limited bandwidth, security and privacy requirements, etc. Federated learning (FL) is an emerging approach that allows one to analyze data directly on data sources and to federate the results of each analysis to yield a result as traditional centralized data processing. FL is being actively developed, and currently, there are several open-source frameworks that implement it. This article presents a comparative review and analysis of the existing open-source FL frameworks, including their applicability in IoT systems. The authors evaluated the following features of the frameworks: ease of use and deployment, development, analysis capabilities, accuracy, and performance. Three different data sets were used in the experiments—two signal data sets of different volumes and one image data set. To model low-power IoT devices, computing nodes with small resources were deﬁned in the testbed. The research results revealed FL frameworks that could be applied in the IoT systems now, but with certain restrictions on their use.","container-title":"Sensors","DOI":"10.3390/s21010167","ISSN":"1424-8220","issue":"1","journalAbbreviation":"Sensors","language":"en","license":"https://creativecommons.org/licenses/by/4.0/","page":"167","source":"DOI.org (Crossref)","title":"Open-Source Federated Learning Frameworks for IoT: A Comparative Review and Analysis","title-short":"Open-Source Federated Learning Frameworks for IoT","volume":"21","author":[{"family":"Kholod","given":"Ivan"},{"family":"Yanaki","given":"Evgeny"},{"family":"Fomichev","given":"Dmitry"},{"family":"Shalugin","given":"Evgeniy"},{"family":"Novikova","given":"Evgenia"},{"family":"Filippov","given":"Evgeny"},{"family":"Nordlund","given":"Mats"}],"issued":{"date-parts":[["2020",12,29]]}}}],"schema":"https://github.com/citation-style-language/schema/raw/master/csl-citation.json"} </w:instrText>
      </w:r>
      <w:r>
        <w:fldChar w:fldCharType="separate"/>
      </w:r>
      <w:r>
        <w:t xml:space="preserve">Kholod </w:t>
      </w:r>
      <w:r w:rsidRPr="004F5013">
        <w:t>et al.</w:t>
      </w:r>
      <w:r>
        <w:t>, (2020)</w:t>
      </w:r>
      <w:r>
        <w:fldChar w:fldCharType="end"/>
      </w:r>
      <w:r>
        <w:t xml:space="preserve"> established the following criteria to evaluate open-source FL frameworks: ease of use and deployment, development, analysis capabilities, accuracy, and performance. However, due to time constraints, this research will focus only on ease of use and real-world applicability. Each aspect can be broken down as follows:</w:t>
      </w:r>
    </w:p>
    <w:p w14:paraId="34A5E46B" w14:textId="77777777" w:rsidR="00C61511" w:rsidRDefault="00C61511" w:rsidP="00013250">
      <w:pPr>
        <w:pStyle w:val="BulletObjective"/>
        <w:spacing w:before="240"/>
      </w:pPr>
      <w:r>
        <w:t xml:space="preserve">Ease of use: </w:t>
      </w:r>
    </w:p>
    <w:p w14:paraId="5B389CA2" w14:textId="77777777" w:rsidR="00C61511" w:rsidRDefault="00C61511" w:rsidP="002E7845">
      <w:pPr>
        <w:pStyle w:val="SubObjectivs"/>
      </w:pPr>
      <w:r>
        <w:t>Setup and Configuration: Evaluates the complexity of installing the framework.</w:t>
      </w:r>
    </w:p>
    <w:p w14:paraId="25DDE2CC" w14:textId="77777777" w:rsidR="00C61511" w:rsidRDefault="00C61511" w:rsidP="004679F3">
      <w:pPr>
        <w:pStyle w:val="SubObjectivs"/>
      </w:pPr>
      <w:r>
        <w:t>Adaptability to Various Use Cases: Evaluates how the framework can adapt to different business domains and use cases.</w:t>
      </w:r>
    </w:p>
    <w:p w14:paraId="4C526DD2" w14:textId="77777777" w:rsidR="00C61511" w:rsidRDefault="00C61511" w:rsidP="00013250">
      <w:pPr>
        <w:pStyle w:val="BulletObjective"/>
        <w:spacing w:before="240"/>
      </w:pPr>
      <w:r>
        <w:t xml:space="preserve">Real-world applicability: </w:t>
      </w:r>
    </w:p>
    <w:p w14:paraId="27B1A63C" w14:textId="5002C071" w:rsidR="00DD0DF3" w:rsidRDefault="00C61511" w:rsidP="00DD0DF3">
      <w:pPr>
        <w:pStyle w:val="SubObjectivs"/>
      </w:pPr>
      <w:r>
        <w:t>Examples and Tutorials: Assesses the quality of examples and tutorials available to help new users get started and how close these are to real-world settings.</w:t>
      </w:r>
    </w:p>
    <w:p w14:paraId="0821B0CA" w14:textId="29D60C69" w:rsidR="007108AA" w:rsidRDefault="007108AA" w:rsidP="007108AA">
      <w:pPr>
        <w:pStyle w:val="BodyText"/>
      </w:pPr>
      <w:r>
        <w:t>After evaluating all five FL frameworks the following scores were assigned as shown in Table 5.</w:t>
      </w:r>
    </w:p>
    <w:p w14:paraId="321C70D7" w14:textId="01E58AB4" w:rsidR="007108AA" w:rsidRDefault="00D55FCA" w:rsidP="00BA4BAD">
      <w:pPr>
        <w:pStyle w:val="Captions"/>
      </w:pPr>
      <w:r>
        <w:rPr>
          <w:noProof/>
          <w14:ligatures w14:val="standardContextual"/>
        </w:rPr>
        <w:drawing>
          <wp:inline distT="0" distB="0" distL="0" distR="0" wp14:anchorId="5E06CCF4" wp14:editId="2B27E4E7">
            <wp:extent cx="3896094" cy="1775621"/>
            <wp:effectExtent l="0" t="0" r="9525" b="0"/>
            <wp:docPr id="2144059758" name="Picture 12" descr="A black and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059758" name="Picture 12" descr="A black and white text on a white background&#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3906746" cy="1780476"/>
                    </a:xfrm>
                    <a:prstGeom prst="rect">
                      <a:avLst/>
                    </a:prstGeom>
                  </pic:spPr>
                </pic:pic>
              </a:graphicData>
            </a:graphic>
          </wp:inline>
        </w:drawing>
      </w:r>
      <w:r w:rsidR="002F4833">
        <w:br/>
        <w:t>Table 5. Scoring criteria for FL frameworks.</w:t>
      </w:r>
    </w:p>
    <w:p w14:paraId="3B3D5E2F" w14:textId="77777777" w:rsidR="00042F6D" w:rsidRDefault="00042F6D" w:rsidP="00102E46">
      <w:pPr>
        <w:pStyle w:val="Heading2"/>
      </w:pPr>
      <w:bookmarkStart w:id="46" w:name="_Toc176985814"/>
      <w:r>
        <w:t>5.1.</w:t>
      </w:r>
      <w:r>
        <w:tab/>
        <w:t>PySyft</w:t>
      </w:r>
      <w:bookmarkEnd w:id="46"/>
    </w:p>
    <w:p w14:paraId="2927F9AA" w14:textId="77777777" w:rsidR="00750194" w:rsidRDefault="00750194" w:rsidP="00750194">
      <w:pPr>
        <w:pStyle w:val="BodyText"/>
      </w:pPr>
      <w:r>
        <w:t>This framework offers interaction with an API via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7DA1ADFF" w14:textId="77777777" w:rsidR="00750194" w:rsidRDefault="00750194" w:rsidP="00750194">
      <w:pPr>
        <w:pStyle w:val="BodyText"/>
      </w:pPr>
      <w:r>
        <w:t xml:space="preserve">The participants, also known as </w:t>
      </w:r>
      <w:r w:rsidRPr="00B76B55">
        <w:rPr>
          <w:i/>
          <w:iCs/>
        </w:rPr>
        <w:t>PySyft</w:t>
      </w:r>
      <w:r>
        <w:t xml:space="preserve"> workers, include the data owner and the data scientists. The data has two variants: mock and private. Data scientists can only access and read the mock dataset. The first four JNs cover the basics of </w:t>
      </w:r>
      <w:r w:rsidRPr="00B76B55">
        <w:rPr>
          <w:i/>
          <w:iCs/>
        </w:rPr>
        <w:t>PySyft</w:t>
      </w:r>
      <w:r>
        <w:t>, including how to load and preprocess data securely, how scientists can submit code for remote execution for the owner to review and approve, and how data scientists can download their results.</w:t>
      </w:r>
    </w:p>
    <w:p w14:paraId="3E9D00AB" w14:textId="77777777" w:rsidR="00750194" w:rsidRDefault="00750194" w:rsidP="00750194">
      <w:pPr>
        <w:pStyle w:val="BodyText"/>
      </w:pPr>
      <w:r>
        <w:lastRenderedPageBreak/>
        <w:t xml:space="preserve">The fifth JN shows how the data owner trains a multi-party computation model using </w:t>
      </w:r>
      <w:r w:rsidRPr="00B76B55">
        <w:rPr>
          <w:i/>
          <w:iCs/>
        </w:rPr>
        <w:t>PyTorch</w:t>
      </w:r>
      <w:r>
        <w:t xml:space="preserve">. The remaining JNs cover customizing policies for data access, handling multiple code requests for approval by the data owner, managing the data site register control flow, and granting access to new users. They also cover code history, blob storage, submitting </w:t>
      </w:r>
      <w:r w:rsidRPr="00B76B55">
        <w:rPr>
          <w:i/>
          <w:iCs/>
        </w:rPr>
        <w:t>Docker</w:t>
      </w:r>
      <w:r>
        <w:t xml:space="preserve"> files, custom API notebooks, and resetting user passwords.</w:t>
      </w:r>
    </w:p>
    <w:p w14:paraId="282F6714" w14:textId="77777777" w:rsidR="00750194" w:rsidRDefault="00750194" w:rsidP="00750194">
      <w:pPr>
        <w:pStyle w:val="BodyText"/>
      </w:pPr>
      <w:r>
        <w:t xml:space="preserve">After reviewing this framework, the conclusion is that </w:t>
      </w:r>
      <w:r w:rsidRPr="00B76B55">
        <w:rPr>
          <w:i/>
          <w:iCs/>
        </w:rPr>
        <w:t>PySyft</w:t>
      </w:r>
      <w:r>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3C530E36" w14:textId="77777777" w:rsidR="00042F6D" w:rsidRDefault="00042F6D" w:rsidP="00102E46">
      <w:pPr>
        <w:pStyle w:val="Heading2"/>
      </w:pPr>
      <w:bookmarkStart w:id="47" w:name="_Toc176985815"/>
      <w:r>
        <w:t>5.2.</w:t>
      </w:r>
      <w:r>
        <w:tab/>
        <w:t>FATE</w:t>
      </w:r>
      <w:bookmarkEnd w:id="47"/>
    </w:p>
    <w:p w14:paraId="60A928C2" w14:textId="77777777" w:rsidR="00F30F18" w:rsidRDefault="00F30F18" w:rsidP="00F30F18">
      <w:pPr>
        <w:pStyle w:val="BodyText"/>
      </w:pPr>
      <w:r w:rsidRPr="00B76B55">
        <w:rPr>
          <w:i/>
          <w:iCs/>
        </w:rPr>
        <w:t>FATE</w:t>
      </w:r>
      <w:r>
        <w:t xml:space="preserve"> repository has good structure (FATE, 2021) and clear documentation guiding the user through its directories, examples and tutorials. Active support via issues and discussions in the repository enables users to look for help and contribute to the project.</w:t>
      </w:r>
    </w:p>
    <w:p w14:paraId="548D8C97" w14:textId="77777777" w:rsidR="00F30F18" w:rsidRDefault="00F30F18" w:rsidP="00F30F18">
      <w:pPr>
        <w:pStyle w:val="BodyText"/>
      </w:pPr>
      <w:r>
        <w:t xml:space="preserve">To evaluate the framework two tutorials were evaluated. The first one was </w:t>
      </w:r>
      <w:r w:rsidRPr="00F30F18">
        <w:t>Hetero-NN</w:t>
      </w:r>
      <w:r>
        <w:t xml:space="preserve"> Tutorial which leveraged the </w:t>
      </w:r>
      <w:r w:rsidRPr="00B76B55">
        <w:rPr>
          <w:i/>
          <w:iCs/>
        </w:rPr>
        <w:t>FATE</w:t>
      </w:r>
      <w:r>
        <w:t xml:space="preserve"> Hetero-NN framework for training a NN model based on vertically partitioned data, where guest and host have different features of the same dataset. Essential </w:t>
      </w:r>
      <w:r w:rsidRPr="00B76B55">
        <w:rPr>
          <w:i/>
          <w:iCs/>
        </w:rPr>
        <w:t>FATE</w:t>
      </w:r>
      <w:r>
        <w:t xml:space="preserve"> libraries were imported, and a context was created to configure the federated environment. The data is loaded from CSV, with labels from guests, and without labels from hosts, into the data frame format of </w:t>
      </w:r>
      <w:r w:rsidRPr="00B76B55">
        <w:rPr>
          <w:i/>
          <w:iCs/>
        </w:rPr>
        <w:t>FATE</w:t>
      </w:r>
      <w:r>
        <w:t xml:space="preserve">. In this process, based on the type of party, it initializes a model; that is, for a guest, it will initialize both the bottom and top models, whereas for a host, it initializes only the bottom model. By using </w:t>
      </w:r>
      <w:r w:rsidRPr="000C07BA">
        <w:rPr>
          <w:i/>
          <w:iCs/>
        </w:rPr>
        <w:t>HeteroNNTrainerGuest</w:t>
      </w:r>
      <w:r>
        <w:t xml:space="preserve"> or </w:t>
      </w:r>
      <w:r w:rsidRPr="000C07BA">
        <w:rPr>
          <w:i/>
          <w:iCs/>
        </w:rPr>
        <w:t>HeteroNNTrainerHost</w:t>
      </w:r>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55576F32" w14:textId="77777777" w:rsidR="00F30F18" w:rsidRDefault="00F30F18" w:rsidP="00F30F18">
      <w:pPr>
        <w:pStyle w:val="BodyText"/>
      </w:pPr>
      <w:r>
        <w:t xml:space="preserve">The second tutorial, the </w:t>
      </w:r>
      <w:r w:rsidRPr="00601818">
        <w:rPr>
          <w:i/>
          <w:iCs/>
        </w:rPr>
        <w:t>Hetero-SecureBoost</w:t>
      </w:r>
      <w:r>
        <w:t xml:space="preserve"> tutorial makes use of FATE's </w:t>
      </w:r>
      <w:r w:rsidRPr="00601818">
        <w:rPr>
          <w:i/>
          <w:iCs/>
        </w:rPr>
        <w:t>Hetero-SecureBoost</w:t>
      </w:r>
      <w:r>
        <w:t xml:space="preserve"> scheme in that it trains the boosting tree model. Based on party type, initialization of the model is done: a guest initializes the model as </w:t>
      </w:r>
      <w:r w:rsidRPr="000C07BA">
        <w:rPr>
          <w:i/>
          <w:iCs/>
        </w:rPr>
        <w:t>HeteroSecureBoostGuest</w:t>
      </w:r>
      <w:r>
        <w:t xml:space="preserve">, a host as </w:t>
      </w:r>
      <w:r w:rsidRPr="000C07BA">
        <w:rPr>
          <w:i/>
          <w:iCs/>
        </w:rPr>
        <w:t>HeteroSecureBoostHost</w:t>
      </w:r>
      <w:r>
        <w:t>. The train function initiates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1651B20D" w14:textId="77777777" w:rsidR="00F30F18" w:rsidRDefault="00F30F18" w:rsidP="00F30F18">
      <w:pPr>
        <w:pStyle w:val="BodyText"/>
      </w:pPr>
      <w:r>
        <w:lastRenderedPageBreak/>
        <w:t xml:space="preserve"> The settings in these scenarios are such that they fit well with real-world federated learning; thus, they ensure data privacy and security. Consequently, </w:t>
      </w:r>
      <w:r w:rsidRPr="000C07BA">
        <w:rPr>
          <w:i/>
          <w:iCs/>
        </w:rPr>
        <w:t>FATE</w:t>
      </w:r>
      <w:r>
        <w:t xml:space="preserve"> can be applied in practical settings for federated learning. Final conclusion same as </w:t>
      </w:r>
      <w:r w:rsidRPr="000C07BA">
        <w:rPr>
          <w:i/>
          <w:iCs/>
        </w:rPr>
        <w:t>PySyft</w:t>
      </w:r>
      <w:r>
        <w:t xml:space="preserve"> none of the tutorials provided a real-world scenario where different devices train a model locally and a server aggregates the results.</w:t>
      </w:r>
    </w:p>
    <w:p w14:paraId="5954FEFD" w14:textId="77777777" w:rsidR="00042F6D" w:rsidRDefault="00042F6D" w:rsidP="00102E46">
      <w:pPr>
        <w:pStyle w:val="Heading2"/>
      </w:pPr>
      <w:bookmarkStart w:id="48" w:name="_Toc176985816"/>
      <w:r>
        <w:t>5.3.</w:t>
      </w:r>
      <w:r>
        <w:tab/>
      </w:r>
      <w:r w:rsidRPr="00601818">
        <w:t>Flower</w:t>
      </w:r>
      <w:bookmarkEnd w:id="48"/>
    </w:p>
    <w:p w14:paraId="2FDD5E78" w14:textId="77777777" w:rsidR="00B44D76" w:rsidRDefault="00B44D76" w:rsidP="00B14850">
      <w:pPr>
        <w:pStyle w:val="BodyText"/>
      </w:pPr>
      <w:r>
        <w:t xml:space="preserve">The </w:t>
      </w:r>
      <w:r w:rsidRPr="00601818">
        <w:rPr>
          <w:i/>
          <w:iCs/>
        </w:rPr>
        <w:t>Flower</w:t>
      </w:r>
      <w:r>
        <w:t xml:space="preserve"> GitHub repository (Flower, 2021) provides practical documentation to speed up the process of using this framework. It also has a large community on </w:t>
      </w:r>
      <w:r w:rsidRPr="00601818">
        <w:rPr>
          <w:i/>
          <w:iCs/>
        </w:rPr>
        <w:t>Slack</w:t>
      </w:r>
      <w:r w:rsidRPr="00B14850">
        <w:t xml:space="preserve">. </w:t>
      </w:r>
      <w:r>
        <w:t>The</w:t>
      </w:r>
      <w:r w:rsidRPr="00B14850">
        <w:t xml:space="preserve"> </w:t>
      </w:r>
      <w:r>
        <w:t xml:space="preserve">tutorials offer the option of using JNs as well as </w:t>
      </w:r>
      <w:r w:rsidRPr="00601818">
        <w:rPr>
          <w:i/>
          <w:iCs/>
        </w:rPr>
        <w:t>Python</w:t>
      </w:r>
      <w:r>
        <w:t xml:space="preserve"> scripts for seamless command line deployment. Among the tutorials offered in </w:t>
      </w:r>
      <w:r w:rsidRPr="00601818">
        <w:rPr>
          <w:i/>
          <w:iCs/>
        </w:rPr>
        <w:t>Python</w:t>
      </w:r>
      <w:r>
        <w:t xml:space="preserve"> scripts, two were selected: </w:t>
      </w:r>
      <w:r w:rsidRPr="00B14850">
        <w:t xml:space="preserve">vertical-fl </w:t>
      </w:r>
      <w:r>
        <w:t xml:space="preserve">and </w:t>
      </w:r>
      <w:r w:rsidRPr="00B14850">
        <w:t>pytorch-from-centralized-to-federated.</w:t>
      </w:r>
      <w:r>
        <w:t xml:space="preserve"> These were chosen because they are closer to real-world FL cases, and moving away from JNs helps to achieve this.</w:t>
      </w:r>
    </w:p>
    <w:p w14:paraId="5A7DEDFB" w14:textId="77777777" w:rsidR="00B44D76" w:rsidRPr="00B14850" w:rsidRDefault="00B44D76" w:rsidP="00B14850">
      <w:pPr>
        <w:pStyle w:val="BodyText"/>
      </w:pPr>
      <w:r>
        <w:t xml:space="preserve">The </w:t>
      </w:r>
      <w:r w:rsidRPr="00B14850">
        <w:t xml:space="preserve">vertical-fl </w:t>
      </w:r>
      <w:r>
        <w:t xml:space="preserve">example uses the </w:t>
      </w:r>
      <w:r w:rsidRPr="00601818">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sidRPr="00601818">
        <w:rPr>
          <w:i/>
          <w:iCs/>
        </w:rPr>
        <w:t>FedAvg</w:t>
      </w:r>
      <w:r w:rsidRPr="00B14850">
        <w:t>.</w:t>
      </w:r>
    </w:p>
    <w:p w14:paraId="2C1FAA36" w14:textId="77777777" w:rsidR="00B44D76" w:rsidRDefault="00B44D76" w:rsidP="00B14850">
      <w:pPr>
        <w:pStyle w:val="BodyText"/>
      </w:pPr>
      <w:r>
        <w:t xml:space="preserve">The </w:t>
      </w:r>
      <w:r w:rsidRPr="00B14850">
        <w:t xml:space="preserve">pytorch-from-centralized-to-federated </w:t>
      </w:r>
      <w:r>
        <w:t xml:space="preserve">example demonstrates the transition from a ML centralised setup to a FL setup using </w:t>
      </w:r>
      <w:r w:rsidRPr="00B14850">
        <w:t xml:space="preserve">Flower </w:t>
      </w:r>
      <w:r>
        <w:t xml:space="preserve">and </w:t>
      </w:r>
      <w:r w:rsidRPr="00601818">
        <w:rPr>
          <w:i/>
          <w:iCs/>
        </w:rPr>
        <w:t>Pytorch</w:t>
      </w:r>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55D1AAB0" w14:textId="77777777" w:rsidR="00B44D76" w:rsidRDefault="00B44D76" w:rsidP="00B14850">
      <w:pPr>
        <w:pStyle w:val="BodyText"/>
      </w:pPr>
      <w:r>
        <w:t xml:space="preserve">The </w:t>
      </w:r>
      <w:r w:rsidRPr="00B14850">
        <w:t>Flower</w:t>
      </w:r>
      <w:r>
        <w:t xml:space="preserve"> framework is closer to real FL scenarios because it simulates clients and a server in a pragmatic way, making it easy to understand how each element is laid out. Flower surpasses </w:t>
      </w:r>
      <w:r w:rsidRPr="00601818">
        <w:rPr>
          <w:i/>
          <w:iCs/>
        </w:rPr>
        <w:t>PySyft</w:t>
      </w:r>
      <w:r>
        <w:t xml:space="preserve"> and </w:t>
      </w:r>
      <w:r w:rsidRPr="00601818">
        <w:rPr>
          <w:i/>
          <w:iCs/>
        </w:rPr>
        <w:t>FATE</w:t>
      </w:r>
      <w:r>
        <w:t xml:space="preserve"> in this regard. A drawback, however, is that users need to create environments and be familiar with the Linux console to deploy these examples.</w:t>
      </w:r>
    </w:p>
    <w:p w14:paraId="2CC713CB" w14:textId="77777777" w:rsidR="00042F6D" w:rsidRDefault="00042F6D" w:rsidP="00102E46">
      <w:pPr>
        <w:pStyle w:val="Heading2"/>
      </w:pPr>
      <w:bookmarkStart w:id="49" w:name="_Toc176985817"/>
      <w:r>
        <w:t>5.4.</w:t>
      </w:r>
      <w:r>
        <w:tab/>
        <w:t>FedML</w:t>
      </w:r>
      <w:bookmarkEnd w:id="49"/>
    </w:p>
    <w:p w14:paraId="2278E56D" w14:textId="29BB8478" w:rsidR="00CA12D4" w:rsidRDefault="00CA12D4" w:rsidP="00B14850">
      <w:pPr>
        <w:pStyle w:val="BodyText"/>
      </w:pPr>
      <w:r w:rsidRPr="00601818">
        <w:rPr>
          <w:i/>
          <w:iCs/>
        </w:rPr>
        <w:t>FedML</w:t>
      </w:r>
      <w:r>
        <w:t xml:space="preserve"> offers clear documentation and tutorials for deploying its experiments (FedML, 2023). It also has a broad support community on </w:t>
      </w:r>
      <w:r w:rsidRPr="00601818">
        <w:rPr>
          <w:i/>
          <w:iCs/>
        </w:rPr>
        <w:t>Slack</w:t>
      </w:r>
      <w:r>
        <w:t xml:space="preserve">. Several of its repositories contain code that has been used in real-world settings and academic publications. Two tutorials were evaluated </w:t>
      </w:r>
      <w:r w:rsidRPr="00087F30">
        <w:rPr>
          <w:i/>
          <w:iCs/>
        </w:rPr>
        <w:t>FedAvg MNIST LR</w:t>
      </w:r>
      <w:r>
        <w:t xml:space="preserve"> and the </w:t>
      </w:r>
      <w:r w:rsidR="001C788A" w:rsidRPr="00087F30">
        <w:rPr>
          <w:i/>
          <w:iCs/>
        </w:rPr>
        <w:t>Heart Disease</w:t>
      </w:r>
      <w:r>
        <w:t>.</w:t>
      </w:r>
    </w:p>
    <w:p w14:paraId="13063CEC" w14:textId="20B4597B" w:rsidR="00CA12D4" w:rsidRDefault="00CA12D4" w:rsidP="00B14850">
      <w:pPr>
        <w:pStyle w:val="BodyText"/>
      </w:pPr>
      <w:r w:rsidRPr="00B14850">
        <w:t>FedAvg</w:t>
      </w:r>
      <w:r>
        <w:t xml:space="preserve"> MNIST LR demonstrates how to use the federated averaging algorithm for training a logistic regression model on the </w:t>
      </w:r>
      <w:r w:rsidRPr="00087F30">
        <w:rPr>
          <w:i/>
          <w:iCs/>
        </w:rPr>
        <w:t>MNIST</w:t>
      </w:r>
      <w:r>
        <w:t xml:space="preserve"> dataset under a cross-silo (horizontal) federated learning setup. The experiment has 1,000 clients, with each client training on a partitioned </w:t>
      </w:r>
      <w:r w:rsidRPr="001C788A">
        <w:rPr>
          <w:i/>
          <w:iCs/>
        </w:rPr>
        <w:t>MNIST</w:t>
      </w:r>
      <w:r>
        <w:t xml:space="preserve"> dataset. Model updates are centrally averaged to form a global model. This experiment is conducted over 100 communication rounds, with two clients participating in a round at a time. The results show an </w:t>
      </w:r>
      <w:r>
        <w:lastRenderedPageBreak/>
        <w:t>incremental improvement in the accuracy of the model with every round, reaching 99% by the last one, while the loss decreases up to 0.01. This is quite a good example of how federated learning can demonstrate its potential in the case of multi-client and centrali</w:t>
      </w:r>
      <w:r w:rsidR="001C788A">
        <w:t>s</w:t>
      </w:r>
      <w:r>
        <w:t>ed server situations.</w:t>
      </w:r>
    </w:p>
    <w:p w14:paraId="715BF7A8" w14:textId="7FF905BD" w:rsidR="00CA12D4" w:rsidRDefault="00CA12D4" w:rsidP="00B14850">
      <w:pPr>
        <w:pStyle w:val="BodyText"/>
      </w:pPr>
      <w:r>
        <w:t xml:space="preserve">The </w:t>
      </w:r>
      <w:r w:rsidRPr="00087F30">
        <w:rPr>
          <w:i/>
          <w:iCs/>
        </w:rPr>
        <w:t>Heart Disease</w:t>
      </w:r>
      <w:r>
        <w:t xml:space="preserve"> uses federated learning on a distributed heart disease dataset to illustrate its use in healthcare. The dataset is distributed across four centres: Cleveland, Hungary, Switzerland, and Long Beach V. The dataset holds data specific to each centre. Experiments were run using a binary classification model over 10 communication rounds with </w:t>
      </w:r>
      <w:r w:rsidRPr="002F18EA">
        <w:rPr>
          <w:i/>
          <w:iCs/>
        </w:rPr>
        <w:t>FedAvg</w:t>
      </w:r>
      <w:r>
        <w:t xml:space="preserve"> as the optimizer. The performance of the model, with respect to the Area Under the Curve (AUC), stabilizes around 0.7396, demonstrating the capability to handle binary classes.</w:t>
      </w:r>
    </w:p>
    <w:p w14:paraId="7038E4A2" w14:textId="77777777" w:rsidR="00CA12D4" w:rsidRDefault="00CA12D4" w:rsidP="00B14850">
      <w:pPr>
        <w:pStyle w:val="BodyText"/>
      </w:pPr>
      <w:r>
        <w:t xml:space="preserve">Unlike </w:t>
      </w:r>
      <w:r w:rsidRPr="002F18EA">
        <w:rPr>
          <w:i/>
          <w:iCs/>
        </w:rPr>
        <w:t>PySyft</w:t>
      </w:r>
      <w:r>
        <w:t xml:space="preserve">, </w:t>
      </w:r>
      <w:r w:rsidRPr="002F18EA">
        <w:rPr>
          <w:i/>
          <w:iCs/>
        </w:rPr>
        <w:t>FATE</w:t>
      </w:r>
      <w:r>
        <w:t xml:space="preserve">, and </w:t>
      </w:r>
      <w:r w:rsidRPr="002F18EA">
        <w:rPr>
          <w:i/>
          <w:iCs/>
        </w:rPr>
        <w:t>Flower</w:t>
      </w:r>
      <w:r>
        <w:t xml:space="preserve">, </w:t>
      </w:r>
      <w:r w:rsidRPr="002F18EA">
        <w:rPr>
          <w:i/>
          <w:iCs/>
        </w:rPr>
        <w:t>FedML</w:t>
      </w:r>
      <w:r>
        <w:t xml:space="preserve"> offers a platform for project management (open.fedml.ai); however, this feature was not evaluated due to time constraints. After evaluation, </w:t>
      </w:r>
      <w:r w:rsidRPr="002F18EA">
        <w:rPr>
          <w:i/>
          <w:iCs/>
        </w:rPr>
        <w:t>FedML</w:t>
      </w:r>
      <w:r>
        <w:t xml:space="preserve"> appears to be the closest to real-world settings, as evidenced by its GitHub repository.</w:t>
      </w:r>
    </w:p>
    <w:p w14:paraId="6C4F0B17" w14:textId="77777777" w:rsidR="00042F6D" w:rsidRDefault="00042F6D" w:rsidP="00102E46">
      <w:pPr>
        <w:pStyle w:val="Heading2"/>
      </w:pPr>
      <w:bookmarkStart w:id="50" w:name="_Toc176985818"/>
      <w:r>
        <w:t>5.5.</w:t>
      </w:r>
      <w:r>
        <w:tab/>
        <w:t>TensorFlow Federated</w:t>
      </w:r>
      <w:bookmarkEnd w:id="50"/>
    </w:p>
    <w:p w14:paraId="0126E1B9" w14:textId="77777777" w:rsidR="009A401B" w:rsidRDefault="009A401B" w:rsidP="00B14850">
      <w:pPr>
        <w:pStyle w:val="BodyText"/>
      </w:pPr>
      <w:r>
        <w:t xml:space="preserve">The last FL framework reviewed, TFF, presents a comprehensive GitHub repository, with documentation and tutorials that are easy to follow. The tutorials are JNs that can be run on a </w:t>
      </w:r>
      <w:r w:rsidRPr="00470F3D">
        <w:rPr>
          <w:i/>
          <w:iCs/>
        </w:rPr>
        <w:t>Google</w:t>
      </w:r>
      <w:r w:rsidRPr="00B14850">
        <w:t xml:space="preserve"> </w:t>
      </w:r>
      <w:r w:rsidRPr="00470F3D">
        <w:rPr>
          <w:i/>
          <w:iCs/>
        </w:rPr>
        <w:t>Colab</w:t>
      </w:r>
      <w:r w:rsidRPr="00B14850">
        <w:t xml:space="preserve"> </w:t>
      </w:r>
      <w:r>
        <w:t xml:space="preserve">or downloaded to a local computer for exploration, there are a total of twenty tutorials only two were selected for evaluation. TFF offers a robust package divided in two layers, FL and Federated Core (FC). The first layer provides high-level interfaces for integrating </w:t>
      </w:r>
      <w:r w:rsidRPr="00470F3D">
        <w:rPr>
          <w:i/>
          <w:iCs/>
        </w:rPr>
        <w:t>Keras</w:t>
      </w:r>
      <w:r>
        <w:t xml:space="preserve"> or </w:t>
      </w:r>
      <w:r w:rsidRPr="00470F3D">
        <w:rPr>
          <w:i/>
          <w:iCs/>
        </w:rPr>
        <w:t>non-Keras</w:t>
      </w:r>
      <w:r>
        <w:t xml:space="preserve"> machine learning models into the TFF framework. The second layer consists of lower-level interfaces that allow customization of algorithms by combining </w:t>
      </w:r>
      <w:r w:rsidRPr="00470F3D">
        <w:rPr>
          <w:i/>
          <w:iCs/>
        </w:rPr>
        <w:t>TensorFlow</w:t>
      </w:r>
      <w:r>
        <w:t xml:space="preserve"> with distributed communication operators (TensorFlow Federated, 2024). Evaluating the tutorials, the first focused on image classification in a FL setting and the second demonstrated how to build a FL algorithm with </w:t>
      </w:r>
      <w:r w:rsidRPr="00470F3D">
        <w:rPr>
          <w:i/>
          <w:iCs/>
        </w:rPr>
        <w:t>TensorFlow</w:t>
      </w:r>
      <w:r>
        <w:t>.</w:t>
      </w:r>
    </w:p>
    <w:p w14:paraId="4BAE21D1" w14:textId="0CA1EF1B" w:rsidR="009A401B" w:rsidRDefault="009A401B" w:rsidP="00B14850">
      <w:pPr>
        <w:pStyle w:val="BodyText"/>
      </w:pPr>
      <w:r>
        <w:t xml:space="preserve">FL for image classification tutorial demonstrates how to use the TFF high-level </w:t>
      </w:r>
      <w:r w:rsidRPr="00B14850">
        <w:t>tff.learning</w:t>
      </w:r>
      <w:r>
        <w:t xml:space="preserve"> API to perform federated learning on the </w:t>
      </w:r>
      <w:r w:rsidRPr="00470F3D">
        <w:rPr>
          <w:i/>
          <w:iCs/>
        </w:rPr>
        <w:t>EMNIST</w:t>
      </w:r>
      <w:r>
        <w:t xml:space="preserve"> dataset, which is a federated version of the </w:t>
      </w:r>
      <w:r w:rsidRPr="00470F3D">
        <w:rPr>
          <w:i/>
          <w:iCs/>
        </w:rPr>
        <w:t>MNIST</w:t>
      </w:r>
      <w:r>
        <w:t xml:space="preserve"> dataset. The process involves key steps: first, it prepares the non-</w:t>
      </w:r>
      <w:r w:rsidR="00470F3D">
        <w:t>IID</w:t>
      </w:r>
      <w:r>
        <w:t xml:space="preserve"> data across multiple clients for federated learning. Then, a simple neural network is defined using </w:t>
      </w:r>
      <w:r w:rsidRPr="00470F3D">
        <w:rPr>
          <w:i/>
          <w:iCs/>
        </w:rPr>
        <w:t xml:space="preserve">tf.keras </w:t>
      </w:r>
      <w:r>
        <w:t xml:space="preserve">and is wrapped with TFF </w:t>
      </w:r>
      <w:r w:rsidRPr="00470F3D">
        <w:rPr>
          <w:i/>
          <w:iCs/>
        </w:rPr>
        <w:t>tff.learning.models.VariableModel</w:t>
      </w:r>
      <w:r w:rsidRPr="00B14850">
        <w:t>.</w:t>
      </w:r>
      <w:r>
        <w:t xml:space="preserve"> The model is trained using the </w:t>
      </w:r>
      <w:r w:rsidRPr="00470F3D">
        <w:rPr>
          <w:i/>
          <w:iCs/>
        </w:rPr>
        <w:t>FedAvg</w:t>
      </w:r>
      <w:r>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2541DD3" w14:textId="77777777" w:rsidR="009A401B" w:rsidRDefault="009A401B" w:rsidP="00B14850">
      <w:pPr>
        <w:pStyle w:val="BodyText"/>
      </w:pPr>
      <w:r>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w:t>
      </w:r>
      <w:r>
        <w:lastRenderedPageBreak/>
        <w:t xml:space="preserve">federated algorithms beyond the standard APIs by using TFF low-level interfaces. A basic </w:t>
      </w:r>
      <w:r w:rsidRPr="00B14850">
        <w:t>FedAvg</w:t>
      </w:r>
      <w:r>
        <w:t xml:space="preserve"> algorithm was developed by defining the </w:t>
      </w:r>
      <w:r w:rsidRPr="00126DC7">
        <w:rPr>
          <w:i/>
          <w:iCs/>
        </w:rPr>
        <w:t>initialize_fn</w:t>
      </w:r>
      <w:r>
        <w:t xml:space="preserve"> and </w:t>
      </w:r>
      <w:r w:rsidRPr="00126DC7">
        <w:rPr>
          <w:i/>
          <w:iCs/>
        </w:rPr>
        <w:t>next_fn</w:t>
      </w:r>
      <w:r>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0091739" w14:textId="6538D12D" w:rsidR="009A401B" w:rsidRDefault="009A401B" w:rsidP="00B14850">
      <w:pPr>
        <w:pStyle w:val="BodyText"/>
      </w:pPr>
      <w:r>
        <w:t>Summari</w:t>
      </w:r>
      <w:r w:rsidR="00126DC7">
        <w:t>s</w:t>
      </w:r>
      <w:r>
        <w:t>ing TFF, it is likely the most robust FL framework, but its tutorials are more suited to academic scenarios and are far from real-world applications.</w:t>
      </w:r>
    </w:p>
    <w:p w14:paraId="2F6961F9" w14:textId="77777777" w:rsidR="00042F6D" w:rsidRDefault="00042F6D" w:rsidP="00102E46">
      <w:pPr>
        <w:pStyle w:val="Heading2"/>
      </w:pPr>
      <w:bookmarkStart w:id="51" w:name="_Toc176985819"/>
      <w:r>
        <w:t>5.6.</w:t>
      </w:r>
      <w:r>
        <w:tab/>
        <w:t>Conclusions and summary</w:t>
      </w:r>
      <w:bookmarkEnd w:id="51"/>
    </w:p>
    <w:p w14:paraId="061B1236" w14:textId="77777777" w:rsidR="008651DC" w:rsidRDefault="008E59F2" w:rsidP="00B14850">
      <w:pPr>
        <w:pStyle w:val="BodyText"/>
      </w:pPr>
      <w:r>
        <w:t>In summary, all five FL frameworks offer a wide range of options for setting up FL systems. Based on the evaluation conducted, Table 5.6 presents their rankings based on an equal-weighted average.</w:t>
      </w:r>
    </w:p>
    <w:p w14:paraId="6EA9ADC6" w14:textId="77777777" w:rsidR="00BD5EB8" w:rsidRDefault="008651DC" w:rsidP="00BD5EB8">
      <w:pPr>
        <w:pStyle w:val="Captions"/>
      </w:pPr>
      <w:r>
        <w:rPr>
          <w:noProof/>
        </w:rPr>
        <w:drawing>
          <wp:inline distT="0" distB="0" distL="0" distR="0" wp14:anchorId="2992FA60" wp14:editId="1196621D">
            <wp:extent cx="5635634" cy="1466504"/>
            <wp:effectExtent l="0" t="0" r="3175" b="635"/>
            <wp:docPr id="1488660430" name="Picture 1" descr="A white tab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660430" name="Picture 1" descr="A white table with black 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635634" cy="1466504"/>
                    </a:xfrm>
                    <a:prstGeom prst="rect">
                      <a:avLst/>
                    </a:prstGeom>
                  </pic:spPr>
                </pic:pic>
              </a:graphicData>
            </a:graphic>
          </wp:inline>
        </w:drawing>
      </w:r>
      <w:r w:rsidR="00BD5EB8">
        <w:br/>
        <w:t>Table 5.6. FL framework ranking after evaluation.</w:t>
      </w:r>
    </w:p>
    <w:p w14:paraId="20E9E3B5" w14:textId="2368CA06" w:rsidR="00B14850" w:rsidRDefault="00B14850" w:rsidP="00B14850">
      <w:pPr>
        <w:pStyle w:val="BodyText"/>
      </w:pPr>
      <w:r w:rsidRPr="00126DC7">
        <w:rPr>
          <w:i/>
          <w:iCs/>
        </w:rPr>
        <w:t>FedML</w:t>
      </w:r>
      <w:r>
        <w:t xml:space="preserve"> stands out as the best option, offering intuitive tutorials that closely mirror real-world settings and a website capable of orchestrating and controlling FL experiments. </w:t>
      </w:r>
      <w:r w:rsidRPr="00126DC7">
        <w:rPr>
          <w:i/>
          <w:iCs/>
        </w:rPr>
        <w:t>Flower</w:t>
      </w:r>
      <w:r>
        <w:t xml:space="preserve"> and </w:t>
      </w:r>
      <w:r w:rsidRPr="00126DC7">
        <w:rPr>
          <w:i/>
          <w:iCs/>
        </w:rPr>
        <w:t>FATE</w:t>
      </w:r>
      <w:r>
        <w:t xml:space="preserve"> closely follow, with their tutorials and seamless deployment making them very robust for experimenting with FL settings. While all five FL frameworks are focused on research, the evaluation determined that </w:t>
      </w:r>
      <w:r w:rsidRPr="00B14850">
        <w:t>TFF</w:t>
      </w:r>
      <w:r>
        <w:t xml:space="preserve"> and </w:t>
      </w:r>
      <w:r w:rsidRPr="00126DC7">
        <w:rPr>
          <w:i/>
          <w:iCs/>
        </w:rPr>
        <w:t>PySyft</w:t>
      </w:r>
      <w:r>
        <w:t xml:space="preserve"> appear to be designed primarily for academic research, as their tutorials serve mainly as proofs of concept.</w:t>
      </w:r>
    </w:p>
    <w:p w14:paraId="47D15BFD" w14:textId="77777777" w:rsidR="00B14850" w:rsidRDefault="00B14850" w:rsidP="00B14850">
      <w:pPr>
        <w:pStyle w:val="BodyText"/>
      </w:pPr>
      <w:r>
        <w:t>In conclusion, all five FL frameworks can be enhanced due to their open-source nature, allowing for the customisation of a FL system to match the specific requirements of a project.</w:t>
      </w:r>
    </w:p>
    <w:p w14:paraId="45C2CC75" w14:textId="053A3B32" w:rsidR="00F528FC" w:rsidRDefault="00B14850" w:rsidP="00B14850">
      <w:pPr>
        <w:pStyle w:val="BodyText"/>
      </w:pPr>
      <w:r>
        <w:t>Section 10.2., of the annex provides additional information on how to deploy and implement the tutorials for each of the FL frameworks evaluated.</w:t>
      </w:r>
    </w:p>
    <w:p w14:paraId="25FD9866" w14:textId="77777777" w:rsidR="00F528FC" w:rsidRDefault="00F528FC">
      <w:pPr>
        <w:suppressAutoHyphens w:val="0"/>
        <w:spacing w:after="160" w:line="259" w:lineRule="auto"/>
        <w:rPr>
          <w:rFonts w:eastAsia="Calibri"/>
          <w:kern w:val="2"/>
          <w:sz w:val="22"/>
          <w14:ligatures w14:val="standardContextual"/>
        </w:rPr>
      </w:pPr>
      <w:r>
        <w:br w:type="page"/>
      </w:r>
    </w:p>
    <w:p w14:paraId="78E06798" w14:textId="77777777" w:rsidR="00042F6D" w:rsidRDefault="00042F6D" w:rsidP="00102E46">
      <w:pPr>
        <w:pStyle w:val="Heading1"/>
      </w:pPr>
      <w:bookmarkStart w:id="52" w:name="_Toc176985820"/>
      <w:r>
        <w:lastRenderedPageBreak/>
        <w:t>6.</w:t>
      </w:r>
      <w:r>
        <w:tab/>
        <w:t>Federated Learning Server Development</w:t>
      </w:r>
      <w:bookmarkEnd w:id="52"/>
    </w:p>
    <w:p w14:paraId="5C439563" w14:textId="77777777" w:rsidR="00FC5373" w:rsidRDefault="00FC5373" w:rsidP="00FC5373">
      <w:pPr>
        <w:pStyle w:val="BodyText"/>
      </w:pPr>
      <w:r w:rsidRPr="00B906FB">
        <w:t xml:space="preserve">This chapter describes how the FL server was built, including its architecture, communication protocols, server functions, and client coordination. A high-level overview of the project file structure is shown in Figure 6.1. The server is orchestrated by </w:t>
      </w:r>
      <w:r w:rsidRPr="00256B3A">
        <w:rPr>
          <w:i/>
          <w:iCs/>
        </w:rPr>
        <w:t>server.py</w:t>
      </w:r>
      <w:r w:rsidRPr="00B906FB">
        <w:t xml:space="preserve">, with clients connecting to the server via </w:t>
      </w:r>
      <w:r w:rsidRPr="00256B3A">
        <w:rPr>
          <w:i/>
          <w:iCs/>
        </w:rPr>
        <w:t>client.py</w:t>
      </w:r>
      <w:r w:rsidRPr="00B906FB">
        <w:t xml:space="preserve">. There are two scenarios for training: </w:t>
      </w:r>
      <w:r w:rsidRPr="00FC5373">
        <w:t>medical</w:t>
      </w:r>
      <w:r w:rsidRPr="00B906FB">
        <w:t xml:space="preserve"> and </w:t>
      </w:r>
      <w:r w:rsidRPr="00FC5373">
        <w:t>technological</w:t>
      </w:r>
      <w:r w:rsidRPr="00B906FB">
        <w:t xml:space="preserve">. Data for these scenarios was generated using </w:t>
      </w:r>
      <w:r>
        <w:t>JNs</w:t>
      </w:r>
      <w:r w:rsidRPr="00B906FB">
        <w:t xml:space="preserve"> stored in the </w:t>
      </w:r>
      <w:r w:rsidRPr="00256B3A">
        <w:rPr>
          <w:i/>
          <w:iCs/>
        </w:rPr>
        <w:t>FLServer/JNs</w:t>
      </w:r>
      <w:r w:rsidRPr="00B906FB">
        <w:t xml:space="preserve"> directory. Finally, a front-end page </w:t>
      </w:r>
      <w:r w:rsidRPr="00256B3A">
        <w:rPr>
          <w:i/>
          <w:iCs/>
        </w:rPr>
        <w:t>(index.html)</w:t>
      </w:r>
      <w:r w:rsidRPr="00B906FB">
        <w:t xml:space="preserve"> is provided to interact with the server.</w:t>
      </w:r>
      <w:r>
        <w:t xml:space="preserve"> To format the page </w:t>
      </w:r>
      <w:r w:rsidRPr="00256B3A">
        <w:rPr>
          <w:i/>
          <w:iCs/>
        </w:rPr>
        <w:t>styles.css</w:t>
      </w:r>
      <w:r w:rsidRPr="00FC5373">
        <w:t xml:space="preserve"> </w:t>
      </w:r>
      <w:r>
        <w:t xml:space="preserve">was used, and </w:t>
      </w:r>
      <w:r w:rsidRPr="00256B3A">
        <w:rPr>
          <w:i/>
          <w:iCs/>
        </w:rPr>
        <w:t>script.js</w:t>
      </w:r>
      <w:r>
        <w:t xml:space="preserve"> gave the logic to interact with the server and dynamically update the HTML content.</w:t>
      </w:r>
    </w:p>
    <w:p w14:paraId="232484CA" w14:textId="6EB727BF" w:rsidR="00B65B2A" w:rsidRPr="003850C4" w:rsidRDefault="00B65B2A" w:rsidP="00067139">
      <w:pPr>
        <w:pStyle w:val="Captions"/>
      </w:pPr>
      <w:r>
        <w:rPr>
          <w:noProof/>
        </w:rPr>
        <w:drawing>
          <wp:inline distT="0" distB="0" distL="0" distR="0" wp14:anchorId="64D8F8A9" wp14:editId="72C84EAC">
            <wp:extent cx="3227070" cy="1936698"/>
            <wp:effectExtent l="0" t="0" r="0" b="6985"/>
            <wp:docPr id="1488867793" name="Picture 11" descr="A diagram of a computer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867793" name="Picture 11" descr="A diagram of a computer serv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242688" cy="1946071"/>
                    </a:xfrm>
                    <a:prstGeom prst="rect">
                      <a:avLst/>
                    </a:prstGeom>
                  </pic:spPr>
                </pic:pic>
              </a:graphicData>
            </a:graphic>
          </wp:inline>
        </w:drawing>
      </w:r>
      <w:r w:rsidR="00067139">
        <w:br/>
        <w:t>Figure 6.1. FL server file structure.</w:t>
      </w:r>
    </w:p>
    <w:p w14:paraId="53F31FC3" w14:textId="77777777" w:rsidR="00042F6D" w:rsidRDefault="00042F6D" w:rsidP="00102E46">
      <w:pPr>
        <w:pStyle w:val="Heading2"/>
      </w:pPr>
      <w:bookmarkStart w:id="53" w:name="_Toc176985821"/>
      <w:r>
        <w:t>6.1.</w:t>
      </w:r>
      <w:r>
        <w:tab/>
        <w:t>Architecture</w:t>
      </w:r>
      <w:bookmarkEnd w:id="53"/>
    </w:p>
    <w:p w14:paraId="14A1EB9A" w14:textId="77777777" w:rsidR="00F37C51" w:rsidRDefault="00F37C51" w:rsidP="00F37C51">
      <w:pPr>
        <w:pStyle w:val="BodyText"/>
      </w:pPr>
      <w:r w:rsidRPr="00B260AC">
        <w:t>The designed FL server has an architecture to fit in multiple client nodes,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20468ADC" w14:textId="77777777" w:rsidR="008A1799" w:rsidRDefault="008A1799" w:rsidP="008A1799">
      <w:pPr>
        <w:pStyle w:val="Captions"/>
      </w:pPr>
      <w:r>
        <w:rPr>
          <w:noProof/>
        </w:rPr>
        <w:drawing>
          <wp:inline distT="0" distB="0" distL="0" distR="0" wp14:anchorId="4D49EFC0" wp14:editId="6A66274A">
            <wp:extent cx="4856575" cy="2729802"/>
            <wp:effectExtent l="0" t="0" r="1270" b="0"/>
            <wp:docPr id="1341651905" name="Picture 12" descr="A diagram of a software development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651905" name="Picture 12" descr="A diagram of a software development process&#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873638" cy="2739393"/>
                    </a:xfrm>
                    <a:prstGeom prst="rect">
                      <a:avLst/>
                    </a:prstGeom>
                  </pic:spPr>
                </pic:pic>
              </a:graphicData>
            </a:graphic>
          </wp:inline>
        </w:drawing>
      </w:r>
      <w:r>
        <w:br/>
        <w:t>Figure 6.2. FL server architecture.</w:t>
      </w:r>
    </w:p>
    <w:p w14:paraId="2CD6585C" w14:textId="5F8A92AD" w:rsidR="008A1799" w:rsidRDefault="008A1799">
      <w:pPr>
        <w:suppressAutoHyphens w:val="0"/>
        <w:spacing w:after="160" w:line="259" w:lineRule="auto"/>
        <w:rPr>
          <w:rFonts w:eastAsia="Calibri"/>
          <w:kern w:val="2"/>
          <w:sz w:val="22"/>
          <w14:ligatures w14:val="standardContextual"/>
        </w:rPr>
      </w:pPr>
      <w:r>
        <w:br w:type="page"/>
      </w:r>
    </w:p>
    <w:p w14:paraId="31166B42" w14:textId="77777777" w:rsidR="00042F6D" w:rsidRDefault="00042F6D" w:rsidP="00102E46">
      <w:pPr>
        <w:pStyle w:val="Heading2"/>
      </w:pPr>
      <w:bookmarkStart w:id="54" w:name="_Toc176985822"/>
      <w:r>
        <w:lastRenderedPageBreak/>
        <w:t>6.2.</w:t>
      </w:r>
      <w:r>
        <w:tab/>
        <w:t>FL Server Flow</w:t>
      </w:r>
      <w:bookmarkEnd w:id="54"/>
    </w:p>
    <w:p w14:paraId="5925A800" w14:textId="1DBFA4B0" w:rsidR="00957630" w:rsidRDefault="00957630" w:rsidP="00957630">
      <w:pPr>
        <w:pStyle w:val="BodyText"/>
      </w:pPr>
      <w:r w:rsidRPr="00B260AC">
        <w:t>T</w:t>
      </w:r>
      <w:r>
        <w:t xml:space="preserve">he server was run across four scenarios, </w:t>
      </w:r>
      <w:r w:rsidRPr="00957630">
        <w:t xml:space="preserve">technological </w:t>
      </w:r>
      <w:r>
        <w:t xml:space="preserve">and </w:t>
      </w:r>
      <w:r w:rsidRPr="00957630">
        <w:t>medical,</w:t>
      </w:r>
      <w:r>
        <w:t xml:space="preserve"> each</w:t>
      </w:r>
      <w:r w:rsidRPr="00957630">
        <w:t xml:space="preserve"> </w:t>
      </w:r>
      <w:r>
        <w:t xml:space="preserve">in its IID and non-IID variants. After the five clients connected, the training for the </w:t>
      </w:r>
      <w:r w:rsidRPr="00957630">
        <w:t xml:space="preserve">Technological IID </w:t>
      </w:r>
      <w:r>
        <w:t xml:space="preserve">scenario iterated over five rounds, followed by the same process for </w:t>
      </w:r>
      <w:r w:rsidRPr="00957630">
        <w:t>Technological non</w:t>
      </w:r>
      <w:r w:rsidR="00D568C0">
        <w:t>-</w:t>
      </w:r>
      <w:r w:rsidRPr="00957630">
        <w:t xml:space="preserve">IID, Medical IID </w:t>
      </w:r>
      <w:r>
        <w:t xml:space="preserve">and </w:t>
      </w:r>
      <w:r w:rsidRPr="00957630">
        <w:t>Medical non</w:t>
      </w:r>
      <w:r w:rsidR="00D568C0">
        <w:t>-</w:t>
      </w:r>
      <w:r w:rsidRPr="00957630">
        <w:t>IID</w:t>
      </w:r>
      <w:r>
        <w:t>. After the final training scenario, the server was shut down. A video is available to illustrate this process (FL Sever Demo, 2024), as well as Figure 6.3.</w:t>
      </w:r>
    </w:p>
    <w:p w14:paraId="6A7EB1F3" w14:textId="77777777" w:rsidR="00875592" w:rsidRPr="002B5A8F" w:rsidRDefault="00875592" w:rsidP="00875592">
      <w:pPr>
        <w:pStyle w:val="Captions"/>
      </w:pPr>
      <w:r>
        <w:rPr>
          <w:noProof/>
        </w:rPr>
        <w:drawing>
          <wp:inline distT="0" distB="0" distL="0" distR="0" wp14:anchorId="197DA8CC" wp14:editId="04C154B5">
            <wp:extent cx="4229099" cy="3384645"/>
            <wp:effectExtent l="0" t="0" r="635" b="6350"/>
            <wp:docPr id="2045504952" name="Picture 14"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504952" name="Picture 14" descr="A diagram of a flow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249301" cy="3400813"/>
                    </a:xfrm>
                    <a:prstGeom prst="rect">
                      <a:avLst/>
                    </a:prstGeom>
                  </pic:spPr>
                </pic:pic>
              </a:graphicData>
            </a:graphic>
          </wp:inline>
        </w:drawing>
      </w:r>
      <w:r>
        <w:br/>
        <w:t>Figure 6.3. FL server flow.</w:t>
      </w:r>
    </w:p>
    <w:p w14:paraId="441DA0A3" w14:textId="77777777" w:rsidR="00042F6D" w:rsidRDefault="00042F6D" w:rsidP="00102E46">
      <w:pPr>
        <w:pStyle w:val="Heading2"/>
      </w:pPr>
      <w:bookmarkStart w:id="55" w:name="_Toc176985823"/>
      <w:r>
        <w:t>6.3.</w:t>
      </w:r>
      <w:r>
        <w:tab/>
        <w:t>FL Server Functions</w:t>
      </w:r>
      <w:bookmarkEnd w:id="55"/>
    </w:p>
    <w:p w14:paraId="08A90977" w14:textId="77777777" w:rsidR="00576078" w:rsidRPr="00D565EA" w:rsidRDefault="00576078" w:rsidP="002523EE">
      <w:pPr>
        <w:pStyle w:val="BodyText"/>
      </w:pPr>
      <w:bookmarkStart w:id="56" w:name="_Hlk175656453"/>
      <w:r w:rsidRPr="00C47C36">
        <w:t>T</w:t>
      </w:r>
      <w:r>
        <w:t xml:space="preserve">o comprehend how the FL server functions is key to review its functions. These are divided into scripts </w:t>
      </w:r>
      <w:r w:rsidRPr="00875592">
        <w:rPr>
          <w:i/>
          <w:iCs/>
        </w:rPr>
        <w:t>server.py</w:t>
      </w:r>
      <w:r>
        <w:t xml:space="preserve"> and </w:t>
      </w:r>
      <w:r w:rsidRPr="00875592">
        <w:rPr>
          <w:i/>
          <w:iCs/>
        </w:rPr>
        <w:t>client.py</w:t>
      </w:r>
      <w:r w:rsidRPr="002523EE">
        <w:t xml:space="preserve">. </w:t>
      </w:r>
    </w:p>
    <w:p w14:paraId="3FA86901" w14:textId="77777777" w:rsidR="00042F6D" w:rsidRDefault="00042F6D" w:rsidP="00102E46">
      <w:pPr>
        <w:pStyle w:val="Heading3"/>
      </w:pPr>
      <w:bookmarkStart w:id="57" w:name="_Toc176985824"/>
      <w:bookmarkEnd w:id="56"/>
      <w:r>
        <w:t>6.3.1.</w:t>
      </w:r>
      <w:r>
        <w:tab/>
        <w:t>server.py</w:t>
      </w:r>
      <w:bookmarkEnd w:id="57"/>
    </w:p>
    <w:p w14:paraId="310D3E00" w14:textId="48C721BD" w:rsidR="002523EE" w:rsidRPr="00F866A4" w:rsidRDefault="002523EE" w:rsidP="002523EE">
      <w:pPr>
        <w:pStyle w:val="BodyText"/>
      </w:pPr>
      <w:r w:rsidRPr="00F866A4">
        <w:t>This file includes</w:t>
      </w:r>
      <w:r>
        <w:t xml:space="preserve"> seventeen</w:t>
      </w:r>
      <w:r w:rsidRPr="00F866A4">
        <w:t xml:space="preserve">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rsidRPr="00C27F73">
        <w:rPr>
          <w:i/>
          <w:iCs/>
        </w:rPr>
        <w:t>(Technological IID, Technological non</w:t>
      </w:r>
      <w:r w:rsidR="002574AB" w:rsidRPr="00C27F73">
        <w:rPr>
          <w:i/>
          <w:iCs/>
        </w:rPr>
        <w:t>-</w:t>
      </w:r>
      <w:r w:rsidRPr="00C27F73">
        <w:rPr>
          <w:i/>
          <w:iCs/>
        </w:rPr>
        <w:t>IID, Medical IID and Medical non</w:t>
      </w:r>
      <w:r w:rsidR="002574AB" w:rsidRPr="00C27F73">
        <w:rPr>
          <w:i/>
          <w:iCs/>
        </w:rPr>
        <w:t>-</w:t>
      </w:r>
      <w:r w:rsidRPr="00C27F73">
        <w:rPr>
          <w:i/>
          <w:iCs/>
        </w:rPr>
        <w:t>IID).</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6410581F" w14:textId="77777777" w:rsidR="002523EE" w:rsidRDefault="002523EE" w:rsidP="002523EE">
      <w:pPr>
        <w:pStyle w:val="BodyText"/>
      </w:pPr>
      <w:r w:rsidRPr="00F866A4">
        <w:lastRenderedPageBreak/>
        <w:t>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to another. Finally, the index function renders the main dashboard page, displaying the status and metrics of all registered clients, as well as the local and global model metrics.</w:t>
      </w:r>
    </w:p>
    <w:p w14:paraId="2BC0FCC3" w14:textId="03B8E0C5" w:rsidR="00E03FF4" w:rsidRPr="00F866A4" w:rsidRDefault="00E03FF4" w:rsidP="00F83B3D">
      <w:pPr>
        <w:pStyle w:val="Captions"/>
      </w:pPr>
      <w:r>
        <w:rPr>
          <w:noProof/>
        </w:rPr>
        <w:drawing>
          <wp:inline distT="0" distB="0" distL="0" distR="0" wp14:anchorId="14FA081F" wp14:editId="0AE28E03">
            <wp:extent cx="2118786" cy="2558956"/>
            <wp:effectExtent l="0" t="0" r="0" b="0"/>
            <wp:docPr id="1678508216" name="Picture 2" descr="A list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508216" name="Picture 2" descr="A list of text on a white background&#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120508" cy="2561035"/>
                    </a:xfrm>
                    <a:prstGeom prst="rect">
                      <a:avLst/>
                    </a:prstGeom>
                  </pic:spPr>
                </pic:pic>
              </a:graphicData>
            </a:graphic>
          </wp:inline>
        </w:drawing>
      </w:r>
      <w:r w:rsidR="00F83B3D">
        <w:br/>
        <w:t xml:space="preserve">Table 6.3.1. Functions </w:t>
      </w:r>
      <w:r w:rsidR="00F83B3D">
        <w:rPr>
          <w:i/>
          <w:iCs/>
        </w:rPr>
        <w:t>server.py.</w:t>
      </w:r>
    </w:p>
    <w:p w14:paraId="3AD11265" w14:textId="77777777" w:rsidR="00042F6D" w:rsidRDefault="00042F6D" w:rsidP="00102E46">
      <w:pPr>
        <w:pStyle w:val="Heading3"/>
      </w:pPr>
      <w:bookmarkStart w:id="58" w:name="_Toc176985825"/>
      <w:r>
        <w:t>6.3.2.</w:t>
      </w:r>
      <w:r>
        <w:tab/>
        <w:t>client.py</w:t>
      </w:r>
      <w:bookmarkEnd w:id="58"/>
    </w:p>
    <w:p w14:paraId="70EDED08" w14:textId="77777777" w:rsidR="007B5378" w:rsidRDefault="007B5378" w:rsidP="007B5378">
      <w:pPr>
        <w:pStyle w:val="BodyText"/>
      </w:pPr>
      <w:r w:rsidRPr="00480400">
        <w:t xml:space="preserve">This script comprises thirteen functions responsible for enabling data loading for the specified client and scenario </w:t>
      </w:r>
      <w:r w:rsidRPr="00C27F73">
        <w:rPr>
          <w:i/>
          <w:iCs/>
        </w:rPr>
        <w:t>(Technological IID or non-IID and Medical IID or non-IID).</w:t>
      </w:r>
      <w:r w:rsidRPr="00480400">
        <w:t xml:space="preserve"> Additionally, models for each scenario are defined and compiled based on the selected scenario. Functions for training management include </w:t>
      </w:r>
      <w:r w:rsidRPr="00C27F73">
        <w:rPr>
          <w:i/>
          <w:iCs/>
        </w:rPr>
        <w:t>prepare</w:t>
      </w:r>
      <w:r w:rsidRPr="00480400">
        <w:t xml:space="preserve">, </w:t>
      </w:r>
      <w:r w:rsidRPr="00C27F73">
        <w:rPr>
          <w:i/>
          <w:iCs/>
        </w:rPr>
        <w:t>start</w:t>
      </w:r>
      <w:r w:rsidRPr="00480400">
        <w:t xml:space="preserve">, and </w:t>
      </w:r>
      <w:r w:rsidRPr="00C27F73">
        <w:rPr>
          <w:i/>
          <w:iCs/>
        </w:rPr>
        <w:t>run</w:t>
      </w:r>
      <w:r w:rsidRPr="00480400">
        <w:t xml:space="preserve">. After training has finished, the weights are sent back to the server, and a receive function updates the local client model. The </w:t>
      </w:r>
      <w:r w:rsidRPr="00C27F73">
        <w:rPr>
          <w:i/>
          <w:iCs/>
        </w:rPr>
        <w:t>reset_client</w:t>
      </w:r>
      <w:r w:rsidRPr="00480400">
        <w:t xml:space="preserve"> function resets the client's state, reloads the data, and re-registers the client back into the server, preparing it for the next round of training. The final function allows the server to shut down clients.</w:t>
      </w:r>
    </w:p>
    <w:p w14:paraId="33260FA3" w14:textId="2E676E5D" w:rsidR="009B0F6F" w:rsidRPr="0041117D" w:rsidRDefault="009B0F6F" w:rsidP="00272DBC">
      <w:pPr>
        <w:pStyle w:val="Captions"/>
      </w:pPr>
      <w:r>
        <w:rPr>
          <w:noProof/>
        </w:rPr>
        <w:drawing>
          <wp:inline distT="0" distB="0" distL="0" distR="0" wp14:anchorId="395F8017" wp14:editId="0836A083">
            <wp:extent cx="1546994" cy="2034716"/>
            <wp:effectExtent l="0" t="0" r="0" b="3810"/>
            <wp:docPr id="1175663979" name="Picture 3"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663979" name="Picture 3" descr="A white paper with black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546994" cy="2034716"/>
                    </a:xfrm>
                    <a:prstGeom prst="rect">
                      <a:avLst/>
                    </a:prstGeom>
                  </pic:spPr>
                </pic:pic>
              </a:graphicData>
            </a:graphic>
          </wp:inline>
        </w:drawing>
      </w:r>
      <w:r w:rsidR="00272DBC">
        <w:br/>
        <w:t xml:space="preserve">Table 6.3.2. Functions </w:t>
      </w:r>
      <w:r w:rsidR="00272DBC">
        <w:rPr>
          <w:i/>
          <w:iCs/>
        </w:rPr>
        <w:t>client.py.</w:t>
      </w:r>
    </w:p>
    <w:p w14:paraId="01BB8E07" w14:textId="77777777" w:rsidR="00042F6D" w:rsidRDefault="00042F6D" w:rsidP="00102E46">
      <w:pPr>
        <w:pStyle w:val="Heading2"/>
      </w:pPr>
      <w:bookmarkStart w:id="59" w:name="_Toc176985826"/>
      <w:r>
        <w:lastRenderedPageBreak/>
        <w:t>6.4.</w:t>
      </w:r>
      <w:r>
        <w:tab/>
        <w:t>Communication protocols</w:t>
      </w:r>
      <w:bookmarkEnd w:id="59"/>
    </w:p>
    <w:p w14:paraId="658D3FD1" w14:textId="6F8FB87F" w:rsidR="001F56AF" w:rsidRDefault="001F56AF" w:rsidP="001F56AF">
      <w:pPr>
        <w:pStyle w:val="BodyText"/>
      </w:pPr>
      <w:r w:rsidRPr="00FF055A">
        <w:t xml:space="preserve">Communication within the FL app was facilitated using the HTTP protocol between the central node </w:t>
      </w:r>
      <w:r w:rsidRPr="00863CB4">
        <w:rPr>
          <w:i/>
          <w:iCs/>
        </w:rPr>
        <w:t>(server.py)</w:t>
      </w:r>
      <w:r w:rsidRPr="00FF055A">
        <w:t xml:space="preserve"> and the clients. Two fundamental </w:t>
      </w:r>
      <w:r w:rsidRPr="00863CB4">
        <w:rPr>
          <w:i/>
          <w:iCs/>
        </w:rPr>
        <w:t>REST</w:t>
      </w:r>
      <w:r w:rsidRPr="00FF055A">
        <w:t xml:space="preserve"> operations, </w:t>
      </w:r>
      <w:r w:rsidRPr="00863CB4">
        <w:rPr>
          <w:i/>
          <w:iCs/>
        </w:rPr>
        <w:t>GET</w:t>
      </w:r>
      <w:r w:rsidRPr="00FF055A">
        <w:t xml:space="preserve"> and </w:t>
      </w:r>
      <w:r w:rsidRPr="00863CB4">
        <w:rPr>
          <w:i/>
          <w:iCs/>
        </w:rPr>
        <w:t>POST</w:t>
      </w:r>
      <w:r w:rsidRPr="00FF055A">
        <w:t xml:space="preserve">, were employed. The </w:t>
      </w:r>
      <w:r w:rsidRPr="00863CB4">
        <w:rPr>
          <w:i/>
          <w:iCs/>
        </w:rPr>
        <w:t>GET</w:t>
      </w:r>
      <w:r w:rsidRPr="00FF055A">
        <w:t xml:space="preserve"> method was primarily used by the server to retrieve the current state of all clients and to check if they needed to refresh their state or restart training. The </w:t>
      </w:r>
      <w:r w:rsidRPr="00863CB4">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863CB4">
        <w:rPr>
          <w:i/>
          <w:iCs/>
        </w:rPr>
        <w:t>GET</w:t>
      </w:r>
      <w:r w:rsidRPr="00FF055A">
        <w:t xml:space="preserve"> requests are non-intrusive; they do not alter the server's state and are intended solely for querying and retrieving data. In contrast, </w:t>
      </w:r>
      <w:r w:rsidRPr="00863CB4">
        <w:rPr>
          <w:i/>
          <w:iCs/>
        </w:rPr>
        <w:t>POST</w:t>
      </w:r>
      <w:r w:rsidRPr="00FF055A">
        <w:t xml:space="preserve"> requests can modify the server's state. Across both nodes, a total of eleven endpoints have been defined, as illustrated in Figure 6.</w:t>
      </w:r>
      <w:r w:rsidR="008607FE">
        <w:t>4</w:t>
      </w:r>
      <w:r w:rsidRPr="00FF055A">
        <w:t>.</w:t>
      </w:r>
    </w:p>
    <w:p w14:paraId="66C2B405" w14:textId="454134DF" w:rsidR="002D409D" w:rsidRDefault="002D409D" w:rsidP="001954F5">
      <w:pPr>
        <w:pStyle w:val="Captions"/>
      </w:pPr>
      <w:r>
        <w:rPr>
          <w:noProof/>
        </w:rPr>
        <w:drawing>
          <wp:inline distT="0" distB="0" distL="0" distR="0" wp14:anchorId="45AC2FD0" wp14:editId="6C6C83A4">
            <wp:extent cx="4130398" cy="2171888"/>
            <wp:effectExtent l="0" t="0" r="3810" b="0"/>
            <wp:docPr id="1523912013" name="Picture 4"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3912013" name="Picture 4" descr="A table with text on i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130398" cy="2171888"/>
                    </a:xfrm>
                    <a:prstGeom prst="rect">
                      <a:avLst/>
                    </a:prstGeom>
                  </pic:spPr>
                </pic:pic>
              </a:graphicData>
            </a:graphic>
          </wp:inline>
        </w:drawing>
      </w:r>
      <w:r w:rsidR="001954F5">
        <w:br/>
        <w:t>Table 6.4. Endpoints and HTTP methods used at the server and client levels.</w:t>
      </w:r>
    </w:p>
    <w:p w14:paraId="66BE16B2" w14:textId="1581FDDD" w:rsidR="00E023A5" w:rsidRDefault="00E023A5">
      <w:pPr>
        <w:suppressAutoHyphens w:val="0"/>
        <w:spacing w:after="160" w:line="259" w:lineRule="auto"/>
      </w:pPr>
      <w:r>
        <w:br w:type="page"/>
      </w:r>
    </w:p>
    <w:p w14:paraId="13445426" w14:textId="77777777" w:rsidR="00042F6D" w:rsidRDefault="00042F6D" w:rsidP="00102E46">
      <w:pPr>
        <w:pStyle w:val="Heading2"/>
      </w:pPr>
      <w:bookmarkStart w:id="60" w:name="_Toc176985827"/>
      <w:r>
        <w:lastRenderedPageBreak/>
        <w:t>6.5.</w:t>
      </w:r>
      <w:r>
        <w:tab/>
        <w:t>Machine Learning Models Used.</w:t>
      </w:r>
      <w:bookmarkEnd w:id="60"/>
    </w:p>
    <w:p w14:paraId="09C866D0" w14:textId="6493281A" w:rsidR="0046093A" w:rsidRPr="002A2098" w:rsidRDefault="0046093A" w:rsidP="002A2098">
      <w:pPr>
        <w:pStyle w:val="BodyText"/>
      </w:pPr>
      <w:r w:rsidRPr="002A2098">
        <w:t>This section describes the ML models used within the FL server. The models were designed based on the identified client population. The samples, reflecting the majority of the literature review, were categori</w:t>
      </w:r>
      <w:r w:rsidR="001954F5" w:rsidRPr="002A2098">
        <w:t>s</w:t>
      </w:r>
      <w:r w:rsidRPr="002A2098">
        <w:t>ed into medical and technological scenarios.</w:t>
      </w:r>
    </w:p>
    <w:p w14:paraId="3F5CF2B9" w14:textId="77777777" w:rsidR="00042F6D" w:rsidRDefault="00042F6D" w:rsidP="00102E46">
      <w:pPr>
        <w:pStyle w:val="Heading3"/>
      </w:pPr>
      <w:bookmarkStart w:id="61" w:name="_Toc176985828"/>
      <w:r>
        <w:t>6.5.1.</w:t>
      </w:r>
      <w:r>
        <w:tab/>
        <w:t>Technological Model</w:t>
      </w:r>
      <w:bookmarkEnd w:id="61"/>
    </w:p>
    <w:p w14:paraId="0210D259" w14:textId="56851088" w:rsidR="00C032BB" w:rsidRDefault="00C032BB" w:rsidP="002A2098">
      <w:pPr>
        <w:pStyle w:val="BodyText"/>
      </w:pPr>
      <w:r w:rsidRPr="009C453F">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sidRPr="00DC3515">
        <w:rPr>
          <w:i/>
          <w:iCs/>
        </w:rPr>
        <w:t xml:space="preserve">“Tech” </w:t>
      </w:r>
      <w:r w:rsidRPr="009C453F">
        <w:t xml:space="preserve">company could face a similar binary classification task, such as determining if a product could be potentially sold based on a binary target, if a mortgage can be given based on a binary target, etc. The </w:t>
      </w:r>
      <w:r w:rsidR="008920B7" w:rsidRPr="009C453F">
        <w:t>model architecture is illustrated in Figure 6.</w:t>
      </w:r>
      <w:r w:rsidR="008920B7">
        <w:t>5</w:t>
      </w:r>
      <w:r w:rsidR="008920B7" w:rsidRPr="009C453F">
        <w:t>.</w:t>
      </w:r>
      <w:r w:rsidR="008920B7">
        <w:t>1.</w:t>
      </w:r>
      <w:r w:rsidRPr="009C453F">
        <w:t>, and</w:t>
      </w:r>
      <w:r w:rsidR="008920B7" w:rsidRPr="008920B7">
        <w:t xml:space="preserve"> </w:t>
      </w:r>
      <w:r w:rsidR="008920B7" w:rsidRPr="009C453F">
        <w:t xml:space="preserve">model layers </w:t>
      </w:r>
      <w:r w:rsidR="008920B7">
        <w:t>explained</w:t>
      </w:r>
      <w:r w:rsidR="008920B7" w:rsidRPr="009C453F">
        <w:t xml:space="preserve"> in Table 6.</w:t>
      </w:r>
      <w:r w:rsidR="008920B7">
        <w:t>5</w:t>
      </w:r>
      <w:r w:rsidR="008920B7" w:rsidRPr="009C453F">
        <w:t>.</w:t>
      </w:r>
      <w:r w:rsidR="008920B7">
        <w:t>1.</w:t>
      </w:r>
    </w:p>
    <w:p w14:paraId="015F341D" w14:textId="3F26FC81" w:rsidR="008920B7" w:rsidRDefault="008920B7" w:rsidP="005650D4">
      <w:pPr>
        <w:pStyle w:val="Captions"/>
      </w:pPr>
      <w:r>
        <w:rPr>
          <w:noProof/>
        </w:rPr>
        <w:drawing>
          <wp:inline distT="0" distB="0" distL="0" distR="0" wp14:anchorId="76F35FF8" wp14:editId="6EB02BFC">
            <wp:extent cx="5081844" cy="3036627"/>
            <wp:effectExtent l="0" t="0" r="5080" b="0"/>
            <wp:docPr id="1489452802" name="Picture 5"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52802" name="Picture 5" descr="A diagram of a network&#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5093214" cy="3043421"/>
                    </a:xfrm>
                    <a:prstGeom prst="rect">
                      <a:avLst/>
                    </a:prstGeom>
                  </pic:spPr>
                </pic:pic>
              </a:graphicData>
            </a:graphic>
          </wp:inline>
        </w:drawing>
      </w:r>
      <w:r w:rsidR="005650D4">
        <w:br/>
        <w:t>Figure 6.5.1. Technological model architecture.</w:t>
      </w:r>
    </w:p>
    <w:p w14:paraId="218F3D48" w14:textId="6D35C60F" w:rsidR="00EC156D" w:rsidRPr="00DC3515" w:rsidRDefault="00261726" w:rsidP="00DC3515">
      <w:pPr>
        <w:pStyle w:val="Captions"/>
      </w:pPr>
      <w:r w:rsidRPr="00DC3515">
        <w:rPr>
          <w:noProof/>
        </w:rPr>
        <w:drawing>
          <wp:inline distT="0" distB="0" distL="0" distR="0" wp14:anchorId="73465A19" wp14:editId="299A9A9D">
            <wp:extent cx="4419983" cy="1379340"/>
            <wp:effectExtent l="0" t="0" r="0" b="0"/>
            <wp:docPr id="1358621132" name="Picture 7" descr="A black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21132" name="Picture 7" descr="A black and white tex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419983" cy="1379340"/>
                    </a:xfrm>
                    <a:prstGeom prst="rect">
                      <a:avLst/>
                    </a:prstGeom>
                  </pic:spPr>
                </pic:pic>
              </a:graphicData>
            </a:graphic>
          </wp:inline>
        </w:drawing>
      </w:r>
      <w:r w:rsidR="00DC3515" w:rsidRPr="00DC3515">
        <w:br/>
        <w:t>Table 6.5.1. Technological model layers.</w:t>
      </w:r>
    </w:p>
    <w:p w14:paraId="43FBB9E7" w14:textId="77777777" w:rsidR="0015770E" w:rsidRPr="00993D17" w:rsidRDefault="0015770E" w:rsidP="002A2098">
      <w:pPr>
        <w:pStyle w:val="BodyText"/>
      </w:pPr>
      <w:bookmarkStart w:id="62" w:name="_Hlk176019106"/>
      <w:r>
        <w:t xml:space="preserve">The NN was implemented using the </w:t>
      </w:r>
      <w:r w:rsidRPr="00DC3515">
        <w:rPr>
          <w:i/>
          <w:iCs/>
        </w:rPr>
        <w:t>TensorFlow</w:t>
      </w:r>
      <w:r w:rsidRPr="002A2098">
        <w:t xml:space="preserve"> </w:t>
      </w:r>
      <w:r>
        <w:t xml:space="preserve">and </w:t>
      </w:r>
      <w:r w:rsidRPr="00DC3515">
        <w:rPr>
          <w:i/>
          <w:iCs/>
        </w:rPr>
        <w:t>Keras</w:t>
      </w:r>
      <w:r w:rsidRPr="002A2098">
        <w:t xml:space="preserve"> </w:t>
      </w:r>
      <w:r>
        <w:t xml:space="preserve">libraries and compiled using the binary cross-entropy loss function optimised with the </w:t>
      </w:r>
      <w:r w:rsidRPr="00DC3515">
        <w:rPr>
          <w:i/>
          <w:iCs/>
        </w:rPr>
        <w:t>Adam</w:t>
      </w:r>
      <w:r>
        <w:t xml:space="preserve"> optimiser.</w:t>
      </w:r>
    </w:p>
    <w:p w14:paraId="6BD88789" w14:textId="77777777" w:rsidR="00042F6D" w:rsidRDefault="00042F6D" w:rsidP="00102E46">
      <w:pPr>
        <w:pStyle w:val="Heading3"/>
      </w:pPr>
      <w:bookmarkStart w:id="63" w:name="_Toc176985829"/>
      <w:bookmarkEnd w:id="62"/>
      <w:r>
        <w:lastRenderedPageBreak/>
        <w:t>6.5.2.</w:t>
      </w:r>
      <w:r>
        <w:tab/>
        <w:t>Medical Model</w:t>
      </w:r>
      <w:bookmarkEnd w:id="63"/>
    </w:p>
    <w:p w14:paraId="037ABDA3" w14:textId="0B52E5A1" w:rsidR="002F3B4B" w:rsidRDefault="002F3B4B" w:rsidP="00DC3515">
      <w:pPr>
        <w:pStyle w:val="BodyText"/>
      </w:pPr>
      <w:r>
        <w:t xml:space="preserve">The medical model utilised was a CNN, designed for image classification tasks in the medical domain. In this scenario, the data consisted of images labelled as </w:t>
      </w:r>
      <w:r w:rsidRPr="00E023A5">
        <w:rPr>
          <w:i/>
          <w:iCs/>
        </w:rPr>
        <w:t>lung</w:t>
      </w:r>
      <w:r w:rsidRPr="00DC3515">
        <w:t xml:space="preserve"> </w:t>
      </w:r>
      <w:r>
        <w:t xml:space="preserve">or </w:t>
      </w:r>
      <w:r w:rsidRPr="00E023A5">
        <w:rPr>
          <w:i/>
          <w:iCs/>
        </w:rPr>
        <w:t>not lung</w:t>
      </w:r>
      <w:r>
        <w:t xml:space="preserve">. The CNN was trained to classify these images based on the labels. This approach aimed to emulate similar medical experiments observed while reviewing the FL frameworks. </w:t>
      </w:r>
      <w:r w:rsidR="00E023A5">
        <w:t xml:space="preserve">The model architecture </w:t>
      </w:r>
      <w:r w:rsidR="00CF60A6">
        <w:t>is depicted in Figure 6.5.2 and the model layers are explained in Table 6.5.2.</w:t>
      </w:r>
    </w:p>
    <w:p w14:paraId="0E4EA1EF" w14:textId="7F690939" w:rsidR="00631652" w:rsidRDefault="00631652" w:rsidP="00554CD6">
      <w:pPr>
        <w:pStyle w:val="Captions"/>
      </w:pPr>
      <w:r>
        <w:rPr>
          <w:noProof/>
        </w:rPr>
        <w:drawing>
          <wp:inline distT="0" distB="0" distL="0" distR="0" wp14:anchorId="1776924F" wp14:editId="3AD7B00D">
            <wp:extent cx="3747135" cy="3467972"/>
            <wp:effectExtent l="0" t="0" r="5715" b="0"/>
            <wp:docPr id="926756358" name="Picture 10" descr="A black and white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756358" name="Picture 10" descr="A black and white diagram of a rectangular objec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3756931" cy="3477039"/>
                    </a:xfrm>
                    <a:prstGeom prst="rect">
                      <a:avLst/>
                    </a:prstGeom>
                  </pic:spPr>
                </pic:pic>
              </a:graphicData>
            </a:graphic>
          </wp:inline>
        </w:drawing>
      </w:r>
      <w:r w:rsidR="00554CD6">
        <w:br/>
        <w:t>Figure 6.5.2. Medical model architecture.</w:t>
      </w:r>
    </w:p>
    <w:p w14:paraId="30580B81" w14:textId="4B3B3AF2" w:rsidR="00554CD6" w:rsidRPr="00B312B5" w:rsidRDefault="00554CD6" w:rsidP="00B312B5">
      <w:pPr>
        <w:pStyle w:val="Captions"/>
      </w:pPr>
      <w:r w:rsidRPr="00B312B5">
        <w:rPr>
          <w:noProof/>
        </w:rPr>
        <w:drawing>
          <wp:inline distT="0" distB="0" distL="0" distR="0" wp14:anchorId="5722ADFB" wp14:editId="6A8DA15D">
            <wp:extent cx="4320914" cy="2270957"/>
            <wp:effectExtent l="0" t="0" r="3810" b="0"/>
            <wp:docPr id="518978488" name="Picture 8" descr="A white and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8488" name="Picture 8" descr="A white and black text on a white background&#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4320914" cy="2270957"/>
                    </a:xfrm>
                    <a:prstGeom prst="rect">
                      <a:avLst/>
                    </a:prstGeom>
                  </pic:spPr>
                </pic:pic>
              </a:graphicData>
            </a:graphic>
          </wp:inline>
        </w:drawing>
      </w:r>
      <w:r w:rsidR="00B312B5" w:rsidRPr="00B312B5">
        <w:br/>
        <w:t>Table 6.5.2. Medical model layers.</w:t>
      </w:r>
    </w:p>
    <w:p w14:paraId="46C86741" w14:textId="77777777" w:rsidR="00290BB5" w:rsidRPr="00993D17" w:rsidRDefault="00290BB5" w:rsidP="00DC3515">
      <w:pPr>
        <w:pStyle w:val="BodyText"/>
      </w:pPr>
      <w:r>
        <w:t xml:space="preserve">The CCN was implemented using the </w:t>
      </w:r>
      <w:r w:rsidRPr="00DC3515">
        <w:rPr>
          <w:i/>
          <w:iCs/>
        </w:rPr>
        <w:t>TensorFlow</w:t>
      </w:r>
      <w:r w:rsidRPr="00DC3515">
        <w:t xml:space="preserve"> </w:t>
      </w:r>
      <w:r>
        <w:t xml:space="preserve">and </w:t>
      </w:r>
      <w:r w:rsidRPr="00DC3515">
        <w:rPr>
          <w:i/>
          <w:iCs/>
        </w:rPr>
        <w:t>Keras</w:t>
      </w:r>
      <w:r w:rsidRPr="00DC3515">
        <w:t xml:space="preserve"> </w:t>
      </w:r>
      <w:r>
        <w:t xml:space="preserve">libraries and compiled using the categorical cross-entropy loss function optimised with the </w:t>
      </w:r>
      <w:r w:rsidRPr="00DC3515">
        <w:rPr>
          <w:i/>
          <w:iCs/>
        </w:rPr>
        <w:t>Adam</w:t>
      </w:r>
      <w:r>
        <w:t xml:space="preserve"> optimiser.</w:t>
      </w:r>
    </w:p>
    <w:p w14:paraId="6CD474EC" w14:textId="77777777" w:rsidR="00042F6D" w:rsidRDefault="00042F6D" w:rsidP="00102E46">
      <w:pPr>
        <w:pStyle w:val="Heading2"/>
      </w:pPr>
      <w:bookmarkStart w:id="64" w:name="_Toc176985830"/>
      <w:r>
        <w:lastRenderedPageBreak/>
        <w:t>6.6.</w:t>
      </w:r>
      <w:r>
        <w:tab/>
        <w:t>Algorithm</w:t>
      </w:r>
      <w:bookmarkEnd w:id="64"/>
    </w:p>
    <w:p w14:paraId="4048E450" w14:textId="2E09316A" w:rsidR="00B822E4" w:rsidRDefault="00B822E4" w:rsidP="00DC3515">
      <w:pPr>
        <w:pStyle w:val="BodyText"/>
      </w:pPr>
      <w:bookmarkStart w:id="65" w:name="_Hlk176034093"/>
      <w:r>
        <w:t xml:space="preserve">A simple algorithm was introduced for this project, The Federated Weighted Average </w:t>
      </w:r>
      <w:r w:rsidRPr="00E50811">
        <w:rPr>
          <w:i/>
          <w:iCs/>
        </w:rPr>
        <w:t>(FedWAvg).</w:t>
      </w:r>
      <w:r w:rsidRPr="00DC3515">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initialises the global model with weighs </w:t>
      </w:r>
      <w:r w:rsidRPr="00DC3515">
        <w:t>w</w:t>
      </w:r>
      <w:r w:rsidR="00F86D26">
        <w:rPr>
          <w:vertAlign w:val="subscript"/>
        </w:rPr>
        <w:t>0</w:t>
      </w:r>
      <w:r w:rsidRPr="00DC3515">
        <w:t xml:space="preserve">. </w:t>
      </w:r>
      <w:r>
        <w:t xml:space="preserve">In each round, five clients participate, training the model locally and updating the weights </w:t>
      </w:r>
      <w:r w:rsidRPr="00DC3515">
        <w:t>w</w:t>
      </w:r>
      <w:r w:rsidR="00F86D26">
        <w:rPr>
          <w:vertAlign w:val="subscript"/>
        </w:rPr>
        <w:t>t</w:t>
      </w:r>
      <w:r w:rsidRPr="00DC3515">
        <w:t xml:space="preserve">. </w:t>
      </w:r>
      <w:r>
        <w:t>The server then collects the updated weights from all clients, computes a weighted average to update the global model, and finally sends the updated global model back to the clients.</w:t>
      </w:r>
    </w:p>
    <w:p w14:paraId="55ECB7A4" w14:textId="28D38427" w:rsidR="003F2B22" w:rsidRPr="003F7AEB" w:rsidRDefault="003F2B22" w:rsidP="00E50811">
      <w:pPr>
        <w:pStyle w:val="Captions"/>
      </w:pPr>
      <w:r>
        <w:rPr>
          <w:noProof/>
        </w:rPr>
        <w:drawing>
          <wp:inline distT="0" distB="0" distL="0" distR="0" wp14:anchorId="5E95F6DB" wp14:editId="50D93A6B">
            <wp:extent cx="2966427" cy="2115403"/>
            <wp:effectExtent l="0" t="0" r="5715" b="0"/>
            <wp:docPr id="1452032390" name="Picture 9"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32390" name="Picture 9" descr="A screenshot of a computer program&#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970828" cy="2118541"/>
                    </a:xfrm>
                    <a:prstGeom prst="rect">
                      <a:avLst/>
                    </a:prstGeom>
                  </pic:spPr>
                </pic:pic>
              </a:graphicData>
            </a:graphic>
          </wp:inline>
        </w:drawing>
      </w:r>
      <w:r w:rsidR="00E50811">
        <w:br/>
        <w:t xml:space="preserve">Figure 6.6. </w:t>
      </w:r>
      <w:r w:rsidR="00E50811">
        <w:rPr>
          <w:i/>
          <w:iCs/>
        </w:rPr>
        <w:t>FedWAvg</w:t>
      </w:r>
      <w:r w:rsidR="00E50811">
        <w:t xml:space="preserve"> algorithm.</w:t>
      </w:r>
    </w:p>
    <w:p w14:paraId="2D968024" w14:textId="77777777" w:rsidR="00042F6D" w:rsidRDefault="00042F6D" w:rsidP="00102E46">
      <w:pPr>
        <w:pStyle w:val="Heading2"/>
      </w:pPr>
      <w:bookmarkStart w:id="66" w:name="_Toc176985831"/>
      <w:bookmarkEnd w:id="65"/>
      <w:r>
        <w:t>6.7.</w:t>
      </w:r>
      <w:r>
        <w:tab/>
        <w:t>Data Collection</w:t>
      </w:r>
      <w:bookmarkEnd w:id="66"/>
    </w:p>
    <w:p w14:paraId="05F5ECEB" w14:textId="669411BF" w:rsidR="00540842" w:rsidRPr="00146A24" w:rsidRDefault="00540842" w:rsidP="00F86D26">
      <w:pPr>
        <w:pStyle w:val="BodyText"/>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w:t>
      </w:r>
      <w:r w:rsidR="00E50811">
        <w:t>s</w:t>
      </w:r>
      <w:r w:rsidRPr="00AA16F5">
        <w:t>ation would be horizontal FL, as the clients share the same dataset feature space but differ in the samples they hold.</w:t>
      </w:r>
    </w:p>
    <w:p w14:paraId="01BEA90B" w14:textId="77777777" w:rsidR="00042F6D" w:rsidRDefault="00042F6D" w:rsidP="00102E46">
      <w:pPr>
        <w:pStyle w:val="Heading3"/>
      </w:pPr>
      <w:bookmarkStart w:id="67" w:name="_Toc176985832"/>
      <w:r>
        <w:t>6.7.1.</w:t>
      </w:r>
      <w:r>
        <w:tab/>
        <w:t>Technological Data</w:t>
      </w:r>
      <w:bookmarkEnd w:id="67"/>
    </w:p>
    <w:p w14:paraId="199103AE" w14:textId="5F918E2A" w:rsidR="00380635" w:rsidRPr="00B01E28" w:rsidRDefault="00380635" w:rsidP="00F86D26">
      <w:pPr>
        <w:pStyle w:val="BodyText"/>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w:t>
      </w:r>
      <w:r w:rsidRPr="00665195">
        <w:rPr>
          <w:i/>
          <w:iCs/>
        </w:rPr>
        <w:t>Python</w:t>
      </w:r>
      <w:r w:rsidRPr="00665DB1">
        <w:t xml:space="preserve"> libraries such as </w:t>
      </w:r>
      <w:r w:rsidRPr="00906262">
        <w:rPr>
          <w:i/>
          <w:iCs/>
        </w:rPr>
        <w:t>numpy</w:t>
      </w:r>
      <w:r w:rsidRPr="00665DB1">
        <w:t xml:space="preserve">, </w:t>
      </w:r>
      <w:r w:rsidRPr="00906262">
        <w:rPr>
          <w:i/>
          <w:iCs/>
        </w:rPr>
        <w:t>pandas</w:t>
      </w:r>
      <w:r w:rsidRPr="00665DB1">
        <w:t xml:space="preserve">, and </w:t>
      </w:r>
      <w:r w:rsidRPr="00906262">
        <w:rPr>
          <w:i/>
          <w:iCs/>
        </w:rPr>
        <w:t>Faker</w:t>
      </w:r>
      <w:r w:rsidRPr="00665DB1">
        <w:t xml:space="preserve"> were utili</w:t>
      </w:r>
      <w:r w:rsidR="00755E5C">
        <w:t>s</w:t>
      </w:r>
      <w:r w:rsidRPr="00665DB1">
        <w:t>ed for this purpose. For the IID datasets, each client received a dataset with normally distributed feature columns and a balanced binary target variable, each consisting of 5,000 rows. The logic for IID data generation is illustrated in Figure 6.7.1.</w:t>
      </w:r>
    </w:p>
    <w:p w14:paraId="6B46EEFE" w14:textId="77777777" w:rsidR="00380635" w:rsidRDefault="00380635" w:rsidP="00906262">
      <w:pPr>
        <w:pStyle w:val="Captions"/>
      </w:pPr>
      <w:r>
        <w:rPr>
          <w:noProof/>
        </w:rPr>
        <w:lastRenderedPageBreak/>
        <w:drawing>
          <wp:inline distT="0" distB="0" distL="0" distR="0" wp14:anchorId="6DF72088" wp14:editId="3CA7E97B">
            <wp:extent cx="4962333" cy="484495"/>
            <wp:effectExtent l="0" t="0" r="0" b="0"/>
            <wp:docPr id="882935490"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935490" name="Picture 88293549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5387" cy="487722"/>
                    </a:xfrm>
                    <a:prstGeom prst="rect">
                      <a:avLst/>
                    </a:prstGeom>
                  </pic:spPr>
                </pic:pic>
              </a:graphicData>
            </a:graphic>
          </wp:inline>
        </w:drawing>
      </w:r>
      <w:r>
        <w:br/>
        <w:t>Figure 6.7.1. Flow technological IID data generation.</w:t>
      </w:r>
    </w:p>
    <w:p w14:paraId="39FD18E1" w14:textId="77777777" w:rsidR="00380635" w:rsidRPr="00B01E28" w:rsidRDefault="00380635" w:rsidP="00F86D26">
      <w:pPr>
        <w:pStyle w:val="BodyText"/>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3DB04EBF" w14:textId="77777777" w:rsidR="00380635" w:rsidRDefault="00380635" w:rsidP="00906262">
      <w:pPr>
        <w:pStyle w:val="Captions"/>
      </w:pPr>
      <w:r>
        <w:rPr>
          <w:noProof/>
        </w:rPr>
        <w:drawing>
          <wp:inline distT="0" distB="0" distL="0" distR="0" wp14:anchorId="10B4F911" wp14:editId="09C3AB70">
            <wp:extent cx="4886294" cy="518160"/>
            <wp:effectExtent l="0" t="0" r="0" b="0"/>
            <wp:docPr id="168332521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325217" name="Picture 1683325217"/>
                    <pic:cNvPicPr/>
                  </pic:nvPicPr>
                  <pic:blipFill>
                    <a:blip r:embed="rId49" cstate="print">
                      <a:extLst>
                        <a:ext uri="{28A0092B-C50C-407E-A947-70E740481C1C}">
                          <a14:useLocalDpi xmlns:a14="http://schemas.microsoft.com/office/drawing/2010/main" val="0"/>
                        </a:ext>
                      </a:extLst>
                    </a:blip>
                    <a:stretch>
                      <a:fillRect/>
                    </a:stretch>
                  </pic:blipFill>
                  <pic:spPr>
                    <a:xfrm>
                      <a:off x="0" y="0"/>
                      <a:ext cx="4959992" cy="525975"/>
                    </a:xfrm>
                    <a:prstGeom prst="rect">
                      <a:avLst/>
                    </a:prstGeom>
                  </pic:spPr>
                </pic:pic>
              </a:graphicData>
            </a:graphic>
          </wp:inline>
        </w:drawing>
      </w:r>
      <w:r>
        <w:br/>
        <w:t>Figure 6.7.2. Flow technological non-IID data generation.</w:t>
      </w:r>
    </w:p>
    <w:p w14:paraId="2FC9DB84" w14:textId="77777777" w:rsidR="00380635" w:rsidRPr="004D7485" w:rsidRDefault="00380635" w:rsidP="00F86D26">
      <w:pPr>
        <w:pStyle w:val="BodyText"/>
      </w:pPr>
      <w:r w:rsidRPr="004D7485">
        <w:t>In total, five clients were simulated, each receiving both an IID and a non-IID dataset, all of which were saved in CSV format within specific directories.</w:t>
      </w:r>
    </w:p>
    <w:p w14:paraId="0A67B4CF" w14:textId="77777777" w:rsidR="00042F6D" w:rsidRDefault="00042F6D" w:rsidP="00102E46">
      <w:pPr>
        <w:pStyle w:val="Heading3"/>
      </w:pPr>
      <w:bookmarkStart w:id="68" w:name="_Toc176985833"/>
      <w:r>
        <w:t>6.7.2.</w:t>
      </w:r>
      <w:r>
        <w:tab/>
        <w:t>Medical Data</w:t>
      </w:r>
      <w:bookmarkEnd w:id="68"/>
    </w:p>
    <w:p w14:paraId="2498549E" w14:textId="4F609F58" w:rsidR="001D4490" w:rsidRPr="006B4DF5" w:rsidRDefault="001D4490" w:rsidP="00F86D26">
      <w:pPr>
        <w:pStyle w:val="BodyText"/>
      </w:pPr>
      <w:r>
        <w:t>For this scenario, the RSNA Chest X-ray and MN</w:t>
      </w:r>
      <w:r w:rsidR="00B328AC">
        <w:t>I</w:t>
      </w:r>
      <w:r>
        <w:t xml:space="preserve">ST datasets were combined. The X-ray images were downloaded, resized, normalised and labelled as </w:t>
      </w:r>
      <w:r w:rsidRPr="00E167A6">
        <w:rPr>
          <w:i/>
          <w:iCs/>
        </w:rPr>
        <w:t>Lung</w:t>
      </w:r>
      <w:r>
        <w:t xml:space="preserve">. The </w:t>
      </w:r>
      <w:r w:rsidRPr="00665195">
        <w:rPr>
          <w:i/>
          <w:iCs/>
        </w:rPr>
        <w:t>MNIST</w:t>
      </w:r>
      <w:r>
        <w:t xml:space="preserve"> dataset was similarly resized, converted to RGB, and labelled as </w:t>
      </w:r>
      <w:r w:rsidRPr="00665195">
        <w:rPr>
          <w:i/>
          <w:iCs/>
        </w:rPr>
        <w:t>Not Lung</w:t>
      </w:r>
      <w:r w:rsidRPr="00F86D26">
        <w:t>.</w:t>
      </w:r>
      <w:r>
        <w:t xml:space="preserve"> This process is depicted in</w:t>
      </w:r>
      <w:r w:rsidRPr="00F86D26">
        <w:t xml:space="preserve"> </w:t>
      </w:r>
      <w:r>
        <w:t xml:space="preserve">Figure 6.7.3. </w:t>
      </w:r>
    </w:p>
    <w:p w14:paraId="02F3082B" w14:textId="77777777" w:rsidR="001D4490" w:rsidRDefault="001D4490" w:rsidP="00906262">
      <w:pPr>
        <w:pStyle w:val="Captions"/>
      </w:pPr>
      <w:r>
        <w:rPr>
          <w:noProof/>
        </w:rPr>
        <w:drawing>
          <wp:inline distT="0" distB="0" distL="0" distR="0" wp14:anchorId="21BB004A" wp14:editId="1E06EBDB">
            <wp:extent cx="2022409" cy="3186752"/>
            <wp:effectExtent l="0" t="0" r="0" b="0"/>
            <wp:docPr id="1195131247" name="Picture 17"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131247" name="Picture 17" descr="A diagram of a data processing process&#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2083321" cy="3282733"/>
                    </a:xfrm>
                    <a:prstGeom prst="rect">
                      <a:avLst/>
                    </a:prstGeom>
                  </pic:spPr>
                </pic:pic>
              </a:graphicData>
            </a:graphic>
          </wp:inline>
        </w:drawing>
      </w:r>
      <w:r>
        <w:br/>
        <w:t>Figure 6.7.3. Medical data acquisition and preprocessing.</w:t>
      </w:r>
    </w:p>
    <w:p w14:paraId="03BF93DE" w14:textId="4B573798" w:rsidR="00E167A6" w:rsidRDefault="00E167A6">
      <w:pPr>
        <w:suppressAutoHyphens w:val="0"/>
        <w:spacing w:after="160" w:line="259" w:lineRule="auto"/>
      </w:pPr>
      <w:r>
        <w:br w:type="page"/>
      </w:r>
    </w:p>
    <w:p w14:paraId="408D1A22" w14:textId="77777777" w:rsidR="001D4490" w:rsidRPr="00500BF8" w:rsidRDefault="001D4490" w:rsidP="00F86D26">
      <w:pPr>
        <w:pStyle w:val="BodyText"/>
      </w:pPr>
      <w:r>
        <w:lastRenderedPageBreak/>
        <w:t xml:space="preserve">For the IID scenario, datasets were created with an equal distribution of </w:t>
      </w:r>
      <w:r w:rsidRPr="00755E5C">
        <w:rPr>
          <w:i/>
          <w:iCs/>
        </w:rPr>
        <w:t>Lung</w:t>
      </w:r>
      <w:r w:rsidRPr="00F86D26">
        <w:t xml:space="preserve"> </w:t>
      </w:r>
      <w:r>
        <w:t xml:space="preserve">and </w:t>
      </w:r>
      <w:r w:rsidRPr="00755E5C">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w:t>
      </w:r>
      <w:r w:rsidRPr="00755E5C">
        <w:rPr>
          <w:i/>
          <w:iCs/>
        </w:rPr>
        <w:t>MNIST</w:t>
      </w:r>
      <w:r>
        <w:t xml:space="preserve"> images. The images for each client were saved in folders labelled as IID and non-IID, each containing subfolders for the test and train subsets. This process is demonstrated in</w:t>
      </w:r>
      <w:r w:rsidRPr="00F86D26">
        <w:t xml:space="preserve"> </w:t>
      </w:r>
      <w:r>
        <w:t>Figure 6.7.4.</w:t>
      </w:r>
    </w:p>
    <w:p w14:paraId="5DC25A7B" w14:textId="77777777" w:rsidR="001D4490" w:rsidRDefault="001D4490" w:rsidP="00E167A6">
      <w:pPr>
        <w:pStyle w:val="Captions"/>
      </w:pPr>
      <w:r>
        <w:rPr>
          <w:noProof/>
        </w:rPr>
        <w:drawing>
          <wp:inline distT="0" distB="0" distL="0" distR="0" wp14:anchorId="0A92E34A" wp14:editId="7368C1A8">
            <wp:extent cx="1969276" cy="2627194"/>
            <wp:effectExtent l="0" t="0" r="0" b="1905"/>
            <wp:docPr id="1162331609" name="Picture 16"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2331609" name="Picture 16" descr="A diagram of a company&#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1981131" cy="2643009"/>
                    </a:xfrm>
                    <a:prstGeom prst="rect">
                      <a:avLst/>
                    </a:prstGeom>
                  </pic:spPr>
                </pic:pic>
              </a:graphicData>
            </a:graphic>
          </wp:inline>
        </w:drawing>
      </w:r>
      <w:r>
        <w:br/>
        <w:t>Figure 6.7.4. Medical IID and non-IID dataset preparation.</w:t>
      </w:r>
    </w:p>
    <w:p w14:paraId="041600AC" w14:textId="77777777" w:rsidR="001D4490" w:rsidRPr="00500BF8" w:rsidRDefault="001D4490" w:rsidP="00F86D26">
      <w:pPr>
        <w:pStyle w:val="BodyText"/>
      </w:pPr>
      <w:r>
        <w:t>A high-level overview of the data generation for the technological and medical scenarios is illustrated in Figure 6.7.5.</w:t>
      </w:r>
    </w:p>
    <w:p w14:paraId="5B247C22" w14:textId="23B4F9BD" w:rsidR="002C38F5" w:rsidRDefault="001D4490" w:rsidP="00E167A6">
      <w:pPr>
        <w:pStyle w:val="Captions"/>
      </w:pPr>
      <w:r>
        <w:rPr>
          <w:noProof/>
        </w:rPr>
        <w:drawing>
          <wp:inline distT="0" distB="0" distL="0" distR="0" wp14:anchorId="167B1A09" wp14:editId="1EBABA84">
            <wp:extent cx="2210183" cy="2859206"/>
            <wp:effectExtent l="0" t="0" r="0" b="0"/>
            <wp:docPr id="1811568405" name="Picture 15"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568405" name="Picture 15" descr="A diagram of data processing&#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2222756" cy="2875471"/>
                    </a:xfrm>
                    <a:prstGeom prst="rect">
                      <a:avLst/>
                    </a:prstGeom>
                  </pic:spPr>
                </pic:pic>
              </a:graphicData>
            </a:graphic>
          </wp:inline>
        </w:drawing>
      </w:r>
      <w:r>
        <w:br/>
        <w:t>Figure 6.7.5. Combined flow for technological and medical data.</w:t>
      </w:r>
    </w:p>
    <w:p w14:paraId="70DD8759" w14:textId="77777777" w:rsidR="002C38F5" w:rsidRDefault="002C38F5">
      <w:pPr>
        <w:suppressAutoHyphens w:val="0"/>
        <w:spacing w:after="160" w:line="259" w:lineRule="auto"/>
      </w:pPr>
      <w:r>
        <w:br w:type="page"/>
      </w:r>
    </w:p>
    <w:p w14:paraId="47902A50" w14:textId="77777777" w:rsidR="00042F6D" w:rsidRDefault="00042F6D" w:rsidP="00102E46">
      <w:pPr>
        <w:pStyle w:val="Heading1"/>
      </w:pPr>
      <w:bookmarkStart w:id="69" w:name="_Toc176985834"/>
      <w:r>
        <w:lastRenderedPageBreak/>
        <w:t>7.</w:t>
      </w:r>
      <w:r>
        <w:tab/>
        <w:t>Results</w:t>
      </w:r>
      <w:bookmarkEnd w:id="69"/>
    </w:p>
    <w:p w14:paraId="2AAF6E14" w14:textId="2063285F" w:rsidR="00B242A1" w:rsidRPr="00250E78" w:rsidRDefault="00B242A1" w:rsidP="00F86D26">
      <w:pPr>
        <w:pStyle w:val="BodyText"/>
      </w:pPr>
      <w:r w:rsidRPr="00250E78">
        <w:t>A</w:t>
      </w:r>
      <w:r>
        <w:t>s introduced in Chapter 3.5., (FL Server Implementation), the artefact was validated according to the methodologies by</w:t>
      </w:r>
      <w:r w:rsidRPr="00275857">
        <w:t xml:space="preserve"> </w:t>
      </w:r>
      <w:r>
        <w:t xml:space="preserve"> </w:t>
      </w:r>
      <w:r>
        <w:fldChar w:fldCharType="begin"/>
      </w:r>
      <w:r w:rsidR="00486E60">
        <w:instrText xml:space="preserve"> ADDIN ZOTERO_ITEM CSL_CITATION {"citationID":"a77e44nJ","properties":{"formattedCitation":"(Yan {\\i{}et al.}, 2024)","plainCitation":"(Yan et al., 2024)","dontUpdate":true,"noteIndex":0},"citationItems":[{"id":98,"uris":["http://zotero.org/users/local/6JHIw4oK/items/VBLUQ2CS"],"itemData":{"id":98,"type":"article","abstract":"Tackling non-IID data is an open challenge in federated learning research. Existing FL methods, including robust FL and personalized FL, are designed to improve model performance without consideration of interpreting non-IID across clients. This paper aims to design a novel FL method to robust and interpret the non-IID data across clients. Specifically, we interpret each client’s dataset as a mixture of conceptual vectors that each one represents an interpretable concept to end-users. These conceptual vectors could be pre-defined or refined in a human-in-the-loop process or be learnt via the optimization procedure of the federated learning system. In addition to the interpretability, the clarity of client-specific personalization could also be applied to enhance the robustness of the training process on FL system. The effectiveness of the proposed method have been validated on benchmark datasets.","language":"en","note":"arXiv:2406.19631 [cs]","number":"arXiv:2406.19631","publisher":"arXiv","source":"arXiv.org","title":"Personalized Interpretation on Federated Learning: A Virtual Concepts approach","title-short":"Personalized Interpretation on Federated Learning","URL":"http://arxiv.org/abs/2406.19631","author":[{"family":"Yan","given":"Peng"},{"family":"Long","given":"Guodong"},{"family":"Jiang","given":"Jing"},{"family":"Blumenstein","given":"Michael"}],"accessed":{"date-parts":[["2024",9,2]]},"issued":{"date-parts":[["2024",6,27]]}}}],"schema":"https://github.com/citation-style-language/schema/raw/master/csl-citation.json"} </w:instrText>
      </w:r>
      <w:r>
        <w:fldChar w:fldCharType="separate"/>
      </w:r>
      <w:r w:rsidRPr="00F86D26">
        <w:t xml:space="preserve">Yan </w:t>
      </w:r>
      <w:r w:rsidRPr="002C38F5">
        <w:rPr>
          <w:i/>
          <w:iCs/>
        </w:rPr>
        <w:t>et al.</w:t>
      </w:r>
      <w:r w:rsidRPr="00F86D26">
        <w:t>, (2024)</w:t>
      </w:r>
      <w:r>
        <w:fldChar w:fldCharType="end"/>
      </w:r>
      <w:r w:rsidRPr="00275857">
        <w:t xml:space="preserve"> and </w:t>
      </w:r>
      <w:r>
        <w:t xml:space="preserve"> </w:t>
      </w:r>
      <w:r>
        <w:fldChar w:fldCharType="begin"/>
      </w:r>
      <w:r w:rsidR="00486E60">
        <w:instrText xml:space="preserve"> ADDIN ZOTERO_ITEM CSL_CITATION {"citationID":"coLGrVIk","properties":{"formattedCitation":"(Duchesne, Zhang and Talhi, 2024)","plainCitation":"(Duchesne, Zhang and Talhi, 2024)","dontUpdate":true,"noteIndex":0},"citationItems":[{"id":96,"uris":["http://zotero.org/users/local/6JHIw4oK/items/394PKKYE"],"itemData":{"id":96,"type":"paper-conference","abstract":"Federated Learning (FL) has emerged as a prominent privacy-preserving technique for enabling use cases like confidential clinical machine learning. FL operates by aggregating models trained by remote devices which owns the data. Thus, FL enables the training of powerful global models using crowd-sourced data from a large number of learners, without compromising their privacy. However, the aggregating server is a single point of failure when generating the global model. Moreover, the performance of the model suffers when the data is not independent and identically distributed (non-IID data) on all remote devices. This leads to vastly different models being aggregated, which can reduce the performance by as much as 50% in certain scenarios. In this paper, we seek to address the aforementioned issues while retaining the benefits of FL. We propose MultiConfederated Learning: a decentralized FL framework which is designed to handle non-IID data. Unlike traditional FL, MultiConfederated Learning will maintain multiple models in parallel (instead of a single global model) to help with convergence when the data is non-IID. With the help of transfer learning, learners can converge to fewer models. In order to increase adaptability, learners are allowed to choose which updates to aggregate from their peers.","container-title":"Proceedings of the 39th ACM/SIGAPP Symposium on Applied Computing","DOI":"10.1145/3605098.3636000","language":"en","note":"arXiv:2404.13421 [cs]","page":"1587-1595","source":"arXiv.org","title":"MultiConfederated Learning: Inclusive Non-IID Data handling with Decentralized Federated Learning","title-short":"MultiConfederated Learning","URL":"http://arxiv.org/abs/2404.13421","author":[{"family":"Duchesne","given":"Michael"},{"family":"Zhang","given":"Kaiwen"},{"family":"Talhi","given":"Chamseddine"}],"accessed":{"date-parts":[["2024",9,2]]},"issued":{"date-parts":[["2024",4,8]]}}}],"schema":"https://github.com/citation-style-language/schema/raw/master/csl-citation.json"} </w:instrText>
      </w:r>
      <w:r>
        <w:fldChar w:fldCharType="separate"/>
      </w:r>
      <w:r w:rsidRPr="00F86D26">
        <w:t xml:space="preserve">Duchesne </w:t>
      </w:r>
      <w:r w:rsidRPr="002C38F5">
        <w:rPr>
          <w:i/>
          <w:iCs/>
        </w:rPr>
        <w:t>et al.,</w:t>
      </w:r>
      <w:r w:rsidRPr="00F86D26">
        <w:t xml:space="preserve"> (2024)</w:t>
      </w:r>
      <w:r>
        <w:fldChar w:fldCharType="end"/>
      </w:r>
      <w:r>
        <w:t xml:space="preserve"> using IID and non-IID data. In sections below the results are presented for the technological and medical scenarios under both IID and non-IID variants.</w:t>
      </w:r>
    </w:p>
    <w:p w14:paraId="5A4FFE04" w14:textId="77777777" w:rsidR="00200342" w:rsidRDefault="00042F6D" w:rsidP="00200342">
      <w:pPr>
        <w:pStyle w:val="Heading2"/>
      </w:pPr>
      <w:bookmarkStart w:id="70" w:name="_Toc176985835"/>
      <w:r>
        <w:t>7.1.</w:t>
      </w:r>
      <w:r>
        <w:tab/>
        <w:t>Technological scenario</w:t>
      </w:r>
      <w:bookmarkEnd w:id="70"/>
    </w:p>
    <w:p w14:paraId="3CAC59C4" w14:textId="1AFFF091" w:rsidR="00200342" w:rsidRDefault="00200342" w:rsidP="00F86D26">
      <w:pPr>
        <w:pStyle w:val="BodyText"/>
      </w:pPr>
      <w:r w:rsidRPr="00BC33CD">
        <w:t>The synthetic data generated for this scenario followed a normal distribution for the seven features, and the target variable was equally balanced across its two categories for the IID variant</w:t>
      </w:r>
      <w:r>
        <w:t>, as shown in Figure 7.1. Shapiro</w:t>
      </w:r>
      <w:r w:rsidR="00FF7455">
        <w:t>-Wilk</w:t>
      </w:r>
      <w:r>
        <w:t xml:space="preserve"> Tests (S</w:t>
      </w:r>
      <w:r w:rsidR="00FF7455">
        <w:t>W</w:t>
      </w:r>
      <w:r>
        <w:t>Ts) were conducted for feature generation, and with an alpha (</w:t>
      </w:r>
      <w:r w:rsidRPr="00A0796F">
        <w:t>α</w:t>
      </w:r>
      <w:r>
        <w:t>) of 5%, the null hypothesis (H0) was accepted. This situation is unlikely to occur in real-life scenarios.</w:t>
      </w:r>
    </w:p>
    <w:p w14:paraId="3AFC8C05" w14:textId="77777777" w:rsidR="00200342" w:rsidRDefault="00200342" w:rsidP="00A07082">
      <w:pPr>
        <w:pStyle w:val="Captions"/>
      </w:pPr>
      <w:r>
        <w:rPr>
          <w:noProof/>
        </w:rPr>
        <w:drawing>
          <wp:inline distT="0" distB="0" distL="0" distR="0" wp14:anchorId="0A192458" wp14:editId="0193FBB8">
            <wp:extent cx="6098231" cy="1579040"/>
            <wp:effectExtent l="0" t="0" r="0" b="2540"/>
            <wp:docPr id="2074004246" name="Picture 16" descr="A graph with a blu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004246" name="Picture 16" descr="A graph with a blue lin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6181016" cy="1600476"/>
                    </a:xfrm>
                    <a:prstGeom prst="rect">
                      <a:avLst/>
                    </a:prstGeom>
                  </pic:spPr>
                </pic:pic>
              </a:graphicData>
            </a:graphic>
          </wp:inline>
        </w:drawing>
      </w:r>
      <w:r>
        <w:br/>
        <w:t>Figure 7.1.1. Distribution analysis for features and target variable in the IID variant.</w:t>
      </w:r>
    </w:p>
    <w:p w14:paraId="0594712A" w14:textId="77777777" w:rsidR="00200342" w:rsidRDefault="00200342" w:rsidP="00F86D26">
      <w:pPr>
        <w:pStyle w:val="BodyText"/>
      </w:pPr>
      <w:r w:rsidRPr="00C73A9A">
        <w:t xml:space="preserve">In contrast, the non-IID data was not normally distributed, and its target variable was 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2AC60777" w14:textId="561A61C6" w:rsidR="00A07082" w:rsidRDefault="00200342" w:rsidP="00A07082">
      <w:pPr>
        <w:pStyle w:val="Captions"/>
      </w:pPr>
      <w:r>
        <w:rPr>
          <w:noProof/>
        </w:rPr>
        <w:drawing>
          <wp:inline distT="0" distB="0" distL="0" distR="0" wp14:anchorId="252C7AB7" wp14:editId="366C9327">
            <wp:extent cx="6078770" cy="1586273"/>
            <wp:effectExtent l="0" t="0" r="0" b="0"/>
            <wp:docPr id="339203669" name="Picture 18"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203669" name="Picture 18" descr="A graph with a lin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6104629" cy="1593021"/>
                    </a:xfrm>
                    <a:prstGeom prst="rect">
                      <a:avLst/>
                    </a:prstGeom>
                  </pic:spPr>
                </pic:pic>
              </a:graphicData>
            </a:graphic>
          </wp:inline>
        </w:drawing>
      </w:r>
      <w:r>
        <w:br/>
        <w:t>Figure 7.1.2. Distribution analysis for features and target variable in the non-IID variant.</w:t>
      </w:r>
    </w:p>
    <w:p w14:paraId="4D25BB33" w14:textId="77777777" w:rsidR="00A07082" w:rsidRDefault="00A07082">
      <w:pPr>
        <w:suppressAutoHyphens w:val="0"/>
        <w:spacing w:after="160" w:line="259" w:lineRule="auto"/>
        <w:rPr>
          <w:rFonts w:eastAsia="Calibri"/>
          <w:kern w:val="2"/>
          <w14:ligatures w14:val="standardContextual"/>
        </w:rPr>
      </w:pPr>
      <w:r>
        <w:br w:type="page"/>
      </w:r>
    </w:p>
    <w:p w14:paraId="1ABB2E18" w14:textId="71DD854E" w:rsidR="00042F6D" w:rsidRDefault="00042F6D" w:rsidP="00181311">
      <w:pPr>
        <w:pStyle w:val="Heading3"/>
      </w:pPr>
      <w:bookmarkStart w:id="71" w:name="_Toc176985836"/>
      <w:r>
        <w:lastRenderedPageBreak/>
        <w:t>7.1.1.</w:t>
      </w:r>
      <w:r>
        <w:tab/>
        <w:t>IID data</w:t>
      </w:r>
      <w:bookmarkEnd w:id="71"/>
    </w:p>
    <w:p w14:paraId="38511DD6" w14:textId="77777777" w:rsidR="005F00FE" w:rsidRDefault="005F00FE" w:rsidP="000E0568">
      <w:pPr>
        <w:pStyle w:val="BodyText"/>
      </w:pPr>
      <w:r>
        <w:t>After five rounds, the medical scenario with IID data revealed the following results, performance trends by clients and global model. 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1AF25B2F" w14:textId="77777777" w:rsidR="005F00FE" w:rsidRDefault="005F00FE" w:rsidP="00A07082">
      <w:pPr>
        <w:pStyle w:val="Captions"/>
      </w:pPr>
      <w:r>
        <w:rPr>
          <w:noProof/>
        </w:rPr>
        <w:drawing>
          <wp:inline distT="0" distB="0" distL="0" distR="0" wp14:anchorId="5B30DDED" wp14:editId="6C765418">
            <wp:extent cx="5428186" cy="1619250"/>
            <wp:effectExtent l="0" t="0" r="1270" b="0"/>
            <wp:docPr id="1539754070" name="Picture 12" descr="A graph of a graph and 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9754070" name="Picture 12" descr="A graph of a graph and a diagram of a graph&#10;&#10;Description automatically generated with medium confidence"/>
                    <pic:cNvPicPr/>
                  </pic:nvPicPr>
                  <pic:blipFill>
                    <a:blip r:embed="rId55">
                      <a:extLst>
                        <a:ext uri="{28A0092B-C50C-407E-A947-70E740481C1C}">
                          <a14:useLocalDpi xmlns:a14="http://schemas.microsoft.com/office/drawing/2010/main" val="0"/>
                        </a:ext>
                      </a:extLst>
                    </a:blip>
                    <a:stretch>
                      <a:fillRect/>
                    </a:stretch>
                  </pic:blipFill>
                  <pic:spPr>
                    <a:xfrm>
                      <a:off x="0" y="0"/>
                      <a:ext cx="5451626" cy="1626242"/>
                    </a:xfrm>
                    <a:prstGeom prst="rect">
                      <a:avLst/>
                    </a:prstGeom>
                  </pic:spPr>
                </pic:pic>
              </a:graphicData>
            </a:graphic>
          </wp:inline>
        </w:drawing>
      </w:r>
      <w:r>
        <w:br/>
      </w:r>
      <w:r w:rsidRPr="00DD1404">
        <w:t>Figure 7.1.</w:t>
      </w:r>
      <w:r>
        <w:t>3</w:t>
      </w:r>
      <w:r w:rsidRPr="00DD1404">
        <w:t>. Technological IID training: Client and global accuracy metrics.</w:t>
      </w:r>
    </w:p>
    <w:p w14:paraId="5EA0D5A4" w14:textId="77777777" w:rsidR="005F00FE" w:rsidRDefault="005F00FE" w:rsidP="00A07082">
      <w:pPr>
        <w:pStyle w:val="Captions"/>
      </w:pPr>
      <w:r>
        <w:rPr>
          <w:noProof/>
        </w:rPr>
        <w:drawing>
          <wp:inline distT="0" distB="0" distL="0" distR="0" wp14:anchorId="3B503D41" wp14:editId="104AB5AA">
            <wp:extent cx="5314265" cy="1593850"/>
            <wp:effectExtent l="0" t="0" r="1270" b="6350"/>
            <wp:docPr id="442149289" name="Picture 13"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149289" name="Picture 13" descr="A comparison of a graph&#10;&#10;Description automatically generated with medium confidence"/>
                    <pic:cNvPicPr/>
                  </pic:nvPicPr>
                  <pic:blipFill>
                    <a:blip r:embed="rId56">
                      <a:extLst>
                        <a:ext uri="{28A0092B-C50C-407E-A947-70E740481C1C}">
                          <a14:useLocalDpi xmlns:a14="http://schemas.microsoft.com/office/drawing/2010/main" val="0"/>
                        </a:ext>
                      </a:extLst>
                    </a:blip>
                    <a:stretch>
                      <a:fillRect/>
                    </a:stretch>
                  </pic:blipFill>
                  <pic:spPr>
                    <a:xfrm>
                      <a:off x="0" y="0"/>
                      <a:ext cx="5326591" cy="1597547"/>
                    </a:xfrm>
                    <a:prstGeom prst="rect">
                      <a:avLst/>
                    </a:prstGeom>
                  </pic:spPr>
                </pic:pic>
              </a:graphicData>
            </a:graphic>
          </wp:inline>
        </w:drawing>
      </w:r>
      <w:r>
        <w:br/>
      </w:r>
      <w:r w:rsidRPr="00DD1404">
        <w:t>Figure 7.1.</w:t>
      </w:r>
      <w:r>
        <w:t>4</w:t>
      </w:r>
      <w:r w:rsidRPr="00DD1404">
        <w:t>. Technological IID training: Client and global loss metrics.</w:t>
      </w:r>
    </w:p>
    <w:p w14:paraId="19E41322" w14:textId="77777777" w:rsidR="00042F6D" w:rsidRDefault="00042F6D" w:rsidP="00102E46">
      <w:pPr>
        <w:pStyle w:val="Heading3"/>
      </w:pPr>
      <w:bookmarkStart w:id="72" w:name="_Toc176985837"/>
      <w:r>
        <w:t>7.1.2.</w:t>
      </w:r>
      <w:r>
        <w:tab/>
        <w:t>Non-IID data</w:t>
      </w:r>
      <w:bookmarkEnd w:id="72"/>
    </w:p>
    <w:p w14:paraId="2607D7F9" w14:textId="77777777" w:rsidR="002408C8" w:rsidRDefault="002408C8" w:rsidP="000E0568">
      <w:pPr>
        <w:pStyle w:val="BodyText"/>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w:t>
      </w:r>
      <w:r w:rsidRPr="00F62BBA">
        <w:lastRenderedPageBreak/>
        <w:t>Overall, the model performed well with non-IID data, as the global model's accuracy improved from 0.5807 in round 1 to 0.6621 in round 5, with a corresponding decrease in loss from 0.7911 to 0.7649. The results are shown in Figures 7.1.5 and 7.1.6.</w:t>
      </w:r>
    </w:p>
    <w:p w14:paraId="15F53869" w14:textId="77777777" w:rsidR="002408C8" w:rsidRDefault="002408C8" w:rsidP="002408C8">
      <w:pPr>
        <w:pStyle w:val="BodyText"/>
        <w:ind w:left="540" w:right="332" w:firstLine="470"/>
        <w:jc w:val="center"/>
        <w:rPr>
          <w:sz w:val="18"/>
        </w:rPr>
      </w:pPr>
      <w:r>
        <w:rPr>
          <w:noProof/>
        </w:rPr>
        <w:drawing>
          <wp:inline distT="0" distB="0" distL="0" distR="0" wp14:anchorId="3FF5EC5A" wp14:editId="58791348">
            <wp:extent cx="5464810" cy="1624658"/>
            <wp:effectExtent l="0" t="0" r="2540" b="0"/>
            <wp:docPr id="1235885173" name="Picture 14" descr="A diagram of a triangle and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885173" name="Picture 14" descr="A diagram of a triangle and a triangle&#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493817" cy="1633282"/>
                    </a:xfrm>
                    <a:prstGeom prst="rect">
                      <a:avLst/>
                    </a:prstGeom>
                  </pic:spPr>
                </pic:pic>
              </a:graphicData>
            </a:graphic>
          </wp:inline>
        </w:drawing>
      </w:r>
      <w:r>
        <w:br/>
      </w:r>
      <w:r w:rsidRPr="00E51373">
        <w:rPr>
          <w:sz w:val="18"/>
        </w:rPr>
        <w:t>Figure 7.1.</w:t>
      </w:r>
      <w:r>
        <w:rPr>
          <w:sz w:val="18"/>
        </w:rPr>
        <w:t>5</w:t>
      </w:r>
      <w:r w:rsidRPr="00E51373">
        <w:rPr>
          <w:sz w:val="18"/>
        </w:rPr>
        <w:t>. Technological non-IID training: Client and global accuracy metrics.</w:t>
      </w:r>
    </w:p>
    <w:p w14:paraId="7B81DC86" w14:textId="77777777" w:rsidR="002408C8" w:rsidRDefault="002408C8" w:rsidP="002408C8">
      <w:pPr>
        <w:pStyle w:val="BodyText"/>
        <w:ind w:left="540" w:right="332" w:firstLine="470"/>
        <w:jc w:val="center"/>
        <w:rPr>
          <w:sz w:val="18"/>
        </w:rPr>
      </w:pPr>
      <w:r>
        <w:rPr>
          <w:noProof/>
        </w:rPr>
        <w:drawing>
          <wp:inline distT="0" distB="0" distL="0" distR="0" wp14:anchorId="37E5A226" wp14:editId="7F8A6258">
            <wp:extent cx="5388610" cy="1570998"/>
            <wp:effectExtent l="0" t="0" r="2540" b="0"/>
            <wp:docPr id="1454643891" name="Picture 15" descr="A graph of a triangle and a triang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643891" name="Picture 15" descr="A graph of a triangle and a triangle&#10;&#10;Description automatically generated with medium confidence"/>
                    <pic:cNvPicPr/>
                  </pic:nvPicPr>
                  <pic:blipFill>
                    <a:blip r:embed="rId58">
                      <a:extLst>
                        <a:ext uri="{28A0092B-C50C-407E-A947-70E740481C1C}">
                          <a14:useLocalDpi xmlns:a14="http://schemas.microsoft.com/office/drawing/2010/main" val="0"/>
                        </a:ext>
                      </a:extLst>
                    </a:blip>
                    <a:stretch>
                      <a:fillRect/>
                    </a:stretch>
                  </pic:blipFill>
                  <pic:spPr>
                    <a:xfrm>
                      <a:off x="0" y="0"/>
                      <a:ext cx="5399912" cy="1574293"/>
                    </a:xfrm>
                    <a:prstGeom prst="rect">
                      <a:avLst/>
                    </a:prstGeom>
                  </pic:spPr>
                </pic:pic>
              </a:graphicData>
            </a:graphic>
          </wp:inline>
        </w:drawing>
      </w:r>
      <w:r>
        <w:br/>
      </w:r>
      <w:r w:rsidRPr="00E51373">
        <w:rPr>
          <w:sz w:val="18"/>
        </w:rPr>
        <w:t>Figure 7.1.</w:t>
      </w:r>
      <w:r>
        <w:rPr>
          <w:sz w:val="18"/>
        </w:rPr>
        <w:t>6</w:t>
      </w:r>
      <w:r w:rsidRPr="00E51373">
        <w:rPr>
          <w:sz w:val="18"/>
        </w:rPr>
        <w:t>. Technological non-IID training: Client and global loss metrics.</w:t>
      </w:r>
    </w:p>
    <w:p w14:paraId="6CC006C0" w14:textId="19AFB691" w:rsidR="00A07082" w:rsidRDefault="00A07082">
      <w:pPr>
        <w:suppressAutoHyphens w:val="0"/>
        <w:spacing w:after="160" w:line="259" w:lineRule="auto"/>
        <w:rPr>
          <w:rFonts w:eastAsia="Calibri"/>
          <w:kern w:val="2"/>
          <w14:ligatures w14:val="standardContextual"/>
        </w:rPr>
      </w:pPr>
      <w:r>
        <w:br w:type="page"/>
      </w:r>
    </w:p>
    <w:p w14:paraId="5DBEB81C" w14:textId="77777777" w:rsidR="00042F6D" w:rsidRDefault="00042F6D" w:rsidP="00102E46">
      <w:pPr>
        <w:pStyle w:val="Heading2"/>
      </w:pPr>
      <w:bookmarkStart w:id="73" w:name="_Toc176985838"/>
      <w:r>
        <w:lastRenderedPageBreak/>
        <w:t>7.2.</w:t>
      </w:r>
      <w:r>
        <w:tab/>
        <w:t>Medical scenario</w:t>
      </w:r>
      <w:bookmarkEnd w:id="73"/>
    </w:p>
    <w:p w14:paraId="53BCD705" w14:textId="77777777" w:rsidR="007761F5" w:rsidRDefault="007761F5" w:rsidP="000E0568">
      <w:pPr>
        <w:pStyle w:val="BodyText"/>
      </w:pPr>
      <w:r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Pr="000E0568">
        <w:t>Balanced</w:t>
      </w:r>
      <w:r w:rsidRPr="00A5075B">
        <w:t xml:space="preserve"> refers to having 150 images per set, whereas in the </w:t>
      </w:r>
      <w:r w:rsidRPr="000E0568">
        <w:t>unbalanced</w:t>
      </w:r>
      <w:r w:rsidRPr="00A5075B">
        <w:t xml:space="preserve"> </w:t>
      </w:r>
      <w:r>
        <w:t>version</w:t>
      </w:r>
      <w:r w:rsidRPr="00A5075B">
        <w:t>, the number of images varied across sets.</w:t>
      </w:r>
    </w:p>
    <w:p w14:paraId="17F28892" w14:textId="77777777" w:rsidR="00B70868" w:rsidRPr="004007A7" w:rsidRDefault="007761F5" w:rsidP="00B70868">
      <w:pPr>
        <w:pStyle w:val="Captions"/>
      </w:pPr>
      <w:r>
        <w:rPr>
          <w:noProof/>
        </w:rPr>
        <w:drawing>
          <wp:inline distT="0" distB="0" distL="0" distR="0" wp14:anchorId="06CF4294" wp14:editId="5839D6AB">
            <wp:extent cx="5509260" cy="2547741"/>
            <wp:effectExtent l="0" t="0" r="0" b="5080"/>
            <wp:docPr id="166826466" name="Picture 17" descr="A graph of a pi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26466" name="Picture 17" descr="A graph of a pie chart&#10;&#10;Description automatically generated with medium confidence"/>
                    <pic:cNvPicPr/>
                  </pic:nvPicPr>
                  <pic:blipFill>
                    <a:blip r:embed="rId59">
                      <a:extLst>
                        <a:ext uri="{28A0092B-C50C-407E-A947-70E740481C1C}">
                          <a14:useLocalDpi xmlns:a14="http://schemas.microsoft.com/office/drawing/2010/main" val="0"/>
                        </a:ext>
                      </a:extLst>
                    </a:blip>
                    <a:stretch>
                      <a:fillRect/>
                    </a:stretch>
                  </pic:blipFill>
                  <pic:spPr>
                    <a:xfrm>
                      <a:off x="0" y="0"/>
                      <a:ext cx="5524369" cy="2554728"/>
                    </a:xfrm>
                    <a:prstGeom prst="rect">
                      <a:avLst/>
                    </a:prstGeom>
                  </pic:spPr>
                </pic:pic>
              </a:graphicData>
            </a:graphic>
          </wp:inline>
        </w:drawing>
      </w:r>
      <w:r>
        <w:br/>
      </w:r>
      <w:r w:rsidR="00B70868" w:rsidRPr="004007A7">
        <w:t>Figure 7.1.2 Distribution analysis for features and target variable in the non-IID variant.</w:t>
      </w:r>
    </w:p>
    <w:p w14:paraId="78A9E791" w14:textId="77777777" w:rsidR="00042F6D" w:rsidRDefault="00042F6D" w:rsidP="00102E46">
      <w:pPr>
        <w:pStyle w:val="Heading3"/>
      </w:pPr>
      <w:bookmarkStart w:id="74" w:name="_Toc176985839"/>
      <w:r>
        <w:t>7.2.1.</w:t>
      </w:r>
      <w:r>
        <w:tab/>
        <w:t>IID data</w:t>
      </w:r>
      <w:bookmarkEnd w:id="74"/>
    </w:p>
    <w:p w14:paraId="01593101" w14:textId="77777777" w:rsidR="00D71031" w:rsidRDefault="00D71031" w:rsidP="000E0568">
      <w:pPr>
        <w:pStyle w:val="BodyText"/>
      </w:pPr>
      <w:r w:rsidRPr="002D1257">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xml:space="preserve">. Jittering was introduced in Figure 7.2.2 to prevent the trend lines from overlapping. Additionally, the loss scores were stable and close to zero, as shown in Figure 7.2.3. </w:t>
      </w:r>
      <w:r>
        <w:t>The results are quite unrealistic due to the nature of the balanced data given to the model.</w:t>
      </w:r>
    </w:p>
    <w:p w14:paraId="55B9954E" w14:textId="77777777" w:rsidR="00D71031" w:rsidRDefault="00D71031" w:rsidP="00B70868">
      <w:pPr>
        <w:pStyle w:val="Captions"/>
      </w:pPr>
      <w:r>
        <w:rPr>
          <w:noProof/>
        </w:rPr>
        <w:drawing>
          <wp:inline distT="0" distB="0" distL="0" distR="0" wp14:anchorId="15D187BC" wp14:editId="2250F291">
            <wp:extent cx="5784438" cy="1720850"/>
            <wp:effectExtent l="0" t="0" r="6985" b="0"/>
            <wp:docPr id="798314708" name="Picture 18"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314708" name="Picture 18" descr="A graph of a graph&#10;&#10;Description automatically generated with medium confidence"/>
                    <pic:cNvPicPr/>
                  </pic:nvPicPr>
                  <pic:blipFill>
                    <a:blip r:embed="rId60">
                      <a:extLst>
                        <a:ext uri="{28A0092B-C50C-407E-A947-70E740481C1C}">
                          <a14:useLocalDpi xmlns:a14="http://schemas.microsoft.com/office/drawing/2010/main" val="0"/>
                        </a:ext>
                      </a:extLst>
                    </a:blip>
                    <a:stretch>
                      <a:fillRect/>
                    </a:stretch>
                  </pic:blipFill>
                  <pic:spPr>
                    <a:xfrm>
                      <a:off x="0" y="0"/>
                      <a:ext cx="5804633" cy="1726858"/>
                    </a:xfrm>
                    <a:prstGeom prst="rect">
                      <a:avLst/>
                    </a:prstGeom>
                  </pic:spPr>
                </pic:pic>
              </a:graphicData>
            </a:graphic>
          </wp:inline>
        </w:drawing>
      </w:r>
      <w:r>
        <w:br/>
      </w:r>
      <w:r w:rsidRPr="00E51373">
        <w:t>Figure 7.2.</w:t>
      </w:r>
      <w:r>
        <w:t>2</w:t>
      </w:r>
      <w:r w:rsidRPr="00E51373">
        <w:t>. Medical IID training: Client and global accuracy metrics.</w:t>
      </w:r>
    </w:p>
    <w:p w14:paraId="4BA1B60A" w14:textId="77777777" w:rsidR="00D71031" w:rsidRDefault="00D71031" w:rsidP="00B70868">
      <w:pPr>
        <w:pStyle w:val="Captions"/>
      </w:pPr>
      <w:r>
        <w:rPr>
          <w:noProof/>
        </w:rPr>
        <w:lastRenderedPageBreak/>
        <w:drawing>
          <wp:inline distT="0" distB="0" distL="0" distR="0" wp14:anchorId="16767228" wp14:editId="590614F6">
            <wp:extent cx="5712460" cy="1705203"/>
            <wp:effectExtent l="0" t="0" r="2540" b="9525"/>
            <wp:docPr id="837676166" name="Picture 19" descr="A graph of different sizes an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676166" name="Picture 19" descr="A graph of different sizes and lines&#10;&#10;Description automatically generated with medium confidence"/>
                    <pic:cNvPicPr/>
                  </pic:nvPicPr>
                  <pic:blipFill>
                    <a:blip r:embed="rId61">
                      <a:extLst>
                        <a:ext uri="{28A0092B-C50C-407E-A947-70E740481C1C}">
                          <a14:useLocalDpi xmlns:a14="http://schemas.microsoft.com/office/drawing/2010/main" val="0"/>
                        </a:ext>
                      </a:extLst>
                    </a:blip>
                    <a:stretch>
                      <a:fillRect/>
                    </a:stretch>
                  </pic:blipFill>
                  <pic:spPr>
                    <a:xfrm>
                      <a:off x="0" y="0"/>
                      <a:ext cx="5729805" cy="1710381"/>
                    </a:xfrm>
                    <a:prstGeom prst="rect">
                      <a:avLst/>
                    </a:prstGeom>
                  </pic:spPr>
                </pic:pic>
              </a:graphicData>
            </a:graphic>
          </wp:inline>
        </w:drawing>
      </w:r>
      <w:r>
        <w:br/>
      </w:r>
      <w:r w:rsidRPr="00E51373">
        <w:t>Figure 7.2.</w:t>
      </w:r>
      <w:r>
        <w:t>3</w:t>
      </w:r>
      <w:r w:rsidRPr="00E51373">
        <w:t>. Medical IID training: Client and global loss metrics.</w:t>
      </w:r>
    </w:p>
    <w:p w14:paraId="2925A2A8" w14:textId="77777777" w:rsidR="00042F6D" w:rsidRDefault="00042F6D" w:rsidP="00102E46">
      <w:pPr>
        <w:pStyle w:val="Heading3"/>
      </w:pPr>
      <w:bookmarkStart w:id="75" w:name="_Toc176985840"/>
      <w:r>
        <w:t>7.2.2.</w:t>
      </w:r>
      <w:r>
        <w:tab/>
        <w:t>Non-IID data</w:t>
      </w:r>
      <w:bookmarkEnd w:id="75"/>
    </w:p>
    <w:p w14:paraId="30982F0E" w14:textId="77777777" w:rsidR="004B07BB" w:rsidRPr="00886BA1" w:rsidRDefault="004B07BB" w:rsidP="000E0568">
      <w:pPr>
        <w:pStyle w:val="BodyText"/>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5951F3F1" w14:textId="77777777" w:rsidR="004B07BB" w:rsidRDefault="004B07BB" w:rsidP="00B70868">
      <w:pPr>
        <w:pStyle w:val="Captions"/>
      </w:pPr>
      <w:r>
        <w:rPr>
          <w:noProof/>
        </w:rPr>
        <w:drawing>
          <wp:inline distT="0" distB="0" distL="0" distR="0" wp14:anchorId="306AE733" wp14:editId="10345091">
            <wp:extent cx="5731510" cy="1694689"/>
            <wp:effectExtent l="0" t="0" r="2540" b="1270"/>
            <wp:docPr id="455014538" name="Picture 20"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014538" name="Picture 20" descr="A comparison of a graph&#10;&#10;Description automatically generated with medium confidence"/>
                    <pic:cNvPicPr/>
                  </pic:nvPicPr>
                  <pic:blipFill>
                    <a:blip r:embed="rId62">
                      <a:extLst>
                        <a:ext uri="{28A0092B-C50C-407E-A947-70E740481C1C}">
                          <a14:useLocalDpi xmlns:a14="http://schemas.microsoft.com/office/drawing/2010/main" val="0"/>
                        </a:ext>
                      </a:extLst>
                    </a:blip>
                    <a:stretch>
                      <a:fillRect/>
                    </a:stretch>
                  </pic:blipFill>
                  <pic:spPr>
                    <a:xfrm>
                      <a:off x="0" y="0"/>
                      <a:ext cx="5748503" cy="1699714"/>
                    </a:xfrm>
                    <a:prstGeom prst="rect">
                      <a:avLst/>
                    </a:prstGeom>
                  </pic:spPr>
                </pic:pic>
              </a:graphicData>
            </a:graphic>
          </wp:inline>
        </w:drawing>
      </w:r>
      <w:r>
        <w:br/>
      </w:r>
      <w:r w:rsidRPr="00E51373">
        <w:t>Figure 7.2.</w:t>
      </w:r>
      <w:r>
        <w:t>4</w:t>
      </w:r>
      <w:r w:rsidRPr="00E51373">
        <w:t>. Medical non-IID training: Client and global accuracy metrics.</w:t>
      </w:r>
    </w:p>
    <w:p w14:paraId="22C9BE59" w14:textId="380845CF" w:rsidR="004B07BB" w:rsidRDefault="004B07BB" w:rsidP="00B70868">
      <w:pPr>
        <w:pStyle w:val="Captions"/>
      </w:pPr>
      <w:r>
        <w:rPr>
          <w:noProof/>
        </w:rPr>
        <w:drawing>
          <wp:inline distT="0" distB="0" distL="0" distR="0" wp14:anchorId="420397A1" wp14:editId="1EDCC3DF">
            <wp:extent cx="5674360" cy="1680083"/>
            <wp:effectExtent l="0" t="0" r="2540" b="0"/>
            <wp:docPr id="1124923630" name="Picture 21" descr="A graph of different sizes and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923630" name="Picture 21" descr="A graph of different sizes and shapes&#10;&#10;Description automatically generated with medium confidence"/>
                    <pic:cNvPicPr/>
                  </pic:nvPicPr>
                  <pic:blipFill>
                    <a:blip r:embed="rId63">
                      <a:extLst>
                        <a:ext uri="{28A0092B-C50C-407E-A947-70E740481C1C}">
                          <a14:useLocalDpi xmlns:a14="http://schemas.microsoft.com/office/drawing/2010/main" val="0"/>
                        </a:ext>
                      </a:extLst>
                    </a:blip>
                    <a:stretch>
                      <a:fillRect/>
                    </a:stretch>
                  </pic:blipFill>
                  <pic:spPr>
                    <a:xfrm>
                      <a:off x="0" y="0"/>
                      <a:ext cx="5698276" cy="1687164"/>
                    </a:xfrm>
                    <a:prstGeom prst="rect">
                      <a:avLst/>
                    </a:prstGeom>
                  </pic:spPr>
                </pic:pic>
              </a:graphicData>
            </a:graphic>
          </wp:inline>
        </w:drawing>
      </w:r>
      <w:r>
        <w:br/>
      </w:r>
      <w:r w:rsidRPr="00E51373">
        <w:t>Figure 7.2.</w:t>
      </w:r>
      <w:r>
        <w:t>5</w:t>
      </w:r>
      <w:r w:rsidRPr="00E51373">
        <w:t>. Medical non-IID training: Client and global loss metrics.</w:t>
      </w:r>
    </w:p>
    <w:p w14:paraId="02CD4526" w14:textId="2164E3B6" w:rsidR="00B70868" w:rsidRDefault="00B70868">
      <w:pPr>
        <w:suppressAutoHyphens w:val="0"/>
        <w:spacing w:after="160" w:line="259" w:lineRule="auto"/>
      </w:pPr>
      <w:r>
        <w:br w:type="page"/>
      </w:r>
    </w:p>
    <w:p w14:paraId="23DDDFF9" w14:textId="77777777" w:rsidR="00042F6D" w:rsidRDefault="00042F6D" w:rsidP="00102E46">
      <w:pPr>
        <w:pStyle w:val="Heading2"/>
      </w:pPr>
      <w:bookmarkStart w:id="76" w:name="_Toc176985841"/>
      <w:r>
        <w:lastRenderedPageBreak/>
        <w:t>7.3.</w:t>
      </w:r>
      <w:r>
        <w:tab/>
        <w:t>Summary</w:t>
      </w:r>
      <w:bookmarkEnd w:id="76"/>
    </w:p>
    <w:p w14:paraId="769E2938" w14:textId="77777777" w:rsidR="00A62E5C" w:rsidRDefault="00A62E5C" w:rsidP="000E0568">
      <w:pPr>
        <w:pStyle w:val="BodyText"/>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2CA03458" w14:textId="77777777" w:rsidR="00A62E5C" w:rsidRDefault="00A62E5C" w:rsidP="000E0568">
      <w:pPr>
        <w:pStyle w:val="BodyText"/>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1C1F0619" w14:textId="6B00A4D4" w:rsidR="00835FCB" w:rsidRPr="00AA7314" w:rsidRDefault="00E30A9D" w:rsidP="00042902">
      <w:pPr>
        <w:pStyle w:val="BodyText"/>
        <w:jc w:val="center"/>
      </w:pPr>
      <w:r>
        <w:rPr>
          <w:noProof/>
        </w:rPr>
        <w:drawing>
          <wp:inline distT="0" distB="0" distL="0" distR="0" wp14:anchorId="39AEC43D" wp14:editId="4CC0FFCC">
            <wp:extent cx="5585944" cy="1028789"/>
            <wp:effectExtent l="0" t="0" r="0" b="0"/>
            <wp:docPr id="582200415" name="Picture 9" descr="A table with text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200415" name="Picture 9" descr="A table with text and numbers&#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585944" cy="1028789"/>
                    </a:xfrm>
                    <a:prstGeom prst="rect">
                      <a:avLst/>
                    </a:prstGeom>
                  </pic:spPr>
                </pic:pic>
              </a:graphicData>
            </a:graphic>
          </wp:inline>
        </w:drawing>
      </w:r>
      <w:r w:rsidR="00042902">
        <w:br/>
      </w:r>
      <w:r w:rsidR="00042902">
        <w:rPr>
          <w:sz w:val="18"/>
        </w:rPr>
        <w:t>Table 7</w:t>
      </w:r>
      <w:r w:rsidR="00042902" w:rsidRPr="00E51373">
        <w:rPr>
          <w:sz w:val="18"/>
        </w:rPr>
        <w:t>.</w:t>
      </w:r>
      <w:r w:rsidR="00042902">
        <w:rPr>
          <w:sz w:val="18"/>
        </w:rPr>
        <w:t>3.</w:t>
      </w:r>
      <w:r w:rsidR="00042902" w:rsidRPr="00E51373">
        <w:rPr>
          <w:sz w:val="18"/>
        </w:rPr>
        <w:t xml:space="preserve"> </w:t>
      </w:r>
      <w:r w:rsidR="00042902" w:rsidRPr="005D2256">
        <w:rPr>
          <w:sz w:val="18"/>
        </w:rPr>
        <w:t xml:space="preserve">Summary </w:t>
      </w:r>
      <w:r w:rsidR="00042902">
        <w:rPr>
          <w:sz w:val="18"/>
        </w:rPr>
        <w:t>of client and global performances.</w:t>
      </w:r>
    </w:p>
    <w:p w14:paraId="6B35B6F0" w14:textId="77777777" w:rsidR="00D16726" w:rsidRDefault="00D16726" w:rsidP="000E0568">
      <w:pPr>
        <w:pStyle w:val="BodyText"/>
      </w:pPr>
      <w:r w:rsidRPr="006356C1">
        <w:t>These insights highlight some of the limitations of the FL server. One such limitation includes communication issues, such as the problem encountered with client 4 in the technological non-IID scenario, which suggests that a mechanism must be in place to prevent such behaviour.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06B811F2" w14:textId="77777777" w:rsidR="00D16726" w:rsidRDefault="00D16726" w:rsidP="000E0568">
      <w:pPr>
        <w:pStyle w:val="BodyText"/>
      </w:pPr>
      <w:r w:rsidRPr="006356C1">
        <w:t>A third limitation concerns the type of data. In the technological scenario, tabular data was used, while in the medical scenario, images were involved. Dedicating a specific FL server to handle only one type of data may optimize performance metrics.</w:t>
      </w:r>
    </w:p>
    <w:p w14:paraId="5E953506" w14:textId="77777777" w:rsidR="00D16726" w:rsidRPr="006356C1" w:rsidRDefault="00D16726" w:rsidP="000E0568">
      <w:pPr>
        <w:pStyle w:val="BodyText"/>
      </w:pPr>
      <w:bookmarkStart w:id="77" w:name="_Hlk176793583"/>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14F66D34" w14:textId="2920BC71" w:rsidR="0068232E" w:rsidRDefault="00042F6D" w:rsidP="00116F50">
      <w:pPr>
        <w:pStyle w:val="Heading1"/>
      </w:pPr>
      <w:bookmarkStart w:id="78" w:name="_Toc176985842"/>
      <w:bookmarkEnd w:id="77"/>
      <w:r>
        <w:t>8.</w:t>
      </w:r>
      <w:r>
        <w:tab/>
        <w:t>Conclusion</w:t>
      </w:r>
      <w:bookmarkEnd w:id="78"/>
    </w:p>
    <w:p w14:paraId="2B2F3854" w14:textId="5CB1ECA2" w:rsidR="00E67595" w:rsidRPr="00EA17FF" w:rsidRDefault="00E67595" w:rsidP="00EA17FF">
      <w:pPr>
        <w:pStyle w:val="BodyText"/>
      </w:pPr>
      <w:r w:rsidRPr="00E67595">
        <w:t>The conclusion of this research is that a fully functional cross-client horizontal FL server has been developed, capable of training models in both technical and medical scenarios using IID and non-IID data. This experiment narrows the gap between what popular FL frameworks typically offer in tutorials or case studies by delivering a more realistic FL server, though with some limitations and areas for future improvement, which will be discussed in the following sections.</w:t>
      </w:r>
    </w:p>
    <w:p w14:paraId="3BD31403" w14:textId="185CEBF0" w:rsidR="00116F50" w:rsidRDefault="00116F50" w:rsidP="00116F50">
      <w:pPr>
        <w:pStyle w:val="Heading2"/>
      </w:pPr>
      <w:bookmarkStart w:id="79" w:name="_Toc176985843"/>
      <w:r>
        <w:lastRenderedPageBreak/>
        <w:t>8.1. Summary</w:t>
      </w:r>
      <w:bookmarkEnd w:id="79"/>
    </w:p>
    <w:p w14:paraId="6584EC49" w14:textId="4BB7E869" w:rsidR="00EA17FF" w:rsidRDefault="00EA17FF" w:rsidP="00EA17FF">
      <w:pPr>
        <w:pStyle w:val="BodyText"/>
      </w:pPr>
      <w:r>
        <w:t xml:space="preserve">This project can be summarised through </w:t>
      </w:r>
      <w:r w:rsidR="00E81053">
        <w:t>the objectives</w:t>
      </w:r>
      <w:r w:rsidR="00394293">
        <w:t xml:space="preserve"> </w:t>
      </w:r>
      <w:r w:rsidR="002B4325">
        <w:t>established in Chapter 1:</w:t>
      </w:r>
    </w:p>
    <w:p w14:paraId="408C50C5" w14:textId="47934552" w:rsidR="002B4325" w:rsidRPr="002B4325" w:rsidRDefault="0038109C" w:rsidP="003A012B">
      <w:pPr>
        <w:pStyle w:val="objectives"/>
        <w:numPr>
          <w:ilvl w:val="0"/>
          <w:numId w:val="2"/>
        </w:numPr>
      </w:pPr>
      <w:r w:rsidRPr="008D12BE">
        <w:rPr>
          <w:b/>
          <w:bCs/>
        </w:rPr>
        <w:t>To evaluate the implementability of existing FL frameworks.</w:t>
      </w:r>
      <w:r w:rsidR="000C112D">
        <w:rPr>
          <w:b/>
          <w:bCs/>
        </w:rPr>
        <w:t xml:space="preserve"> </w:t>
      </w:r>
      <w:r w:rsidR="003A012B" w:rsidRPr="003A012B">
        <w:t>Section 3.1 serve</w:t>
      </w:r>
      <w:r w:rsidR="003A012B">
        <w:t>d</w:t>
      </w:r>
      <w:r w:rsidR="003A012B" w:rsidRPr="003A012B">
        <w:t xml:space="preserve"> as the starting point for the evaluation of relevant FL frameworks. In Section 5, popular FL frameworks were selected and thoroughly evaluated. Each of the five frameworks included tutorials designed to test their functionalities, primarily aimed at academic purposes. The next objective was to introduce a more realistic FL demonstration beyond academic settings.</w:t>
      </w:r>
    </w:p>
    <w:p w14:paraId="499DF577" w14:textId="5EE2CE98" w:rsidR="00CF25AB" w:rsidRDefault="0038109C" w:rsidP="00813538">
      <w:pPr>
        <w:pStyle w:val="objectives"/>
        <w:numPr>
          <w:ilvl w:val="0"/>
          <w:numId w:val="2"/>
        </w:numPr>
      </w:pPr>
      <w:r w:rsidRPr="00813538">
        <w:rPr>
          <w:b/>
          <w:bCs/>
        </w:rPr>
        <w:t>To develop a cross-client horizontal FL server.</w:t>
      </w:r>
      <w:r>
        <w:t xml:space="preserve"> </w:t>
      </w:r>
      <w:r w:rsidR="00813538" w:rsidRPr="00813538">
        <w:t xml:space="preserve">This objective was met as a natural progression from the first objective and following the literature review in Sections 3.2, 3.3, 3.4, and 3.5. These steps led to the development of a </w:t>
      </w:r>
      <w:r w:rsidR="00813538" w:rsidRPr="00212C8C">
        <w:rPr>
          <w:i/>
          <w:iCs/>
        </w:rPr>
        <w:t>Flask</w:t>
      </w:r>
      <w:r w:rsidR="00813538" w:rsidRPr="00813538">
        <w:t>-based web FL server capable of training models for both technological and medical scenarios using IID and non-IID data.</w:t>
      </w:r>
    </w:p>
    <w:p w14:paraId="1B628E8C" w14:textId="0C0DB0B7" w:rsidR="00B650B0" w:rsidRPr="00B650B0" w:rsidRDefault="0038109C" w:rsidP="0038109C">
      <w:pPr>
        <w:pStyle w:val="objectives"/>
        <w:numPr>
          <w:ilvl w:val="0"/>
          <w:numId w:val="2"/>
        </w:numPr>
      </w:pPr>
      <w:r w:rsidRPr="008D12BE">
        <w:rPr>
          <w:b/>
          <w:bCs/>
        </w:rPr>
        <w:t>Comparison of FL frameworks and cross-client horizontal FL server use cases.</w:t>
      </w:r>
      <w:r w:rsidR="00B650B0">
        <w:rPr>
          <w:b/>
          <w:bCs/>
        </w:rPr>
        <w:t xml:space="preserve"> </w:t>
      </w:r>
      <w:r w:rsidR="00345643" w:rsidRPr="00345643">
        <w:t xml:space="preserve">This objective represents the culmination of the research, with all preceding sections contributing to its achievement. The aim was to </w:t>
      </w:r>
      <w:r w:rsidR="00AD3136">
        <w:t>narrow</w:t>
      </w:r>
      <w:r w:rsidR="00345643" w:rsidRPr="00345643">
        <w:t xml:space="preserve"> the gap between popular FL frameworks and real-world FL use cases through the development of the FL server. The developed server provided an approximation of how a real-world FL system operates, with five clients connecting from different ports to a central server, and a web interface orchestrating the training rounds and displaying both local and global metrics. Despite its limitations, the FL server helped narrow the gap between popular FL frameworks and</w:t>
      </w:r>
      <w:r w:rsidR="00BD6E41">
        <w:t xml:space="preserve"> </w:t>
      </w:r>
      <w:r w:rsidR="00BD6E41" w:rsidRPr="00BD6E41">
        <w:t>real-world FL use cases</w:t>
      </w:r>
      <w:r w:rsidR="00345643" w:rsidRPr="00345643">
        <w:t>.</w:t>
      </w:r>
    </w:p>
    <w:p w14:paraId="2286EE40" w14:textId="0DB07393" w:rsidR="00567346" w:rsidRDefault="00567346" w:rsidP="00567346">
      <w:pPr>
        <w:pStyle w:val="Heading2"/>
      </w:pPr>
      <w:bookmarkStart w:id="80" w:name="_Toc176985844"/>
      <w:r>
        <w:t>8.</w:t>
      </w:r>
      <w:r w:rsidR="009A6D5A">
        <w:t>2</w:t>
      </w:r>
      <w:r>
        <w:t>. Limitations</w:t>
      </w:r>
      <w:bookmarkEnd w:id="80"/>
    </w:p>
    <w:p w14:paraId="3EB0CA66" w14:textId="6766C7E0" w:rsidR="0010224E" w:rsidRDefault="0010224E" w:rsidP="008E653D">
      <w:pPr>
        <w:pStyle w:val="BodyText"/>
      </w:pPr>
      <w:r w:rsidRPr="0010224E">
        <w:t>There are a few limitations regarding the developed FL server. Below is a list of these limitations:</w:t>
      </w:r>
    </w:p>
    <w:p w14:paraId="60A8357F" w14:textId="77777777" w:rsidR="00952411" w:rsidRDefault="00500D47" w:rsidP="00952411">
      <w:pPr>
        <w:pStyle w:val="objectives"/>
        <w:numPr>
          <w:ilvl w:val="0"/>
          <w:numId w:val="2"/>
        </w:numPr>
      </w:pPr>
      <w:r w:rsidRPr="009B4897">
        <w:rPr>
          <w:b/>
          <w:bCs/>
        </w:rPr>
        <w:t>Infrastructure</w:t>
      </w:r>
      <w:r w:rsidR="009B4897" w:rsidRPr="009B4897">
        <w:rPr>
          <w:b/>
          <w:bCs/>
        </w:rPr>
        <w:t xml:space="preserve">: </w:t>
      </w:r>
      <w:r w:rsidR="00952411" w:rsidRPr="00952411">
        <w:t>The application was run on a single machine emulating a network of clients connected to a server. While this served as a proof of concept, it is limited in that, in a real FL setting, each client would be training models from different locations across the globe.</w:t>
      </w:r>
    </w:p>
    <w:p w14:paraId="08D8FA31" w14:textId="0CC009B5" w:rsidR="008244C7" w:rsidRDefault="00794DAC" w:rsidP="008244C7">
      <w:pPr>
        <w:pStyle w:val="objectives"/>
        <w:numPr>
          <w:ilvl w:val="0"/>
          <w:numId w:val="2"/>
        </w:numPr>
      </w:pPr>
      <w:r>
        <w:rPr>
          <w:b/>
          <w:bCs/>
        </w:rPr>
        <w:t>Data:</w:t>
      </w:r>
      <w:r>
        <w:t xml:space="preserve"> </w:t>
      </w:r>
      <w:r w:rsidR="00C5391F" w:rsidRPr="00C5391F">
        <w:t>In real-world scenarios, clients or devices use live data rather than static data. This limitation was known prior to sourcing the data; however, due to time constraints, it would have been challenging to source different APIs with tabular data and images that included both IID and non-IID variants.</w:t>
      </w:r>
      <w:r w:rsidR="000A4D6B">
        <w:t xml:space="preserve"> </w:t>
      </w:r>
      <w:r w:rsidR="00E51AAD" w:rsidRPr="00E51AAD">
        <w:t>Additionally, the size of the datasets used was small because GitHub has limitations when handling files larger than 100MB, and it is recommended to keep repositories under 1GB. Another reason for using smaller datasets was to ensure all data was readily available for use. In real-world scenarios, the datasets would have been significantly larger than the 600KB for the technological data and the 1.40MB for the medical data on average.</w:t>
      </w:r>
    </w:p>
    <w:p w14:paraId="33541D26" w14:textId="6856C1F0" w:rsidR="00E24390" w:rsidRDefault="00D92A33" w:rsidP="00E24390">
      <w:pPr>
        <w:pStyle w:val="objectives"/>
        <w:numPr>
          <w:ilvl w:val="0"/>
          <w:numId w:val="2"/>
        </w:numPr>
      </w:pPr>
      <w:r>
        <w:rPr>
          <w:b/>
          <w:bCs/>
        </w:rPr>
        <w:lastRenderedPageBreak/>
        <w:t>Communication</w:t>
      </w:r>
      <w:r w:rsidR="00E24390">
        <w:rPr>
          <w:b/>
          <w:bCs/>
        </w:rPr>
        <w:t>:</w:t>
      </w:r>
      <w:r w:rsidR="00E24390">
        <w:t xml:space="preserve"> </w:t>
      </w:r>
      <w:r w:rsidR="00D42C46" w:rsidRPr="00D42C46">
        <w:t>The experiment revealed that communication issues between the server and clients, in both directions, can occur. The server is somewhat limited by the lack of a mechanism to control and mitigate these communication issues. Investigating the root cause of this problem would have consumed a significant portion of the time allocated to other sections of this research.</w:t>
      </w:r>
    </w:p>
    <w:p w14:paraId="5E0CDEC0" w14:textId="4E59F48B" w:rsidR="00042CBE" w:rsidRDefault="00FD49ED" w:rsidP="00042CBE">
      <w:pPr>
        <w:pStyle w:val="objectives"/>
        <w:numPr>
          <w:ilvl w:val="0"/>
          <w:numId w:val="2"/>
        </w:numPr>
      </w:pPr>
      <w:r>
        <w:rPr>
          <w:b/>
          <w:bCs/>
        </w:rPr>
        <w:t>Privacy:</w:t>
      </w:r>
      <w:r>
        <w:t xml:space="preserve"> </w:t>
      </w:r>
      <w:r w:rsidR="003E5EEA">
        <w:t xml:space="preserve">FL </w:t>
      </w:r>
      <w:r w:rsidR="00042CBE" w:rsidRPr="00042CBE">
        <w:t>is designed to enhance privacy by focusing on training local models to build a robust global model. Companies often encrypt their data before training, ensuring that sensitive information is not shared with third parties. Due to time constraints, implementing an encryption method for client data was deemed unnecessary, especially since the data used in the FL server was already fully anonymi</w:t>
      </w:r>
      <w:r w:rsidR="00C5391F">
        <w:t>s</w:t>
      </w:r>
      <w:r w:rsidR="00042CBE" w:rsidRPr="00042CBE">
        <w:t>ed.</w:t>
      </w:r>
    </w:p>
    <w:p w14:paraId="62B2A3BB" w14:textId="20FDF44B" w:rsidR="00567346" w:rsidRDefault="00567346" w:rsidP="00567346">
      <w:pPr>
        <w:pStyle w:val="Heading2"/>
      </w:pPr>
      <w:bookmarkStart w:id="81" w:name="_Toc176985845"/>
      <w:r>
        <w:t>8.</w:t>
      </w:r>
      <w:r w:rsidR="000B2385">
        <w:t>3</w:t>
      </w:r>
      <w:r>
        <w:t xml:space="preserve">. </w:t>
      </w:r>
      <w:r w:rsidR="00017EF0">
        <w:t>Future Work</w:t>
      </w:r>
      <w:bookmarkEnd w:id="81"/>
    </w:p>
    <w:p w14:paraId="157DD7ED" w14:textId="2BD71E95" w:rsidR="00143956" w:rsidRDefault="00143956" w:rsidP="00143956">
      <w:pPr>
        <w:pStyle w:val="BodyText"/>
      </w:pPr>
      <w:r>
        <w:t>A</w:t>
      </w:r>
      <w:r w:rsidR="003E3B7E">
        <w:t>bove limitations leave a</w:t>
      </w:r>
      <w:r w:rsidR="00746548">
        <w:t>mple</w:t>
      </w:r>
      <w:r w:rsidR="003E3B7E">
        <w:t xml:space="preserve"> room for improvement</w:t>
      </w:r>
      <w:r w:rsidR="001E52B0">
        <w:t>:</w:t>
      </w:r>
    </w:p>
    <w:p w14:paraId="3115062E" w14:textId="663BF989" w:rsidR="0083726A" w:rsidRDefault="0083726A" w:rsidP="0083726A">
      <w:pPr>
        <w:pStyle w:val="objectives"/>
        <w:numPr>
          <w:ilvl w:val="0"/>
          <w:numId w:val="2"/>
        </w:numPr>
      </w:pPr>
      <w:r w:rsidRPr="009B4897">
        <w:rPr>
          <w:b/>
          <w:bCs/>
        </w:rPr>
        <w:t xml:space="preserve">Infrastructure: </w:t>
      </w:r>
      <w:r w:rsidR="001E52B0" w:rsidRPr="001E52B0">
        <w:t>Establishing a network of clients located in different regions to better align with a real-world FL scenario.</w:t>
      </w:r>
    </w:p>
    <w:p w14:paraId="0E2AE29A" w14:textId="4CF4C1CB" w:rsidR="00516173" w:rsidRDefault="000939EB" w:rsidP="0083726A">
      <w:pPr>
        <w:pStyle w:val="objectives"/>
        <w:numPr>
          <w:ilvl w:val="0"/>
          <w:numId w:val="2"/>
        </w:numPr>
      </w:pPr>
      <w:r>
        <w:rPr>
          <w:b/>
          <w:bCs/>
        </w:rPr>
        <w:t>Data:</w:t>
      </w:r>
      <w:r>
        <w:t xml:space="preserve"> </w:t>
      </w:r>
      <w:r w:rsidR="000B4188" w:rsidRPr="000B4188">
        <w:t>To further approximate a real-world scenario, the use of dynamic data from real-time APIs should be explored. This would also increase the dataset size, providing more data for the models</w:t>
      </w:r>
      <w:r w:rsidR="000B4188">
        <w:t>.</w:t>
      </w:r>
    </w:p>
    <w:p w14:paraId="787C6190" w14:textId="595FD971" w:rsidR="002C6289" w:rsidRDefault="002C6289" w:rsidP="0083726A">
      <w:pPr>
        <w:pStyle w:val="objectives"/>
        <w:numPr>
          <w:ilvl w:val="0"/>
          <w:numId w:val="2"/>
        </w:numPr>
      </w:pPr>
      <w:r>
        <w:rPr>
          <w:b/>
          <w:bCs/>
        </w:rPr>
        <w:t>Communication:</w:t>
      </w:r>
      <w:r>
        <w:t xml:space="preserve"> </w:t>
      </w:r>
      <w:r w:rsidR="00D81C28">
        <w:t xml:space="preserve">Implementing </w:t>
      </w:r>
      <w:r w:rsidR="009B5714" w:rsidRPr="009B5714">
        <w:t>a mechanism to manage communication issues between the server and clients, ensuring smooth operation in both directions.</w:t>
      </w:r>
    </w:p>
    <w:p w14:paraId="11527270" w14:textId="3F9A4366" w:rsidR="00D92B77" w:rsidRDefault="00EC58BD" w:rsidP="0083726A">
      <w:pPr>
        <w:pStyle w:val="objectives"/>
        <w:numPr>
          <w:ilvl w:val="0"/>
          <w:numId w:val="2"/>
        </w:numPr>
      </w:pPr>
      <w:r>
        <w:rPr>
          <w:b/>
          <w:bCs/>
        </w:rPr>
        <w:t>Privacy:</w:t>
      </w:r>
      <w:r>
        <w:t xml:space="preserve"> </w:t>
      </w:r>
      <w:r w:rsidR="007D23D0" w:rsidRPr="007D23D0">
        <w:t>Encrypting client-server communications to ensure client data remains private should be a priority moving forward. This can be achieved by using HTTPS.</w:t>
      </w:r>
    </w:p>
    <w:p w14:paraId="6EFE222C" w14:textId="715E7A8F" w:rsidR="00E25146" w:rsidRDefault="00E25146" w:rsidP="00072A3B">
      <w:pPr>
        <w:pStyle w:val="BodyText"/>
      </w:pPr>
      <w:r w:rsidRPr="00E25146">
        <w:t>Additional improvements, not related to the current limitations, that should be explored include:</w:t>
      </w:r>
    </w:p>
    <w:p w14:paraId="1F9CF041" w14:textId="5EC68F02" w:rsidR="00C86FD7" w:rsidRDefault="0089130C" w:rsidP="00C86FD7">
      <w:pPr>
        <w:pStyle w:val="objectives"/>
        <w:numPr>
          <w:ilvl w:val="0"/>
          <w:numId w:val="2"/>
        </w:numPr>
      </w:pPr>
      <w:r>
        <w:rPr>
          <w:b/>
          <w:bCs/>
        </w:rPr>
        <w:t>ML models used</w:t>
      </w:r>
      <w:r w:rsidR="00C86FD7" w:rsidRPr="009B4897">
        <w:rPr>
          <w:b/>
          <w:bCs/>
        </w:rPr>
        <w:t>:</w:t>
      </w:r>
      <w:r w:rsidR="00E33852">
        <w:t xml:space="preserve"> Different </w:t>
      </w:r>
      <w:r w:rsidR="00F71495">
        <w:t xml:space="preserve">ML </w:t>
      </w:r>
      <w:r w:rsidR="00F71495" w:rsidRPr="00F71495">
        <w:t>model architectures should be explored to find optimal performance across both IID and non-IID data variants.</w:t>
      </w:r>
    </w:p>
    <w:p w14:paraId="11D75BEB" w14:textId="71E6B923" w:rsidR="00BD17D0" w:rsidRDefault="00BD17D0" w:rsidP="00C86FD7">
      <w:pPr>
        <w:pStyle w:val="objectives"/>
        <w:numPr>
          <w:ilvl w:val="0"/>
          <w:numId w:val="2"/>
        </w:numPr>
      </w:pPr>
      <w:r>
        <w:rPr>
          <w:b/>
          <w:bCs/>
        </w:rPr>
        <w:t>Algorithm</w:t>
      </w:r>
      <w:r w:rsidR="00E6789E">
        <w:rPr>
          <w:b/>
          <w:bCs/>
        </w:rPr>
        <w:t>s</w:t>
      </w:r>
      <w:r w:rsidR="00BB0170">
        <w:rPr>
          <w:b/>
          <w:bCs/>
        </w:rPr>
        <w:t>:</w:t>
      </w:r>
      <w:r w:rsidR="00BB0170">
        <w:t xml:space="preserve"> </w:t>
      </w:r>
      <w:r w:rsidR="004C512D" w:rsidRPr="004C512D">
        <w:t>Various algorithms should be investigated to optimize the trade-off between global model improvement and local model performance.</w:t>
      </w:r>
    </w:p>
    <w:p w14:paraId="2A1E34B6" w14:textId="2FC84CE9" w:rsidR="00914CA9" w:rsidRDefault="00914CA9" w:rsidP="00C86FD7">
      <w:pPr>
        <w:pStyle w:val="objectives"/>
        <w:numPr>
          <w:ilvl w:val="0"/>
          <w:numId w:val="2"/>
        </w:numPr>
      </w:pPr>
      <w:r>
        <w:rPr>
          <w:b/>
          <w:bCs/>
        </w:rPr>
        <w:t>Server web features:</w:t>
      </w:r>
      <w:r w:rsidR="004C512D">
        <w:t xml:space="preserve"> </w:t>
      </w:r>
      <w:r w:rsidR="004C512D" w:rsidRPr="004C512D">
        <w:t>Enhancements like visuali</w:t>
      </w:r>
      <w:r w:rsidR="001967C4">
        <w:t>s</w:t>
      </w:r>
      <w:r w:rsidR="004C512D" w:rsidRPr="004C512D">
        <w:t>ing metrics evolution through graphs and adding a database to log and track data for further analysis would be beneficial.</w:t>
      </w:r>
    </w:p>
    <w:p w14:paraId="00A316DD" w14:textId="5597D38A" w:rsidR="00AA6206" w:rsidRDefault="007024B6" w:rsidP="00C86FD7">
      <w:pPr>
        <w:pStyle w:val="objectives"/>
        <w:numPr>
          <w:ilvl w:val="0"/>
          <w:numId w:val="2"/>
        </w:numPr>
      </w:pPr>
      <w:r>
        <w:rPr>
          <w:b/>
          <w:bCs/>
        </w:rPr>
        <w:t xml:space="preserve">Data </w:t>
      </w:r>
      <w:r w:rsidR="003D7A85">
        <w:rPr>
          <w:b/>
          <w:bCs/>
        </w:rPr>
        <w:t>type</w:t>
      </w:r>
      <w:r>
        <w:rPr>
          <w:b/>
          <w:bCs/>
        </w:rPr>
        <w:t>:</w:t>
      </w:r>
      <w:r>
        <w:t xml:space="preserve"> </w:t>
      </w:r>
      <w:r w:rsidR="003D7A85" w:rsidRPr="003D7A85">
        <w:t>The data used in this research included synthetic tabular data and images. Since many industries can benefit from the FL paradigm, other types of data, such as text, audio, and video, should be explored.</w:t>
      </w:r>
    </w:p>
    <w:p w14:paraId="18B16DA3" w14:textId="698E892A" w:rsidR="007A7DD3" w:rsidRDefault="007A7DD3" w:rsidP="007A7DD3">
      <w:pPr>
        <w:pStyle w:val="Heading2"/>
      </w:pPr>
      <w:bookmarkStart w:id="82" w:name="_Toc176985846"/>
      <w:r>
        <w:lastRenderedPageBreak/>
        <w:t>8.</w:t>
      </w:r>
      <w:r w:rsidR="000B2385">
        <w:t>4</w:t>
      </w:r>
      <w:r>
        <w:t xml:space="preserve">. </w:t>
      </w:r>
      <w:r w:rsidR="00017EF0">
        <w:t>Recommendations</w:t>
      </w:r>
      <w:bookmarkEnd w:id="82"/>
    </w:p>
    <w:p w14:paraId="34B54EC2" w14:textId="6427435C" w:rsidR="00D90F96" w:rsidRPr="00832AA4" w:rsidRDefault="00D90F96" w:rsidP="00832AA4">
      <w:pPr>
        <w:pStyle w:val="BodyText"/>
      </w:pPr>
      <w:r w:rsidRPr="00D90F96">
        <w:t xml:space="preserve">The FL server was developed on Ubuntu 22.04.4 LTS, and it is recommended to use the same OS for deployment, as no other </w:t>
      </w:r>
      <w:r>
        <w:t>OSs</w:t>
      </w:r>
      <w:r w:rsidRPr="00D90F96">
        <w:t xml:space="preserve"> have been tested with this application. Additionally, instructions for cloning the repository and running the experiment can be found in Section X of the Annex.</w:t>
      </w:r>
    </w:p>
    <w:p w14:paraId="4422C847" w14:textId="77777777" w:rsidR="00042F6D" w:rsidRDefault="00042F6D" w:rsidP="00102E46">
      <w:pPr>
        <w:pStyle w:val="Heading1"/>
      </w:pPr>
      <w:bookmarkStart w:id="83" w:name="_Toc176985847"/>
      <w:r>
        <w:t>9.</w:t>
      </w:r>
      <w:r>
        <w:tab/>
        <w:t>References</w:t>
      </w:r>
      <w:bookmarkEnd w:id="83"/>
    </w:p>
    <w:p w14:paraId="056A1587" w14:textId="77777777" w:rsidR="00042F6D" w:rsidRDefault="00042F6D" w:rsidP="00102E46">
      <w:pPr>
        <w:pStyle w:val="Heading1"/>
      </w:pPr>
      <w:bookmarkStart w:id="84" w:name="_Toc176985848"/>
      <w:r>
        <w:t>10.</w:t>
      </w:r>
      <w:r>
        <w:tab/>
        <w:t>Annex</w:t>
      </w:r>
      <w:bookmarkEnd w:id="84"/>
    </w:p>
    <w:p w14:paraId="51C88554" w14:textId="77777777" w:rsidR="00042F6D" w:rsidRDefault="00042F6D" w:rsidP="00102E46">
      <w:pPr>
        <w:pStyle w:val="Heading2"/>
      </w:pPr>
      <w:bookmarkStart w:id="85" w:name="_Toc176985849"/>
      <w:r>
        <w:t>10.1.</w:t>
      </w:r>
      <w:r>
        <w:tab/>
        <w:t>Equipment and Software Configuration</w:t>
      </w:r>
      <w:bookmarkEnd w:id="85"/>
    </w:p>
    <w:p w14:paraId="14AFC494" w14:textId="77777777" w:rsidR="00042F6D" w:rsidRDefault="00042F6D" w:rsidP="00102E46">
      <w:pPr>
        <w:pStyle w:val="Heading2"/>
      </w:pPr>
      <w:bookmarkStart w:id="86" w:name="_Toc176985850"/>
      <w:r>
        <w:t>10.2.</w:t>
      </w:r>
      <w:r>
        <w:tab/>
        <w:t>Federated Learning Frameworks Implementation</w:t>
      </w:r>
      <w:bookmarkEnd w:id="86"/>
    </w:p>
    <w:p w14:paraId="52867997" w14:textId="77777777" w:rsidR="00DC7483" w:rsidRDefault="00DC7483" w:rsidP="00D1382B">
      <w:pPr>
        <w:pStyle w:val="BodyText"/>
      </w:pPr>
      <w:r>
        <w:t>To provide more clarity on the evaluations performed in Section 5, here are some steps to deploy the FL frameworks. First, clone each repository onto your laptop. Consider creating separate environments whenever possible to avoid dependency conflicts. Finally, refer to the support communities available on each FL framework's GitHub repository for additional assistance.</w:t>
      </w:r>
    </w:p>
    <w:p w14:paraId="36152C2C" w14:textId="77777777" w:rsidR="00042F6D" w:rsidRDefault="00042F6D" w:rsidP="00102E46">
      <w:pPr>
        <w:pStyle w:val="Heading3"/>
      </w:pPr>
      <w:bookmarkStart w:id="87" w:name="_Toc176985851"/>
      <w:r>
        <w:t>10.2.1.</w:t>
      </w:r>
      <w:r>
        <w:tab/>
        <w:t>PySyft</w:t>
      </w:r>
      <w:bookmarkEnd w:id="87"/>
    </w:p>
    <w:p w14:paraId="73BC0599" w14:textId="445135EA" w:rsidR="008A3E50" w:rsidRDefault="00F932BA" w:rsidP="00D1382B">
      <w:pPr>
        <w:pStyle w:val="BodyText"/>
      </w:pPr>
      <w:r>
        <w:t xml:space="preserve">A set of twelve tutorials in JN format were evaluated. </w:t>
      </w:r>
      <w:r w:rsidRPr="00D1382B">
        <w:t>PySyft</w:t>
      </w:r>
      <w:r>
        <w:t xml:space="preserve"> allows interaction using JN with its API. The version of </w:t>
      </w:r>
      <w:r w:rsidRPr="00D1382B">
        <w:t xml:space="preserve">syft </w:t>
      </w:r>
      <w:r>
        <w:t xml:space="preserve">installed was 0.9.1b1. </w:t>
      </w:r>
      <w:r w:rsidR="00D1382B">
        <w:t xml:space="preserve"> </w:t>
      </w:r>
      <w:r w:rsidR="00A23430">
        <w:t xml:space="preserve">To log in as the data owner, the credentials were changed. By default, the email and password are set. To customize them, it was necessary to adjust the </w:t>
      </w:r>
      <w:r w:rsidR="00A23430" w:rsidRPr="00D1382B">
        <w:t>Syft</w:t>
      </w:r>
      <w:r w:rsidR="00A23430">
        <w:t xml:space="preserve"> package code. Otherwise, it was not possible to change the credentials for the root user using the API.</w:t>
      </w:r>
      <w:r w:rsidR="00D1382B">
        <w:t xml:space="preserve"> </w:t>
      </w:r>
      <w:r w:rsidR="001B107B">
        <w:t>Once the server is launched by calling datasite_</w:t>
      </w:r>
      <w:r w:rsidR="001B107B" w:rsidRPr="00D1382B">
        <w:t>client</w:t>
      </w:r>
      <w:r w:rsidR="001B107B">
        <w:t xml:space="preserve"> in JN, a welcome greeting appears (Figure 10.2.3). Instead of finding a user-friendly interface for managing the FL experiments, the localhost server presented a non-user-friendly interface</w:t>
      </w:r>
      <w:r w:rsidR="00D1382B">
        <w:t xml:space="preserve">. </w:t>
      </w:r>
      <w:r w:rsidR="008A3E50">
        <w:t>To see the rest of the JN, refer to the GitHub repository created for this project (Rico, J., 2023a).</w:t>
      </w:r>
    </w:p>
    <w:p w14:paraId="654C559F" w14:textId="77777777" w:rsidR="00042F6D" w:rsidRDefault="00042F6D" w:rsidP="00102E46">
      <w:pPr>
        <w:pStyle w:val="Heading3"/>
      </w:pPr>
      <w:bookmarkStart w:id="88" w:name="_Toc176985852"/>
      <w:r>
        <w:t>10.2.2.</w:t>
      </w:r>
      <w:r>
        <w:tab/>
        <w:t>FATE</w:t>
      </w:r>
      <w:bookmarkEnd w:id="88"/>
    </w:p>
    <w:p w14:paraId="4CF42FF8" w14:textId="77777777" w:rsidR="00DA3E30" w:rsidRDefault="00DA3E30" w:rsidP="00D1382B">
      <w:pPr>
        <w:pStyle w:val="BodyText"/>
      </w:pPr>
      <w:r>
        <w:t xml:space="preserve">The FATE FL framework allows for the creation of pipelines that include setting up the environment, loading data, initializing models, training, making predictions, and execution. The general functionality is to simulate FL and ensure data privacy. To launch the </w:t>
      </w:r>
      <w:r w:rsidRPr="00D1382B">
        <w:t>Hetero-NN</w:t>
      </w:r>
      <w:r>
        <w:t xml:space="preserve"> and </w:t>
      </w:r>
      <w:r w:rsidRPr="00D1382B">
        <w:t xml:space="preserve">Hetero-SecureBoost </w:t>
      </w:r>
      <w:r>
        <w:t>tutorials navigate to their respective directories.</w:t>
      </w:r>
    </w:p>
    <w:p w14:paraId="7AB4A4C1" w14:textId="77777777" w:rsidR="00B96A6A" w:rsidRDefault="00B96A6A" w:rsidP="00D1382B">
      <w:pPr>
        <w:pStyle w:val="BodyText"/>
      </w:pPr>
      <w:r>
        <w:t xml:space="preserve">The hetero_nn.py script prepares a FL environment in the FATE framework for training a neural network model over the heterogeneously partitioned data. It loads the required libraries and defines training and predict functions. The train function initializes both guest and host context models and their training, while the </w:t>
      </w:r>
      <w:r w:rsidRPr="00D1382B">
        <w:t>predict</w:t>
      </w:r>
      <w:r>
        <w:t xml:space="preserve"> function is used to make predictions. The </w:t>
      </w:r>
      <w:r w:rsidRPr="00D1382B">
        <w:t xml:space="preserve">get_setting </w:t>
      </w:r>
      <w:r>
        <w:t>function loads the dataset, model, optimizer, and training arguments. The run function orchestrates these steps and calculates the AUC score if the context is guest. Finally, the script is called using the multiprocessor launcher of FATE.</w:t>
      </w:r>
    </w:p>
    <w:p w14:paraId="1FF452EC" w14:textId="77777777" w:rsidR="00FA7F43" w:rsidRDefault="00FA7F43" w:rsidP="00D1382B">
      <w:pPr>
        <w:pStyle w:val="BodyText"/>
      </w:pPr>
      <w:bookmarkStart w:id="89" w:name="_Hlk174049410"/>
      <w:r>
        <w:lastRenderedPageBreak/>
        <w:t xml:space="preserve">The sbt.py script is initiating a FL environment to train a secure boosting tree model using the FATE framework. The script imports required libraries. The train function initializes and trains the model for both guest and host contexts with parameters: number of trees, objective, max depth, and learning rate. The predict function makes the predictions from the trained model. The function </w:t>
      </w:r>
      <w:r w:rsidRPr="00D1382B">
        <w:t>csv_to_df</w:t>
      </w:r>
      <w:r>
        <w:t xml:space="preserve"> reads CSV files into FATE data frames. The run function handles the flows of training and prediction, working in the distinction between guest and host data. Finally, the script is called using the multiprocessor launcher of FATE.</w:t>
      </w:r>
      <w:bookmarkEnd w:id="89"/>
    </w:p>
    <w:p w14:paraId="3C7D9319" w14:textId="77777777" w:rsidR="00042F6D" w:rsidRDefault="00042F6D" w:rsidP="00102E46">
      <w:pPr>
        <w:pStyle w:val="Heading3"/>
      </w:pPr>
      <w:bookmarkStart w:id="90" w:name="_Toc176985853"/>
      <w:r>
        <w:t>10.2.3.</w:t>
      </w:r>
      <w:r>
        <w:tab/>
        <w:t>Flower</w:t>
      </w:r>
      <w:bookmarkEnd w:id="90"/>
    </w:p>
    <w:p w14:paraId="4381BCB6" w14:textId="77777777" w:rsidR="00A23596" w:rsidRDefault="00A23596" w:rsidP="00D1382B">
      <w:pPr>
        <w:pStyle w:val="BodyText"/>
      </w:pPr>
      <w:r>
        <w:t xml:space="preserve">This framework allows to experiment with many scenarios, example </w:t>
      </w:r>
      <w:r w:rsidRPr="00D1382B">
        <w:t xml:space="preserve">vertical-fl </w:t>
      </w:r>
      <w:r>
        <w:t xml:space="preserve">and </w:t>
      </w:r>
      <w:r w:rsidRPr="00D1382B">
        <w:t>pytorch-from-centralized-to-federated</w:t>
      </w:r>
      <w:r>
        <w:t xml:space="preserve"> were evaluated. To start clone the repositories, it is recommended to create environments to avoid any dependency conflict when installing packages.</w:t>
      </w:r>
    </w:p>
    <w:p w14:paraId="2077BB29" w14:textId="77777777" w:rsidR="007E6E7A" w:rsidRDefault="007E6E7A" w:rsidP="00D1382B">
      <w:pPr>
        <w:pStyle w:val="BodyText"/>
      </w:pPr>
      <w:r>
        <w:t>The first example shows how to implement VFL using the Flower framework on the Titanic dataset for binary classification. In this case, clients have a different set of features in the dataset, and the server will have the labels. The data preprocessing steps are the binning of ages into categories (child, adult, elderly), extraction of titles from the names, and conversion of categorical features into One-Hot encodings. In more detail, the dataset has three partitions: Client 1 includes family connections and accommodation, Client 2 includes personal attributes, and Client 3 includes the remaining features. Each client trains a simple linear regression model for the partition. The server aggregates these models through the FedAvg strategy in strategy.py, whereby the server combines client embeddings, computes gradients and updates the global model through backpropagation. The simulation.py script coordinates the training process over 1000 rounds, where clients are sampled, and the results are aggregated, and the model is evaluated. Output logs which include detailed progress on the client sampling, result aggregation, and accuracy evaluation at various checkpoints.</w:t>
      </w:r>
    </w:p>
    <w:p w14:paraId="11B4D7DD" w14:textId="4DA72C78" w:rsidR="007769DD" w:rsidRDefault="007769DD" w:rsidP="00D1382B">
      <w:pPr>
        <w:pStyle w:val="BodyText"/>
      </w:pPr>
      <w:r>
        <w:t xml:space="preserve">The second example </w:t>
      </w:r>
      <w:r w:rsidRPr="00D1382B">
        <w:t>pytorch-from-centralized-to-federated</w:t>
      </w:r>
      <w:r>
        <w:t xml:space="preserve"> demonstrates how to transition a machine learning project from a centralized setup to a federated learning setup using Flower and </w:t>
      </w:r>
      <w:r w:rsidRPr="00D1382B">
        <w:t>PyTorch</w:t>
      </w:r>
      <w:r>
        <w:t xml:space="preserve">. For instance, on the centralized setup, training the CIFAR-10 dataset on a </w:t>
      </w:r>
      <w:r w:rsidR="000C08DE">
        <w:t>CNN</w:t>
      </w:r>
      <w:r>
        <w:t xml:space="preserve"> to run on a single machine yielded an accuracy of 37.8% after two epochs. This approach is actually useful, since it has the whole dataset, and hence maximum learnings could be retained for the model. The federated setup can distribute the data among a number of clients, where data is trained individually on a local basis. In this respect, the Flower framework orchestrates this aggregation of client updates to further refine the global model. The federated training logs are illustrative of the server coordinating client updates over 10 rounds, achieving a higher accuracy rate by 48.9%. This higher accuracy indicates how federated learning will be able to make use of different data sources across distributed channels while gaining from different data distributions among clients and enhancing generalization capabilities. However, this leads to further complications within federated learning, particularly communication overhead and effective aggregation strategies. For instance, Flower shows the </w:t>
      </w:r>
      <w:r>
        <w:lastRenderedPageBreak/>
        <w:t>pragmatic support of federated learning: if nothing else, collaborative training can be realized with data privacy kept on the spot because no raw data is exchanged between clients, making Flower practical for real-world applications where data is inherently distributed.</w:t>
      </w:r>
    </w:p>
    <w:p w14:paraId="3880F3DC" w14:textId="77777777" w:rsidR="00042F6D" w:rsidRDefault="00042F6D" w:rsidP="00102E46">
      <w:pPr>
        <w:pStyle w:val="Heading3"/>
      </w:pPr>
      <w:bookmarkStart w:id="91" w:name="_Toc176985854"/>
      <w:r>
        <w:t>10.2.4.</w:t>
      </w:r>
      <w:r>
        <w:tab/>
        <w:t>FedML</w:t>
      </w:r>
      <w:bookmarkEnd w:id="91"/>
    </w:p>
    <w:p w14:paraId="14AF4EA1" w14:textId="2EFC275B" w:rsidR="00C41C37" w:rsidRDefault="00C41C37" w:rsidP="00D1382B">
      <w:pPr>
        <w:pStyle w:val="BodyText"/>
      </w:pPr>
      <w:r>
        <w:t xml:space="preserve">To run </w:t>
      </w:r>
      <w:r w:rsidRPr="00D1382B">
        <w:t>FedAvg MNIST LR</w:t>
      </w:r>
      <w:r>
        <w:t xml:space="preserve"> and </w:t>
      </w:r>
      <w:r w:rsidRPr="00D1382B">
        <w:t>Heart Disease</w:t>
      </w:r>
      <w:r>
        <w:t xml:space="preserve"> examples is recommended to create an environment to install required packages. Starting with </w:t>
      </w:r>
      <w:r w:rsidRPr="00D1382B">
        <w:t>FedAvg MNIST LR</w:t>
      </w:r>
      <w:r>
        <w:t xml:space="preserve"> open three terminals, one for the server and two for the clients, carefully run these commands:</w:t>
      </w:r>
    </w:p>
    <w:p w14:paraId="246828B1" w14:textId="77777777" w:rsidR="00C41C37" w:rsidRPr="00E57CB5" w:rsidRDefault="00C41C37" w:rsidP="00E57CB5">
      <w:pPr>
        <w:pStyle w:val="BulletObjective"/>
      </w:pPr>
      <w:r w:rsidRPr="00E57CB5">
        <w:t>First terminal ./run_server.sh 1</w:t>
      </w:r>
    </w:p>
    <w:p w14:paraId="4AEDDC9A" w14:textId="77777777" w:rsidR="00C41C37" w:rsidRPr="00E57CB5" w:rsidRDefault="00C41C37" w:rsidP="00E57CB5">
      <w:pPr>
        <w:pStyle w:val="BulletObjective"/>
      </w:pPr>
      <w:r w:rsidRPr="00E57CB5">
        <w:t>Second terminal ./run_client.sh 1 1</w:t>
      </w:r>
    </w:p>
    <w:p w14:paraId="2234D2AB" w14:textId="77777777" w:rsidR="00C41C37" w:rsidRPr="00E57CB5" w:rsidRDefault="00C41C37" w:rsidP="00E57CB5">
      <w:pPr>
        <w:pStyle w:val="BulletObjective"/>
      </w:pPr>
      <w:r w:rsidRPr="00E57CB5">
        <w:t>Third terminal ./run_client.sh 2 2</w:t>
      </w:r>
    </w:p>
    <w:p w14:paraId="25E75060" w14:textId="77777777" w:rsidR="005E442D" w:rsidRDefault="005E442D" w:rsidP="00E57CB5">
      <w:pPr>
        <w:pStyle w:val="BodyText"/>
      </w:pPr>
      <w:r>
        <w:t xml:space="preserve">For the </w:t>
      </w:r>
      <w:r w:rsidRPr="00E57CB5">
        <w:rPr>
          <w:i/>
          <w:iCs/>
        </w:rPr>
        <w:t>Heart Disease</w:t>
      </w:r>
      <w:r w:rsidRPr="00E57CB5">
        <w:t xml:space="preserve"> </w:t>
      </w:r>
      <w:r>
        <w:t>example, five terminals were needed, one for the server and four for each of the hospitals.</w:t>
      </w:r>
    </w:p>
    <w:p w14:paraId="3603272D" w14:textId="77777777" w:rsidR="005E442D" w:rsidRDefault="005E442D" w:rsidP="00E57CB5">
      <w:pPr>
        <w:pStyle w:val="BulletObjective"/>
      </w:pPr>
      <w:r>
        <w:t>First terminal ./run_simulation.sh 1</w:t>
      </w:r>
    </w:p>
    <w:p w14:paraId="3202BAF2" w14:textId="77777777" w:rsidR="005E442D" w:rsidRDefault="005E442D" w:rsidP="00E57CB5">
      <w:pPr>
        <w:pStyle w:val="BulletObjective"/>
      </w:pPr>
      <w:r>
        <w:t>Second terminal ./run_client.sh 1 1</w:t>
      </w:r>
    </w:p>
    <w:p w14:paraId="2DCAA856" w14:textId="77777777" w:rsidR="005E442D" w:rsidRDefault="005E442D" w:rsidP="00E57CB5">
      <w:pPr>
        <w:pStyle w:val="BulletObjective"/>
      </w:pPr>
      <w:r>
        <w:t>Third terminal ./run_client.sh 2 2</w:t>
      </w:r>
    </w:p>
    <w:p w14:paraId="52A8BD96" w14:textId="77777777" w:rsidR="005E442D" w:rsidRDefault="005E442D" w:rsidP="00E57CB5">
      <w:pPr>
        <w:pStyle w:val="BulletObjective"/>
      </w:pPr>
      <w:r>
        <w:t>Fourth terminal ./run_client.sh 3 3</w:t>
      </w:r>
    </w:p>
    <w:p w14:paraId="2E7E153C" w14:textId="77777777" w:rsidR="005E442D" w:rsidRDefault="005E442D" w:rsidP="00E57CB5">
      <w:pPr>
        <w:pStyle w:val="BulletObjective"/>
      </w:pPr>
      <w:r>
        <w:t>Fifth terminal ./run_client.sh 4 4</w:t>
      </w:r>
    </w:p>
    <w:p w14:paraId="4DA26FF2" w14:textId="4618073A" w:rsidR="00042F6D" w:rsidRDefault="00042F6D" w:rsidP="00102E46">
      <w:pPr>
        <w:pStyle w:val="Heading3"/>
      </w:pPr>
      <w:bookmarkStart w:id="92" w:name="_Toc176985855"/>
      <w:r>
        <w:t>10.2.5.</w:t>
      </w:r>
      <w:r>
        <w:tab/>
        <w:t>TensorFlow Federated</w:t>
      </w:r>
      <w:bookmarkEnd w:id="92"/>
    </w:p>
    <w:p w14:paraId="1ED0B660" w14:textId="77777777" w:rsidR="006C06A7" w:rsidRDefault="006C06A7" w:rsidP="00E57CB5">
      <w:pPr>
        <w:pStyle w:val="BodyText"/>
      </w:pPr>
      <w:r>
        <w:t xml:space="preserve">TTF has about twenty JNs to experiment with them (google-parfait, 2018). It is recommended to create and environment and install requirements to avoid package conflicts. Two tutorials were explored </w:t>
      </w:r>
      <w:r w:rsidRPr="00E57CB5">
        <w:t xml:space="preserve">FL for image classification </w:t>
      </w:r>
      <w:r>
        <w:t xml:space="preserve">and </w:t>
      </w:r>
      <w:r w:rsidRPr="00E57CB5">
        <w:t>building your own FL algorithm with TFF</w:t>
      </w:r>
      <w:r>
        <w:t>.</w:t>
      </w:r>
    </w:p>
    <w:p w14:paraId="62C4467B" w14:textId="77777777" w:rsidR="006C06A7" w:rsidRPr="006C06A7" w:rsidRDefault="006C06A7" w:rsidP="006C06A7"/>
    <w:sectPr w:rsidR="006C06A7" w:rsidRPr="006C06A7" w:rsidSect="005B5A0D">
      <w:pgSz w:w="11906" w:h="16838"/>
      <w:pgMar w:top="1134" w:right="1134"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E8799D" w14:textId="77777777" w:rsidR="001236FB" w:rsidRDefault="001236FB" w:rsidP="0010394F">
      <w:r>
        <w:separator/>
      </w:r>
    </w:p>
  </w:endnote>
  <w:endnote w:type="continuationSeparator" w:id="0">
    <w:p w14:paraId="716D24F3" w14:textId="77777777" w:rsidR="001236FB" w:rsidRDefault="001236FB" w:rsidP="001039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Aptos Display">
    <w:charset w:val="00"/>
    <w:family w:val="swiss"/>
    <w:pitch w:val="variable"/>
    <w:sig w:usb0="20000287" w:usb1="00000003" w:usb2="00000000" w:usb3="00000000" w:csb0="0000019F" w:csb1="00000000"/>
  </w:font>
  <w:font w:name="Arial MT">
    <w:altName w:val="Arial"/>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183629"/>
      <w:docPartObj>
        <w:docPartGallery w:val="Page Numbers (Bottom of Page)"/>
        <w:docPartUnique/>
      </w:docPartObj>
    </w:sdtPr>
    <w:sdtEndPr>
      <w:rPr>
        <w:noProof/>
      </w:rPr>
    </w:sdtEndPr>
    <w:sdtContent>
      <w:p w14:paraId="3831B949" w14:textId="54BAE0D1" w:rsidR="005B5A0D" w:rsidRDefault="005B5A0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3809D0A" w14:textId="77777777" w:rsidR="0010394F" w:rsidRDefault="001039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086803" w14:textId="77777777" w:rsidR="001236FB" w:rsidRDefault="001236FB" w:rsidP="0010394F">
      <w:r>
        <w:separator/>
      </w:r>
    </w:p>
  </w:footnote>
  <w:footnote w:type="continuationSeparator" w:id="0">
    <w:p w14:paraId="2F68E9B0" w14:textId="77777777" w:rsidR="001236FB" w:rsidRDefault="001236FB" w:rsidP="001039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861542"/>
    <w:multiLevelType w:val="multilevel"/>
    <w:tmpl w:val="82B26A1E"/>
    <w:lvl w:ilvl="0">
      <w:start w:val="1"/>
      <w:numFmt w:val="bullet"/>
      <w:lvlText w:val=""/>
      <w:lvlJc w:val="left"/>
      <w:pPr>
        <w:tabs>
          <w:tab w:val="num" w:pos="0"/>
        </w:tabs>
        <w:ind w:left="1730" w:hanging="360"/>
      </w:pPr>
      <w:rPr>
        <w:rFonts w:ascii="Symbol" w:hAnsi="Symbol" w:cs="Symbol" w:hint="default"/>
      </w:rPr>
    </w:lvl>
    <w:lvl w:ilvl="1">
      <w:start w:val="1"/>
      <w:numFmt w:val="bullet"/>
      <w:lvlText w:val="o"/>
      <w:lvlJc w:val="left"/>
      <w:pPr>
        <w:tabs>
          <w:tab w:val="num" w:pos="0"/>
        </w:tabs>
        <w:ind w:left="2450" w:hanging="360"/>
      </w:pPr>
      <w:rPr>
        <w:rFonts w:ascii="Courier New" w:hAnsi="Courier New" w:cs="Courier New"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abstractNum w:abstractNumId="1" w15:restartNumberingAfterBreak="0">
    <w:nsid w:val="1A852838"/>
    <w:multiLevelType w:val="hybridMultilevel"/>
    <w:tmpl w:val="717AF13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E140BE9"/>
    <w:multiLevelType w:val="hybridMultilevel"/>
    <w:tmpl w:val="4F44368E"/>
    <w:lvl w:ilvl="0" w:tplc="6C94E29E">
      <w:start w:val="1"/>
      <w:numFmt w:val="bullet"/>
      <w:suff w:val="nothing"/>
      <w:lvlText w:val=""/>
      <w:lvlJc w:val="left"/>
      <w:pPr>
        <w:ind w:left="0" w:firstLine="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68503C9"/>
    <w:multiLevelType w:val="hybridMultilevel"/>
    <w:tmpl w:val="3EE088DA"/>
    <w:lvl w:ilvl="0" w:tplc="0BC038C0">
      <w:start w:val="1"/>
      <w:numFmt w:val="bullet"/>
      <w:pStyle w:val="BulletObjective"/>
      <w:suff w:val="nothing"/>
      <w:lvlText w:val=""/>
      <w:lvlJc w:val="left"/>
      <w:pPr>
        <w:ind w:left="0" w:firstLine="0"/>
      </w:pPr>
      <w:rPr>
        <w:rFonts w:ascii="Symbol" w:hAnsi="Symbol" w:hint="default"/>
      </w:rPr>
    </w:lvl>
    <w:lvl w:ilvl="1" w:tplc="92487EEA">
      <w:start w:val="1"/>
      <w:numFmt w:val="bullet"/>
      <w:pStyle w:val="SubObjectivs"/>
      <w:suff w:val="nothing"/>
      <w:lvlText w:val="o"/>
      <w:lvlJc w:val="left"/>
      <w:pPr>
        <w:ind w:left="1440" w:hanging="360"/>
      </w:pPr>
      <w:rPr>
        <w:rFonts w:ascii="Courier New" w:hAnsi="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4B220F9D"/>
    <w:multiLevelType w:val="hybridMultilevel"/>
    <w:tmpl w:val="5E762F46"/>
    <w:lvl w:ilvl="0" w:tplc="96E8C808">
      <w:numFmt w:val="bullet"/>
      <w:lvlText w:val="•"/>
      <w:lvlJc w:val="left"/>
      <w:pPr>
        <w:ind w:left="1080" w:hanging="720"/>
      </w:pPr>
      <w:rPr>
        <w:rFonts w:ascii="Arial" w:eastAsiaTheme="minorHAnsi" w:hAnsi="Arial" w:cs="Aria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588D6ED1"/>
    <w:multiLevelType w:val="multilevel"/>
    <w:tmpl w:val="4BB0F0DA"/>
    <w:lvl w:ilvl="0">
      <w:start w:val="1"/>
      <w:numFmt w:val="bullet"/>
      <w:lvlText w:val=""/>
      <w:lvlJc w:val="left"/>
      <w:pPr>
        <w:tabs>
          <w:tab w:val="num" w:pos="0"/>
        </w:tabs>
        <w:ind w:left="1730" w:hanging="360"/>
      </w:pPr>
      <w:rPr>
        <w:rFonts w:ascii="Symbol" w:hAnsi="Symbol" w:cs="Symbol" w:hint="default"/>
      </w:rPr>
    </w:lvl>
    <w:lvl w:ilvl="1">
      <w:start w:val="1"/>
      <w:numFmt w:val="bullet"/>
      <w:lvlText w:val=""/>
      <w:lvlJc w:val="left"/>
      <w:pPr>
        <w:tabs>
          <w:tab w:val="num" w:pos="0"/>
        </w:tabs>
        <w:ind w:left="2450" w:hanging="360"/>
      </w:pPr>
      <w:rPr>
        <w:rFonts w:ascii="Symbol" w:hAnsi="Symbol" w:cs="Symbol" w:hint="default"/>
      </w:rPr>
    </w:lvl>
    <w:lvl w:ilvl="2">
      <w:start w:val="1"/>
      <w:numFmt w:val="bullet"/>
      <w:lvlText w:val=""/>
      <w:lvlJc w:val="left"/>
      <w:pPr>
        <w:tabs>
          <w:tab w:val="num" w:pos="0"/>
        </w:tabs>
        <w:ind w:left="3170" w:hanging="360"/>
      </w:pPr>
      <w:rPr>
        <w:rFonts w:ascii="Wingdings" w:hAnsi="Wingdings" w:cs="Wingdings" w:hint="default"/>
      </w:rPr>
    </w:lvl>
    <w:lvl w:ilvl="3">
      <w:start w:val="1"/>
      <w:numFmt w:val="bullet"/>
      <w:lvlText w:val=""/>
      <w:lvlJc w:val="left"/>
      <w:pPr>
        <w:tabs>
          <w:tab w:val="num" w:pos="0"/>
        </w:tabs>
        <w:ind w:left="3890" w:hanging="360"/>
      </w:pPr>
      <w:rPr>
        <w:rFonts w:ascii="Symbol" w:hAnsi="Symbol" w:cs="Symbol" w:hint="default"/>
      </w:rPr>
    </w:lvl>
    <w:lvl w:ilvl="4">
      <w:start w:val="1"/>
      <w:numFmt w:val="bullet"/>
      <w:lvlText w:val="o"/>
      <w:lvlJc w:val="left"/>
      <w:pPr>
        <w:tabs>
          <w:tab w:val="num" w:pos="0"/>
        </w:tabs>
        <w:ind w:left="4610" w:hanging="360"/>
      </w:pPr>
      <w:rPr>
        <w:rFonts w:ascii="Courier New" w:hAnsi="Courier New" w:cs="Courier New" w:hint="default"/>
      </w:rPr>
    </w:lvl>
    <w:lvl w:ilvl="5">
      <w:start w:val="1"/>
      <w:numFmt w:val="bullet"/>
      <w:lvlText w:val=""/>
      <w:lvlJc w:val="left"/>
      <w:pPr>
        <w:tabs>
          <w:tab w:val="num" w:pos="0"/>
        </w:tabs>
        <w:ind w:left="5330" w:hanging="360"/>
      </w:pPr>
      <w:rPr>
        <w:rFonts w:ascii="Wingdings" w:hAnsi="Wingdings" w:cs="Wingdings" w:hint="default"/>
      </w:rPr>
    </w:lvl>
    <w:lvl w:ilvl="6">
      <w:start w:val="1"/>
      <w:numFmt w:val="bullet"/>
      <w:lvlText w:val=""/>
      <w:lvlJc w:val="left"/>
      <w:pPr>
        <w:tabs>
          <w:tab w:val="num" w:pos="0"/>
        </w:tabs>
        <w:ind w:left="6050" w:hanging="360"/>
      </w:pPr>
      <w:rPr>
        <w:rFonts w:ascii="Symbol" w:hAnsi="Symbol" w:cs="Symbol" w:hint="default"/>
      </w:rPr>
    </w:lvl>
    <w:lvl w:ilvl="7">
      <w:start w:val="1"/>
      <w:numFmt w:val="bullet"/>
      <w:lvlText w:val="o"/>
      <w:lvlJc w:val="left"/>
      <w:pPr>
        <w:tabs>
          <w:tab w:val="num" w:pos="0"/>
        </w:tabs>
        <w:ind w:left="6770" w:hanging="360"/>
      </w:pPr>
      <w:rPr>
        <w:rFonts w:ascii="Courier New" w:hAnsi="Courier New" w:cs="Courier New" w:hint="default"/>
      </w:rPr>
    </w:lvl>
    <w:lvl w:ilvl="8">
      <w:start w:val="1"/>
      <w:numFmt w:val="bullet"/>
      <w:lvlText w:val=""/>
      <w:lvlJc w:val="left"/>
      <w:pPr>
        <w:tabs>
          <w:tab w:val="num" w:pos="0"/>
        </w:tabs>
        <w:ind w:left="7490" w:hanging="360"/>
      </w:pPr>
      <w:rPr>
        <w:rFonts w:ascii="Wingdings" w:hAnsi="Wingdings" w:cs="Wingdings" w:hint="default"/>
      </w:rPr>
    </w:lvl>
  </w:abstractNum>
  <w:num w:numId="1" w16cid:durableId="786503781">
    <w:abstractNumId w:val="1"/>
  </w:num>
  <w:num w:numId="2" w16cid:durableId="586227944">
    <w:abstractNumId w:val="2"/>
  </w:num>
  <w:num w:numId="3" w16cid:durableId="1615942809">
    <w:abstractNumId w:val="3"/>
  </w:num>
  <w:num w:numId="4" w16cid:durableId="1868982971">
    <w:abstractNumId w:val="4"/>
  </w:num>
  <w:num w:numId="5" w16cid:durableId="1738287287">
    <w:abstractNumId w:val="0"/>
  </w:num>
  <w:num w:numId="6" w16cid:durableId="142744117">
    <w:abstractNumId w:val="3"/>
  </w:num>
  <w:num w:numId="7" w16cid:durableId="1391883726">
    <w:abstractNumId w:val="3"/>
    <w:lvlOverride w:ilvl="0">
      <w:startOverride w:val="1"/>
    </w:lvlOverride>
  </w:num>
  <w:num w:numId="8" w16cid:durableId="1050032957">
    <w:abstractNumId w:val="5"/>
  </w:num>
  <w:num w:numId="9" w16cid:durableId="16859812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2F6D"/>
    <w:rsid w:val="0000686C"/>
    <w:rsid w:val="00006B38"/>
    <w:rsid w:val="00012D10"/>
    <w:rsid w:val="00013250"/>
    <w:rsid w:val="0001442A"/>
    <w:rsid w:val="00017EF0"/>
    <w:rsid w:val="00020A64"/>
    <w:rsid w:val="00023970"/>
    <w:rsid w:val="0002407D"/>
    <w:rsid w:val="00025FF2"/>
    <w:rsid w:val="0003106C"/>
    <w:rsid w:val="00031F6F"/>
    <w:rsid w:val="000364A8"/>
    <w:rsid w:val="00036F8C"/>
    <w:rsid w:val="000409AC"/>
    <w:rsid w:val="000410A7"/>
    <w:rsid w:val="00042902"/>
    <w:rsid w:val="00042CBE"/>
    <w:rsid w:val="00042F6D"/>
    <w:rsid w:val="000439F1"/>
    <w:rsid w:val="000452AF"/>
    <w:rsid w:val="00050D2D"/>
    <w:rsid w:val="00050E7B"/>
    <w:rsid w:val="000541D6"/>
    <w:rsid w:val="0006025A"/>
    <w:rsid w:val="00060F66"/>
    <w:rsid w:val="000669DB"/>
    <w:rsid w:val="00067139"/>
    <w:rsid w:val="00072A3B"/>
    <w:rsid w:val="000776EA"/>
    <w:rsid w:val="00087F30"/>
    <w:rsid w:val="00091835"/>
    <w:rsid w:val="000939EB"/>
    <w:rsid w:val="000961F7"/>
    <w:rsid w:val="00096263"/>
    <w:rsid w:val="000A0FB1"/>
    <w:rsid w:val="000A469A"/>
    <w:rsid w:val="000A4D6B"/>
    <w:rsid w:val="000A7573"/>
    <w:rsid w:val="000B2385"/>
    <w:rsid w:val="000B2F02"/>
    <w:rsid w:val="000B3632"/>
    <w:rsid w:val="000B4188"/>
    <w:rsid w:val="000B49FB"/>
    <w:rsid w:val="000B69B6"/>
    <w:rsid w:val="000C07BA"/>
    <w:rsid w:val="000C08DE"/>
    <w:rsid w:val="000C112D"/>
    <w:rsid w:val="000C22B4"/>
    <w:rsid w:val="000C43A0"/>
    <w:rsid w:val="000D4895"/>
    <w:rsid w:val="000D6BD0"/>
    <w:rsid w:val="000E0568"/>
    <w:rsid w:val="000E2AAC"/>
    <w:rsid w:val="000E57C0"/>
    <w:rsid w:val="000E6909"/>
    <w:rsid w:val="000E74EF"/>
    <w:rsid w:val="000F0638"/>
    <w:rsid w:val="000F09DC"/>
    <w:rsid w:val="000F0D81"/>
    <w:rsid w:val="000F2D6F"/>
    <w:rsid w:val="000F5FA1"/>
    <w:rsid w:val="00101D2B"/>
    <w:rsid w:val="0010224E"/>
    <w:rsid w:val="00102E46"/>
    <w:rsid w:val="0010394F"/>
    <w:rsid w:val="00110151"/>
    <w:rsid w:val="00112275"/>
    <w:rsid w:val="001137F6"/>
    <w:rsid w:val="0011485A"/>
    <w:rsid w:val="00115A5F"/>
    <w:rsid w:val="00116F50"/>
    <w:rsid w:val="001179B6"/>
    <w:rsid w:val="00121AEC"/>
    <w:rsid w:val="00123369"/>
    <w:rsid w:val="001236FB"/>
    <w:rsid w:val="00126DC7"/>
    <w:rsid w:val="00127567"/>
    <w:rsid w:val="00131AB9"/>
    <w:rsid w:val="00134CC9"/>
    <w:rsid w:val="00141484"/>
    <w:rsid w:val="0014220C"/>
    <w:rsid w:val="001423CE"/>
    <w:rsid w:val="00143956"/>
    <w:rsid w:val="00145C7E"/>
    <w:rsid w:val="00146588"/>
    <w:rsid w:val="00152110"/>
    <w:rsid w:val="0015770E"/>
    <w:rsid w:val="001633EF"/>
    <w:rsid w:val="00164830"/>
    <w:rsid w:val="00171D73"/>
    <w:rsid w:val="00174E8D"/>
    <w:rsid w:val="00177FEA"/>
    <w:rsid w:val="00181311"/>
    <w:rsid w:val="001817D0"/>
    <w:rsid w:val="001832CE"/>
    <w:rsid w:val="00184E1C"/>
    <w:rsid w:val="00187572"/>
    <w:rsid w:val="0019438D"/>
    <w:rsid w:val="001954F5"/>
    <w:rsid w:val="001967C4"/>
    <w:rsid w:val="0019745F"/>
    <w:rsid w:val="001A1D63"/>
    <w:rsid w:val="001A2B29"/>
    <w:rsid w:val="001A43C7"/>
    <w:rsid w:val="001A6482"/>
    <w:rsid w:val="001A7600"/>
    <w:rsid w:val="001B107B"/>
    <w:rsid w:val="001B3D28"/>
    <w:rsid w:val="001B58EF"/>
    <w:rsid w:val="001C04CD"/>
    <w:rsid w:val="001C6F34"/>
    <w:rsid w:val="001C788A"/>
    <w:rsid w:val="001C7B47"/>
    <w:rsid w:val="001D0544"/>
    <w:rsid w:val="001D1C72"/>
    <w:rsid w:val="001D2408"/>
    <w:rsid w:val="001D3875"/>
    <w:rsid w:val="001D3BB8"/>
    <w:rsid w:val="001D3FB4"/>
    <w:rsid w:val="001D41F0"/>
    <w:rsid w:val="001D4490"/>
    <w:rsid w:val="001D72A0"/>
    <w:rsid w:val="001E26CD"/>
    <w:rsid w:val="001E4CE0"/>
    <w:rsid w:val="001E5040"/>
    <w:rsid w:val="001E52B0"/>
    <w:rsid w:val="001F21F0"/>
    <w:rsid w:val="001F2AA3"/>
    <w:rsid w:val="001F472D"/>
    <w:rsid w:val="001F56AF"/>
    <w:rsid w:val="001F7E36"/>
    <w:rsid w:val="00200342"/>
    <w:rsid w:val="0020689F"/>
    <w:rsid w:val="00207BB8"/>
    <w:rsid w:val="00210EA4"/>
    <w:rsid w:val="00211325"/>
    <w:rsid w:val="00212C8C"/>
    <w:rsid w:val="00214798"/>
    <w:rsid w:val="00216ED6"/>
    <w:rsid w:val="0021787F"/>
    <w:rsid w:val="00217EEC"/>
    <w:rsid w:val="002212E0"/>
    <w:rsid w:val="002257D8"/>
    <w:rsid w:val="002263DA"/>
    <w:rsid w:val="00227685"/>
    <w:rsid w:val="002279E7"/>
    <w:rsid w:val="00236BD8"/>
    <w:rsid w:val="00237CBB"/>
    <w:rsid w:val="002408C8"/>
    <w:rsid w:val="00240AB9"/>
    <w:rsid w:val="00241A8A"/>
    <w:rsid w:val="0024410A"/>
    <w:rsid w:val="002448D2"/>
    <w:rsid w:val="002454DB"/>
    <w:rsid w:val="00245644"/>
    <w:rsid w:val="002523EE"/>
    <w:rsid w:val="002533BC"/>
    <w:rsid w:val="002544F2"/>
    <w:rsid w:val="00256B3A"/>
    <w:rsid w:val="002574AB"/>
    <w:rsid w:val="00257A7D"/>
    <w:rsid w:val="00261726"/>
    <w:rsid w:val="0026423A"/>
    <w:rsid w:val="00264320"/>
    <w:rsid w:val="00271337"/>
    <w:rsid w:val="00272438"/>
    <w:rsid w:val="00272DBC"/>
    <w:rsid w:val="00276493"/>
    <w:rsid w:val="00276D78"/>
    <w:rsid w:val="00282F62"/>
    <w:rsid w:val="00286231"/>
    <w:rsid w:val="00286C18"/>
    <w:rsid w:val="00287233"/>
    <w:rsid w:val="0028773A"/>
    <w:rsid w:val="00290BB5"/>
    <w:rsid w:val="00291BA7"/>
    <w:rsid w:val="002979C0"/>
    <w:rsid w:val="00297BD4"/>
    <w:rsid w:val="002A113C"/>
    <w:rsid w:val="002A2098"/>
    <w:rsid w:val="002A405D"/>
    <w:rsid w:val="002A428E"/>
    <w:rsid w:val="002A4751"/>
    <w:rsid w:val="002B2180"/>
    <w:rsid w:val="002B4325"/>
    <w:rsid w:val="002C15A4"/>
    <w:rsid w:val="002C33AC"/>
    <w:rsid w:val="002C38F5"/>
    <w:rsid w:val="002C6289"/>
    <w:rsid w:val="002C6606"/>
    <w:rsid w:val="002D14C1"/>
    <w:rsid w:val="002D409D"/>
    <w:rsid w:val="002D576D"/>
    <w:rsid w:val="002D6871"/>
    <w:rsid w:val="002D7F87"/>
    <w:rsid w:val="002E1BDF"/>
    <w:rsid w:val="002E34ED"/>
    <w:rsid w:val="002E38D1"/>
    <w:rsid w:val="002E7818"/>
    <w:rsid w:val="002E7845"/>
    <w:rsid w:val="002F0530"/>
    <w:rsid w:val="002F0818"/>
    <w:rsid w:val="002F098A"/>
    <w:rsid w:val="002F11BB"/>
    <w:rsid w:val="002F13C2"/>
    <w:rsid w:val="002F18EA"/>
    <w:rsid w:val="002F37DB"/>
    <w:rsid w:val="002F3B4B"/>
    <w:rsid w:val="002F4698"/>
    <w:rsid w:val="002F4833"/>
    <w:rsid w:val="00300DDA"/>
    <w:rsid w:val="00302480"/>
    <w:rsid w:val="0030355F"/>
    <w:rsid w:val="00303D42"/>
    <w:rsid w:val="00306CF7"/>
    <w:rsid w:val="00307986"/>
    <w:rsid w:val="00321D89"/>
    <w:rsid w:val="0033306D"/>
    <w:rsid w:val="00337753"/>
    <w:rsid w:val="00345643"/>
    <w:rsid w:val="00345CDA"/>
    <w:rsid w:val="00347F42"/>
    <w:rsid w:val="003524A8"/>
    <w:rsid w:val="003619ED"/>
    <w:rsid w:val="00361F4B"/>
    <w:rsid w:val="00364E7E"/>
    <w:rsid w:val="00365C2B"/>
    <w:rsid w:val="0036759C"/>
    <w:rsid w:val="00371B8D"/>
    <w:rsid w:val="00376B5F"/>
    <w:rsid w:val="00377B2B"/>
    <w:rsid w:val="00377D0A"/>
    <w:rsid w:val="00380635"/>
    <w:rsid w:val="0038109C"/>
    <w:rsid w:val="00384991"/>
    <w:rsid w:val="00385B87"/>
    <w:rsid w:val="00385EB1"/>
    <w:rsid w:val="003873EB"/>
    <w:rsid w:val="00392FD9"/>
    <w:rsid w:val="00394293"/>
    <w:rsid w:val="003961B2"/>
    <w:rsid w:val="0039730C"/>
    <w:rsid w:val="003A012B"/>
    <w:rsid w:val="003A2B99"/>
    <w:rsid w:val="003B243D"/>
    <w:rsid w:val="003B2A4E"/>
    <w:rsid w:val="003B5C69"/>
    <w:rsid w:val="003C4000"/>
    <w:rsid w:val="003C5FA8"/>
    <w:rsid w:val="003D335C"/>
    <w:rsid w:val="003D422A"/>
    <w:rsid w:val="003D5D95"/>
    <w:rsid w:val="003D68E1"/>
    <w:rsid w:val="003D7A85"/>
    <w:rsid w:val="003E0336"/>
    <w:rsid w:val="003E22AB"/>
    <w:rsid w:val="003E3B7E"/>
    <w:rsid w:val="003E51D1"/>
    <w:rsid w:val="003E5EEA"/>
    <w:rsid w:val="003F2B22"/>
    <w:rsid w:val="003F2E0C"/>
    <w:rsid w:val="003F582A"/>
    <w:rsid w:val="003F5EF2"/>
    <w:rsid w:val="004004FE"/>
    <w:rsid w:val="004007A7"/>
    <w:rsid w:val="00401A07"/>
    <w:rsid w:val="004039FB"/>
    <w:rsid w:val="00404264"/>
    <w:rsid w:val="004046F3"/>
    <w:rsid w:val="00411D8E"/>
    <w:rsid w:val="00415995"/>
    <w:rsid w:val="00416947"/>
    <w:rsid w:val="004218BF"/>
    <w:rsid w:val="00422C69"/>
    <w:rsid w:val="00425029"/>
    <w:rsid w:val="00425387"/>
    <w:rsid w:val="004257B7"/>
    <w:rsid w:val="00426D64"/>
    <w:rsid w:val="004313B6"/>
    <w:rsid w:val="00433AA3"/>
    <w:rsid w:val="00436DE5"/>
    <w:rsid w:val="00437114"/>
    <w:rsid w:val="0044400A"/>
    <w:rsid w:val="0044418D"/>
    <w:rsid w:val="004445C5"/>
    <w:rsid w:val="004536C8"/>
    <w:rsid w:val="0045507D"/>
    <w:rsid w:val="00456ECA"/>
    <w:rsid w:val="0046032A"/>
    <w:rsid w:val="0046093A"/>
    <w:rsid w:val="004640E8"/>
    <w:rsid w:val="004679F3"/>
    <w:rsid w:val="00467F04"/>
    <w:rsid w:val="00470F3D"/>
    <w:rsid w:val="0047134D"/>
    <w:rsid w:val="00474A1B"/>
    <w:rsid w:val="00474BC3"/>
    <w:rsid w:val="004759FD"/>
    <w:rsid w:val="00476C0F"/>
    <w:rsid w:val="00484273"/>
    <w:rsid w:val="00486E60"/>
    <w:rsid w:val="00492718"/>
    <w:rsid w:val="00493004"/>
    <w:rsid w:val="00497E52"/>
    <w:rsid w:val="004A1387"/>
    <w:rsid w:val="004B0019"/>
    <w:rsid w:val="004B07BB"/>
    <w:rsid w:val="004C2EAB"/>
    <w:rsid w:val="004C2EBF"/>
    <w:rsid w:val="004C312C"/>
    <w:rsid w:val="004C512D"/>
    <w:rsid w:val="004C57AC"/>
    <w:rsid w:val="004C63DA"/>
    <w:rsid w:val="004D166F"/>
    <w:rsid w:val="004D2E95"/>
    <w:rsid w:val="004D509B"/>
    <w:rsid w:val="004D5B3E"/>
    <w:rsid w:val="004D72DE"/>
    <w:rsid w:val="004E5049"/>
    <w:rsid w:val="004E552F"/>
    <w:rsid w:val="004E615E"/>
    <w:rsid w:val="004F20CB"/>
    <w:rsid w:val="004F3154"/>
    <w:rsid w:val="004F5013"/>
    <w:rsid w:val="004F525C"/>
    <w:rsid w:val="00500D47"/>
    <w:rsid w:val="005061F3"/>
    <w:rsid w:val="005134DA"/>
    <w:rsid w:val="00515550"/>
    <w:rsid w:val="00516173"/>
    <w:rsid w:val="005209C5"/>
    <w:rsid w:val="005209FF"/>
    <w:rsid w:val="00521C74"/>
    <w:rsid w:val="005220DF"/>
    <w:rsid w:val="005220E2"/>
    <w:rsid w:val="005237E3"/>
    <w:rsid w:val="00523874"/>
    <w:rsid w:val="00523B0E"/>
    <w:rsid w:val="00537863"/>
    <w:rsid w:val="00537AB5"/>
    <w:rsid w:val="00540842"/>
    <w:rsid w:val="00541B0C"/>
    <w:rsid w:val="00544EFB"/>
    <w:rsid w:val="005470B6"/>
    <w:rsid w:val="00550EB7"/>
    <w:rsid w:val="00554CD6"/>
    <w:rsid w:val="005574D7"/>
    <w:rsid w:val="00560872"/>
    <w:rsid w:val="0056328E"/>
    <w:rsid w:val="00563AA0"/>
    <w:rsid w:val="0056401D"/>
    <w:rsid w:val="0056480C"/>
    <w:rsid w:val="00564B2E"/>
    <w:rsid w:val="005650D4"/>
    <w:rsid w:val="00566EDD"/>
    <w:rsid w:val="00567346"/>
    <w:rsid w:val="005718FA"/>
    <w:rsid w:val="0057192B"/>
    <w:rsid w:val="00572577"/>
    <w:rsid w:val="00576078"/>
    <w:rsid w:val="005863D1"/>
    <w:rsid w:val="00593307"/>
    <w:rsid w:val="00593668"/>
    <w:rsid w:val="00594387"/>
    <w:rsid w:val="00596513"/>
    <w:rsid w:val="005A08FA"/>
    <w:rsid w:val="005A1180"/>
    <w:rsid w:val="005A3168"/>
    <w:rsid w:val="005A341D"/>
    <w:rsid w:val="005A6EE5"/>
    <w:rsid w:val="005B0686"/>
    <w:rsid w:val="005B0776"/>
    <w:rsid w:val="005B5A0D"/>
    <w:rsid w:val="005C24FE"/>
    <w:rsid w:val="005C4182"/>
    <w:rsid w:val="005C5D90"/>
    <w:rsid w:val="005D1D36"/>
    <w:rsid w:val="005D5F64"/>
    <w:rsid w:val="005E419E"/>
    <w:rsid w:val="005E442D"/>
    <w:rsid w:val="005E5C31"/>
    <w:rsid w:val="005E6411"/>
    <w:rsid w:val="005F00FE"/>
    <w:rsid w:val="005F166D"/>
    <w:rsid w:val="005F4156"/>
    <w:rsid w:val="00601818"/>
    <w:rsid w:val="00602E14"/>
    <w:rsid w:val="00602EB0"/>
    <w:rsid w:val="00602F83"/>
    <w:rsid w:val="00605611"/>
    <w:rsid w:val="006056C0"/>
    <w:rsid w:val="00605C74"/>
    <w:rsid w:val="0061364B"/>
    <w:rsid w:val="006257B9"/>
    <w:rsid w:val="006262C0"/>
    <w:rsid w:val="0062647E"/>
    <w:rsid w:val="00631652"/>
    <w:rsid w:val="00632459"/>
    <w:rsid w:val="00636BF5"/>
    <w:rsid w:val="00641FA2"/>
    <w:rsid w:val="00642BDD"/>
    <w:rsid w:val="006447AD"/>
    <w:rsid w:val="00651194"/>
    <w:rsid w:val="00655CF8"/>
    <w:rsid w:val="006644AE"/>
    <w:rsid w:val="00665195"/>
    <w:rsid w:val="00666929"/>
    <w:rsid w:val="00667EF2"/>
    <w:rsid w:val="0067231B"/>
    <w:rsid w:val="006742C2"/>
    <w:rsid w:val="0068232E"/>
    <w:rsid w:val="00683F17"/>
    <w:rsid w:val="00684E65"/>
    <w:rsid w:val="00693526"/>
    <w:rsid w:val="00693B6E"/>
    <w:rsid w:val="00694783"/>
    <w:rsid w:val="00697805"/>
    <w:rsid w:val="006A55A4"/>
    <w:rsid w:val="006B6B27"/>
    <w:rsid w:val="006B6F64"/>
    <w:rsid w:val="006B79E5"/>
    <w:rsid w:val="006C06A7"/>
    <w:rsid w:val="006C0908"/>
    <w:rsid w:val="006C10A5"/>
    <w:rsid w:val="006C24AB"/>
    <w:rsid w:val="006D0480"/>
    <w:rsid w:val="006D1567"/>
    <w:rsid w:val="006E06EA"/>
    <w:rsid w:val="006E1388"/>
    <w:rsid w:val="006F07AB"/>
    <w:rsid w:val="006F6A1D"/>
    <w:rsid w:val="007024B6"/>
    <w:rsid w:val="0071010C"/>
    <w:rsid w:val="007108AA"/>
    <w:rsid w:val="00712379"/>
    <w:rsid w:val="007128EC"/>
    <w:rsid w:val="007160D8"/>
    <w:rsid w:val="00720013"/>
    <w:rsid w:val="00720FF0"/>
    <w:rsid w:val="00722D9F"/>
    <w:rsid w:val="0072526F"/>
    <w:rsid w:val="007277BA"/>
    <w:rsid w:val="00730AB1"/>
    <w:rsid w:val="0073119A"/>
    <w:rsid w:val="0073203A"/>
    <w:rsid w:val="00732386"/>
    <w:rsid w:val="00732DD4"/>
    <w:rsid w:val="00740ED7"/>
    <w:rsid w:val="007416EC"/>
    <w:rsid w:val="00746548"/>
    <w:rsid w:val="00747BBC"/>
    <w:rsid w:val="00750194"/>
    <w:rsid w:val="0075057C"/>
    <w:rsid w:val="00753411"/>
    <w:rsid w:val="007557BD"/>
    <w:rsid w:val="00755E5C"/>
    <w:rsid w:val="007621FE"/>
    <w:rsid w:val="007628B9"/>
    <w:rsid w:val="00766A4F"/>
    <w:rsid w:val="007753A5"/>
    <w:rsid w:val="007761F5"/>
    <w:rsid w:val="007769DD"/>
    <w:rsid w:val="0078553D"/>
    <w:rsid w:val="00786B87"/>
    <w:rsid w:val="0079331B"/>
    <w:rsid w:val="0079454C"/>
    <w:rsid w:val="00794DAC"/>
    <w:rsid w:val="00796F43"/>
    <w:rsid w:val="007A0923"/>
    <w:rsid w:val="007A0CF4"/>
    <w:rsid w:val="007A2289"/>
    <w:rsid w:val="007A714A"/>
    <w:rsid w:val="007A7DD3"/>
    <w:rsid w:val="007B212B"/>
    <w:rsid w:val="007B5378"/>
    <w:rsid w:val="007B6AA8"/>
    <w:rsid w:val="007C5531"/>
    <w:rsid w:val="007C5E18"/>
    <w:rsid w:val="007D094F"/>
    <w:rsid w:val="007D23D0"/>
    <w:rsid w:val="007D48C1"/>
    <w:rsid w:val="007E6C26"/>
    <w:rsid w:val="007E6E7A"/>
    <w:rsid w:val="007E747D"/>
    <w:rsid w:val="007F3382"/>
    <w:rsid w:val="007F5CD0"/>
    <w:rsid w:val="00801CFC"/>
    <w:rsid w:val="00803006"/>
    <w:rsid w:val="00813538"/>
    <w:rsid w:val="00816DA0"/>
    <w:rsid w:val="00820377"/>
    <w:rsid w:val="00820793"/>
    <w:rsid w:val="008226E3"/>
    <w:rsid w:val="00823E13"/>
    <w:rsid w:val="008244C7"/>
    <w:rsid w:val="0082541A"/>
    <w:rsid w:val="0083164F"/>
    <w:rsid w:val="0083186A"/>
    <w:rsid w:val="00832AA4"/>
    <w:rsid w:val="00835377"/>
    <w:rsid w:val="008355D3"/>
    <w:rsid w:val="00835CDC"/>
    <w:rsid w:val="00835FCB"/>
    <w:rsid w:val="0083726A"/>
    <w:rsid w:val="00840C55"/>
    <w:rsid w:val="008504CF"/>
    <w:rsid w:val="008559CC"/>
    <w:rsid w:val="00856905"/>
    <w:rsid w:val="008607FE"/>
    <w:rsid w:val="00863CB4"/>
    <w:rsid w:val="008651DC"/>
    <w:rsid w:val="008655F8"/>
    <w:rsid w:val="00872865"/>
    <w:rsid w:val="0087289C"/>
    <w:rsid w:val="00874142"/>
    <w:rsid w:val="0087481F"/>
    <w:rsid w:val="00874BBF"/>
    <w:rsid w:val="00875592"/>
    <w:rsid w:val="00875A51"/>
    <w:rsid w:val="008763E2"/>
    <w:rsid w:val="00876D36"/>
    <w:rsid w:val="008826F3"/>
    <w:rsid w:val="008862DE"/>
    <w:rsid w:val="00887D4D"/>
    <w:rsid w:val="0089130C"/>
    <w:rsid w:val="008920B7"/>
    <w:rsid w:val="008958D6"/>
    <w:rsid w:val="00897CC6"/>
    <w:rsid w:val="008A1799"/>
    <w:rsid w:val="008A3DA9"/>
    <w:rsid w:val="008A3E50"/>
    <w:rsid w:val="008A623A"/>
    <w:rsid w:val="008B2B87"/>
    <w:rsid w:val="008B489C"/>
    <w:rsid w:val="008B4F15"/>
    <w:rsid w:val="008C2AB9"/>
    <w:rsid w:val="008D12BE"/>
    <w:rsid w:val="008E0947"/>
    <w:rsid w:val="008E28A3"/>
    <w:rsid w:val="008E4FE5"/>
    <w:rsid w:val="008E59F2"/>
    <w:rsid w:val="008E653D"/>
    <w:rsid w:val="008E7112"/>
    <w:rsid w:val="008F0A27"/>
    <w:rsid w:val="008F6F24"/>
    <w:rsid w:val="00901911"/>
    <w:rsid w:val="00906262"/>
    <w:rsid w:val="00907992"/>
    <w:rsid w:val="00910DDE"/>
    <w:rsid w:val="00914207"/>
    <w:rsid w:val="00914CA9"/>
    <w:rsid w:val="009239AE"/>
    <w:rsid w:val="00925A16"/>
    <w:rsid w:val="0093176E"/>
    <w:rsid w:val="00932450"/>
    <w:rsid w:val="009354DB"/>
    <w:rsid w:val="00935B16"/>
    <w:rsid w:val="009408E3"/>
    <w:rsid w:val="00945E46"/>
    <w:rsid w:val="00952411"/>
    <w:rsid w:val="00952F88"/>
    <w:rsid w:val="00957630"/>
    <w:rsid w:val="00980BA8"/>
    <w:rsid w:val="00986E2B"/>
    <w:rsid w:val="009968E4"/>
    <w:rsid w:val="009A0A18"/>
    <w:rsid w:val="009A17F1"/>
    <w:rsid w:val="009A1A6D"/>
    <w:rsid w:val="009A1BC3"/>
    <w:rsid w:val="009A401B"/>
    <w:rsid w:val="009A4EA0"/>
    <w:rsid w:val="009A6D5A"/>
    <w:rsid w:val="009A73FA"/>
    <w:rsid w:val="009B0F6F"/>
    <w:rsid w:val="009B4897"/>
    <w:rsid w:val="009B5714"/>
    <w:rsid w:val="009B70BD"/>
    <w:rsid w:val="009B7E98"/>
    <w:rsid w:val="009C413E"/>
    <w:rsid w:val="009D59D3"/>
    <w:rsid w:val="009D5F4F"/>
    <w:rsid w:val="009E14CC"/>
    <w:rsid w:val="009E1BF3"/>
    <w:rsid w:val="009E3BA6"/>
    <w:rsid w:val="009E5191"/>
    <w:rsid w:val="009E595B"/>
    <w:rsid w:val="009E5E33"/>
    <w:rsid w:val="009E67B5"/>
    <w:rsid w:val="009F5F89"/>
    <w:rsid w:val="00A00872"/>
    <w:rsid w:val="00A044A5"/>
    <w:rsid w:val="00A04F63"/>
    <w:rsid w:val="00A07082"/>
    <w:rsid w:val="00A07C3D"/>
    <w:rsid w:val="00A13EDB"/>
    <w:rsid w:val="00A16EDF"/>
    <w:rsid w:val="00A2047C"/>
    <w:rsid w:val="00A23430"/>
    <w:rsid w:val="00A23596"/>
    <w:rsid w:val="00A25693"/>
    <w:rsid w:val="00A3785F"/>
    <w:rsid w:val="00A45E83"/>
    <w:rsid w:val="00A46D6D"/>
    <w:rsid w:val="00A47F76"/>
    <w:rsid w:val="00A50DEB"/>
    <w:rsid w:val="00A576C2"/>
    <w:rsid w:val="00A57812"/>
    <w:rsid w:val="00A62E5C"/>
    <w:rsid w:val="00A63479"/>
    <w:rsid w:val="00A70EDB"/>
    <w:rsid w:val="00A740B1"/>
    <w:rsid w:val="00A7422F"/>
    <w:rsid w:val="00A7727E"/>
    <w:rsid w:val="00A77FB2"/>
    <w:rsid w:val="00A81853"/>
    <w:rsid w:val="00A82399"/>
    <w:rsid w:val="00A82A7B"/>
    <w:rsid w:val="00A83436"/>
    <w:rsid w:val="00A83617"/>
    <w:rsid w:val="00A85316"/>
    <w:rsid w:val="00A90140"/>
    <w:rsid w:val="00A936FD"/>
    <w:rsid w:val="00A967B1"/>
    <w:rsid w:val="00A968B6"/>
    <w:rsid w:val="00A97158"/>
    <w:rsid w:val="00AA6206"/>
    <w:rsid w:val="00AB4968"/>
    <w:rsid w:val="00AB5D36"/>
    <w:rsid w:val="00AB5DB4"/>
    <w:rsid w:val="00AC1A5D"/>
    <w:rsid w:val="00AC2FF5"/>
    <w:rsid w:val="00AC42E1"/>
    <w:rsid w:val="00AD1C8B"/>
    <w:rsid w:val="00AD3136"/>
    <w:rsid w:val="00AD361C"/>
    <w:rsid w:val="00AD6B08"/>
    <w:rsid w:val="00AE036A"/>
    <w:rsid w:val="00AE3409"/>
    <w:rsid w:val="00AE4AC5"/>
    <w:rsid w:val="00B0110F"/>
    <w:rsid w:val="00B03CEA"/>
    <w:rsid w:val="00B14850"/>
    <w:rsid w:val="00B1562E"/>
    <w:rsid w:val="00B15EA7"/>
    <w:rsid w:val="00B16A73"/>
    <w:rsid w:val="00B17031"/>
    <w:rsid w:val="00B2078F"/>
    <w:rsid w:val="00B20B92"/>
    <w:rsid w:val="00B2286C"/>
    <w:rsid w:val="00B23FD9"/>
    <w:rsid w:val="00B242A1"/>
    <w:rsid w:val="00B2463D"/>
    <w:rsid w:val="00B254F1"/>
    <w:rsid w:val="00B30291"/>
    <w:rsid w:val="00B312B5"/>
    <w:rsid w:val="00B328AC"/>
    <w:rsid w:val="00B33729"/>
    <w:rsid w:val="00B33CF9"/>
    <w:rsid w:val="00B3405D"/>
    <w:rsid w:val="00B41193"/>
    <w:rsid w:val="00B44D76"/>
    <w:rsid w:val="00B4504C"/>
    <w:rsid w:val="00B45C9C"/>
    <w:rsid w:val="00B528F6"/>
    <w:rsid w:val="00B609DC"/>
    <w:rsid w:val="00B62466"/>
    <w:rsid w:val="00B64C89"/>
    <w:rsid w:val="00B650B0"/>
    <w:rsid w:val="00B65B2A"/>
    <w:rsid w:val="00B70868"/>
    <w:rsid w:val="00B70C73"/>
    <w:rsid w:val="00B769C6"/>
    <w:rsid w:val="00B76B55"/>
    <w:rsid w:val="00B80798"/>
    <w:rsid w:val="00B8184A"/>
    <w:rsid w:val="00B81EC1"/>
    <w:rsid w:val="00B822E4"/>
    <w:rsid w:val="00B82BE2"/>
    <w:rsid w:val="00B83966"/>
    <w:rsid w:val="00B85AD3"/>
    <w:rsid w:val="00B8680B"/>
    <w:rsid w:val="00B96A6A"/>
    <w:rsid w:val="00B97B5B"/>
    <w:rsid w:val="00BA15EA"/>
    <w:rsid w:val="00BA187F"/>
    <w:rsid w:val="00BA4AE6"/>
    <w:rsid w:val="00BA4BAD"/>
    <w:rsid w:val="00BA5070"/>
    <w:rsid w:val="00BA79FC"/>
    <w:rsid w:val="00BB0170"/>
    <w:rsid w:val="00BB523E"/>
    <w:rsid w:val="00BB563B"/>
    <w:rsid w:val="00BB668D"/>
    <w:rsid w:val="00BC318D"/>
    <w:rsid w:val="00BD10DD"/>
    <w:rsid w:val="00BD17D0"/>
    <w:rsid w:val="00BD47FB"/>
    <w:rsid w:val="00BD4EA7"/>
    <w:rsid w:val="00BD56E7"/>
    <w:rsid w:val="00BD5EB8"/>
    <w:rsid w:val="00BD6E41"/>
    <w:rsid w:val="00BE5D55"/>
    <w:rsid w:val="00BF143F"/>
    <w:rsid w:val="00BF5C5D"/>
    <w:rsid w:val="00C00B5B"/>
    <w:rsid w:val="00C00F05"/>
    <w:rsid w:val="00C032BB"/>
    <w:rsid w:val="00C04A43"/>
    <w:rsid w:val="00C060ED"/>
    <w:rsid w:val="00C07043"/>
    <w:rsid w:val="00C111E6"/>
    <w:rsid w:val="00C13930"/>
    <w:rsid w:val="00C16747"/>
    <w:rsid w:val="00C17198"/>
    <w:rsid w:val="00C21D9C"/>
    <w:rsid w:val="00C21ECE"/>
    <w:rsid w:val="00C25DB1"/>
    <w:rsid w:val="00C27A0E"/>
    <w:rsid w:val="00C27F73"/>
    <w:rsid w:val="00C340D6"/>
    <w:rsid w:val="00C37974"/>
    <w:rsid w:val="00C406C4"/>
    <w:rsid w:val="00C41C37"/>
    <w:rsid w:val="00C4498A"/>
    <w:rsid w:val="00C45DE9"/>
    <w:rsid w:val="00C46BC1"/>
    <w:rsid w:val="00C511A8"/>
    <w:rsid w:val="00C51316"/>
    <w:rsid w:val="00C52737"/>
    <w:rsid w:val="00C52FA9"/>
    <w:rsid w:val="00C532DD"/>
    <w:rsid w:val="00C5391F"/>
    <w:rsid w:val="00C53F05"/>
    <w:rsid w:val="00C54D4E"/>
    <w:rsid w:val="00C61511"/>
    <w:rsid w:val="00C649EC"/>
    <w:rsid w:val="00C65418"/>
    <w:rsid w:val="00C654AF"/>
    <w:rsid w:val="00C65DD9"/>
    <w:rsid w:val="00C674F7"/>
    <w:rsid w:val="00C71317"/>
    <w:rsid w:val="00C722D7"/>
    <w:rsid w:val="00C72921"/>
    <w:rsid w:val="00C753EB"/>
    <w:rsid w:val="00C81403"/>
    <w:rsid w:val="00C81D3F"/>
    <w:rsid w:val="00C851EE"/>
    <w:rsid w:val="00C85433"/>
    <w:rsid w:val="00C86FD7"/>
    <w:rsid w:val="00C877C8"/>
    <w:rsid w:val="00C9291E"/>
    <w:rsid w:val="00C93138"/>
    <w:rsid w:val="00C94228"/>
    <w:rsid w:val="00C95EAC"/>
    <w:rsid w:val="00C95F58"/>
    <w:rsid w:val="00CA12D4"/>
    <w:rsid w:val="00CA21BE"/>
    <w:rsid w:val="00CA571E"/>
    <w:rsid w:val="00CA6432"/>
    <w:rsid w:val="00CA7D1C"/>
    <w:rsid w:val="00CA7FEB"/>
    <w:rsid w:val="00CB14F6"/>
    <w:rsid w:val="00CB179F"/>
    <w:rsid w:val="00CB295E"/>
    <w:rsid w:val="00CB3E9A"/>
    <w:rsid w:val="00CB4684"/>
    <w:rsid w:val="00CB5AC3"/>
    <w:rsid w:val="00CB7F9D"/>
    <w:rsid w:val="00CC1B5D"/>
    <w:rsid w:val="00CC4DB4"/>
    <w:rsid w:val="00CC748A"/>
    <w:rsid w:val="00CD0C71"/>
    <w:rsid w:val="00CD1246"/>
    <w:rsid w:val="00CE06AF"/>
    <w:rsid w:val="00CE1A44"/>
    <w:rsid w:val="00CE6B70"/>
    <w:rsid w:val="00CF25AB"/>
    <w:rsid w:val="00CF60A6"/>
    <w:rsid w:val="00CF7A0D"/>
    <w:rsid w:val="00D04B1D"/>
    <w:rsid w:val="00D04CF8"/>
    <w:rsid w:val="00D05D41"/>
    <w:rsid w:val="00D06352"/>
    <w:rsid w:val="00D11090"/>
    <w:rsid w:val="00D11C04"/>
    <w:rsid w:val="00D11D7D"/>
    <w:rsid w:val="00D1382B"/>
    <w:rsid w:val="00D15608"/>
    <w:rsid w:val="00D162F7"/>
    <w:rsid w:val="00D16726"/>
    <w:rsid w:val="00D16E0E"/>
    <w:rsid w:val="00D2280A"/>
    <w:rsid w:val="00D2418F"/>
    <w:rsid w:val="00D26F33"/>
    <w:rsid w:val="00D33928"/>
    <w:rsid w:val="00D359EE"/>
    <w:rsid w:val="00D36FDD"/>
    <w:rsid w:val="00D37C10"/>
    <w:rsid w:val="00D411DC"/>
    <w:rsid w:val="00D42C46"/>
    <w:rsid w:val="00D42C5A"/>
    <w:rsid w:val="00D47302"/>
    <w:rsid w:val="00D52488"/>
    <w:rsid w:val="00D55A7E"/>
    <w:rsid w:val="00D55FCA"/>
    <w:rsid w:val="00D568C0"/>
    <w:rsid w:val="00D63E4A"/>
    <w:rsid w:val="00D661AB"/>
    <w:rsid w:val="00D66A62"/>
    <w:rsid w:val="00D71031"/>
    <w:rsid w:val="00D72B0A"/>
    <w:rsid w:val="00D75ABE"/>
    <w:rsid w:val="00D80BF5"/>
    <w:rsid w:val="00D81C28"/>
    <w:rsid w:val="00D847B4"/>
    <w:rsid w:val="00D85D91"/>
    <w:rsid w:val="00D90F96"/>
    <w:rsid w:val="00D92A33"/>
    <w:rsid w:val="00D92B77"/>
    <w:rsid w:val="00D92E52"/>
    <w:rsid w:val="00DA0192"/>
    <w:rsid w:val="00DA22E3"/>
    <w:rsid w:val="00DA3E30"/>
    <w:rsid w:val="00DA58FF"/>
    <w:rsid w:val="00DA734F"/>
    <w:rsid w:val="00DB487C"/>
    <w:rsid w:val="00DB7D76"/>
    <w:rsid w:val="00DC1668"/>
    <w:rsid w:val="00DC2217"/>
    <w:rsid w:val="00DC3515"/>
    <w:rsid w:val="00DC4AA3"/>
    <w:rsid w:val="00DC6784"/>
    <w:rsid w:val="00DC7483"/>
    <w:rsid w:val="00DC790C"/>
    <w:rsid w:val="00DD0DF3"/>
    <w:rsid w:val="00DD10C1"/>
    <w:rsid w:val="00DD14E0"/>
    <w:rsid w:val="00DD401A"/>
    <w:rsid w:val="00DD5B1F"/>
    <w:rsid w:val="00DD5F6F"/>
    <w:rsid w:val="00DE2407"/>
    <w:rsid w:val="00DE5677"/>
    <w:rsid w:val="00DE6DF8"/>
    <w:rsid w:val="00DF3F57"/>
    <w:rsid w:val="00DF4A56"/>
    <w:rsid w:val="00DF53B7"/>
    <w:rsid w:val="00E023A5"/>
    <w:rsid w:val="00E03FF4"/>
    <w:rsid w:val="00E0623D"/>
    <w:rsid w:val="00E076AB"/>
    <w:rsid w:val="00E11E17"/>
    <w:rsid w:val="00E1468F"/>
    <w:rsid w:val="00E167A6"/>
    <w:rsid w:val="00E229E3"/>
    <w:rsid w:val="00E23988"/>
    <w:rsid w:val="00E24390"/>
    <w:rsid w:val="00E244F2"/>
    <w:rsid w:val="00E24990"/>
    <w:rsid w:val="00E25146"/>
    <w:rsid w:val="00E30A9D"/>
    <w:rsid w:val="00E31E47"/>
    <w:rsid w:val="00E335C6"/>
    <w:rsid w:val="00E33852"/>
    <w:rsid w:val="00E346B5"/>
    <w:rsid w:val="00E37C3F"/>
    <w:rsid w:val="00E42D01"/>
    <w:rsid w:val="00E42F18"/>
    <w:rsid w:val="00E433A0"/>
    <w:rsid w:val="00E50811"/>
    <w:rsid w:val="00E51AAD"/>
    <w:rsid w:val="00E51F63"/>
    <w:rsid w:val="00E5517D"/>
    <w:rsid w:val="00E55CE4"/>
    <w:rsid w:val="00E57CB5"/>
    <w:rsid w:val="00E657FB"/>
    <w:rsid w:val="00E66256"/>
    <w:rsid w:val="00E6720F"/>
    <w:rsid w:val="00E67595"/>
    <w:rsid w:val="00E6789E"/>
    <w:rsid w:val="00E7195E"/>
    <w:rsid w:val="00E72959"/>
    <w:rsid w:val="00E74BFF"/>
    <w:rsid w:val="00E76223"/>
    <w:rsid w:val="00E77940"/>
    <w:rsid w:val="00E81053"/>
    <w:rsid w:val="00E81D31"/>
    <w:rsid w:val="00E846EE"/>
    <w:rsid w:val="00E92162"/>
    <w:rsid w:val="00E942E7"/>
    <w:rsid w:val="00E9466F"/>
    <w:rsid w:val="00E95652"/>
    <w:rsid w:val="00E97EDB"/>
    <w:rsid w:val="00EA17FF"/>
    <w:rsid w:val="00EA2DE7"/>
    <w:rsid w:val="00EA5CEB"/>
    <w:rsid w:val="00EA7115"/>
    <w:rsid w:val="00EB6E70"/>
    <w:rsid w:val="00EC156D"/>
    <w:rsid w:val="00EC58BD"/>
    <w:rsid w:val="00EC6060"/>
    <w:rsid w:val="00EC7B96"/>
    <w:rsid w:val="00ED5D99"/>
    <w:rsid w:val="00EE12C8"/>
    <w:rsid w:val="00EE3489"/>
    <w:rsid w:val="00EE5BE9"/>
    <w:rsid w:val="00EF008A"/>
    <w:rsid w:val="00EF040C"/>
    <w:rsid w:val="00EF63C5"/>
    <w:rsid w:val="00EF65CF"/>
    <w:rsid w:val="00EF7AA1"/>
    <w:rsid w:val="00F015BA"/>
    <w:rsid w:val="00F01AA5"/>
    <w:rsid w:val="00F03426"/>
    <w:rsid w:val="00F063D6"/>
    <w:rsid w:val="00F06AC4"/>
    <w:rsid w:val="00F14439"/>
    <w:rsid w:val="00F1592B"/>
    <w:rsid w:val="00F15E5A"/>
    <w:rsid w:val="00F22883"/>
    <w:rsid w:val="00F24A18"/>
    <w:rsid w:val="00F30F18"/>
    <w:rsid w:val="00F31B45"/>
    <w:rsid w:val="00F36DB9"/>
    <w:rsid w:val="00F373BD"/>
    <w:rsid w:val="00F37C51"/>
    <w:rsid w:val="00F511D9"/>
    <w:rsid w:val="00F528FC"/>
    <w:rsid w:val="00F55C05"/>
    <w:rsid w:val="00F57C0C"/>
    <w:rsid w:val="00F67731"/>
    <w:rsid w:val="00F71495"/>
    <w:rsid w:val="00F75B03"/>
    <w:rsid w:val="00F83B3D"/>
    <w:rsid w:val="00F85782"/>
    <w:rsid w:val="00F85B37"/>
    <w:rsid w:val="00F86D26"/>
    <w:rsid w:val="00F873D7"/>
    <w:rsid w:val="00F932BA"/>
    <w:rsid w:val="00F96E42"/>
    <w:rsid w:val="00FA0B67"/>
    <w:rsid w:val="00FA2D19"/>
    <w:rsid w:val="00FA340E"/>
    <w:rsid w:val="00FA44E3"/>
    <w:rsid w:val="00FA6139"/>
    <w:rsid w:val="00FA6BFF"/>
    <w:rsid w:val="00FA7F43"/>
    <w:rsid w:val="00FB3BA3"/>
    <w:rsid w:val="00FB6E41"/>
    <w:rsid w:val="00FB7B7D"/>
    <w:rsid w:val="00FC005C"/>
    <w:rsid w:val="00FC36BF"/>
    <w:rsid w:val="00FC5373"/>
    <w:rsid w:val="00FD1E0E"/>
    <w:rsid w:val="00FD3FE2"/>
    <w:rsid w:val="00FD49ED"/>
    <w:rsid w:val="00FE0537"/>
    <w:rsid w:val="00FE220D"/>
    <w:rsid w:val="00FE2AB8"/>
    <w:rsid w:val="00FE4231"/>
    <w:rsid w:val="00FE5EC4"/>
    <w:rsid w:val="00FE681A"/>
    <w:rsid w:val="00FF067B"/>
    <w:rsid w:val="00FF1F78"/>
    <w:rsid w:val="00FF745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19A22"/>
  <w15:chartTrackingRefBased/>
  <w15:docId w15:val="{B2739F73-4291-4ADC-894E-E7601699E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FiguresTables"/>
    <w:qFormat/>
    <w:rsid w:val="004C57AC"/>
    <w:pPr>
      <w:suppressAutoHyphens/>
      <w:spacing w:after="0" w:line="240" w:lineRule="auto"/>
    </w:pPr>
    <w:rPr>
      <w:rFonts w:ascii="Arial" w:hAnsi="Arial" w:cs="Calibri"/>
      <w:kern w:val="0"/>
      <w:sz w:val="18"/>
      <w14:ligatures w14:val="none"/>
    </w:rPr>
  </w:style>
  <w:style w:type="paragraph" w:styleId="Heading1">
    <w:name w:val="heading 1"/>
    <w:basedOn w:val="Normal"/>
    <w:next w:val="Normal"/>
    <w:link w:val="Heading1Char"/>
    <w:uiPriority w:val="9"/>
    <w:qFormat/>
    <w:rsid w:val="00377D0A"/>
    <w:pPr>
      <w:keepNext/>
      <w:keepLines/>
      <w:suppressAutoHyphens w:val="0"/>
      <w:spacing w:before="32" w:after="240"/>
      <w:outlineLvl w:val="0"/>
    </w:pPr>
    <w:rPr>
      <w:rFonts w:eastAsiaTheme="majorEastAsia" w:cstheme="majorBidi"/>
      <w:b/>
      <w:kern w:val="2"/>
      <w:sz w:val="22"/>
      <w:szCs w:val="40"/>
      <w14:ligatures w14:val="standardContextual"/>
    </w:rPr>
  </w:style>
  <w:style w:type="paragraph" w:styleId="Heading2">
    <w:name w:val="heading 2"/>
    <w:basedOn w:val="Normal"/>
    <w:next w:val="Normal"/>
    <w:link w:val="Heading2Char"/>
    <w:uiPriority w:val="9"/>
    <w:unhideWhenUsed/>
    <w:qFormat/>
    <w:rsid w:val="00377D0A"/>
    <w:pPr>
      <w:keepNext/>
      <w:keepLines/>
      <w:spacing w:after="240"/>
      <w:ind w:left="284"/>
      <w:outlineLvl w:val="1"/>
    </w:pPr>
    <w:rPr>
      <w:rFonts w:eastAsiaTheme="majorEastAsia" w:cstheme="majorBidi"/>
      <w:b/>
      <w:kern w:val="2"/>
      <w:sz w:val="22"/>
      <w:szCs w:val="32"/>
      <w14:ligatures w14:val="standardContextual"/>
    </w:rPr>
  </w:style>
  <w:style w:type="paragraph" w:styleId="Heading3">
    <w:name w:val="heading 3"/>
    <w:basedOn w:val="Normal"/>
    <w:next w:val="Normal"/>
    <w:link w:val="Heading3Char"/>
    <w:uiPriority w:val="9"/>
    <w:unhideWhenUsed/>
    <w:qFormat/>
    <w:rsid w:val="00377D0A"/>
    <w:pPr>
      <w:keepNext/>
      <w:keepLines/>
      <w:spacing w:after="240"/>
      <w:ind w:left="284"/>
      <w:outlineLvl w:val="2"/>
    </w:pPr>
    <w:rPr>
      <w:rFonts w:eastAsiaTheme="majorEastAsia" w:cstheme="majorBidi"/>
      <w:b/>
      <w:kern w:val="2"/>
      <w:sz w:val="22"/>
      <w:szCs w:val="28"/>
      <w14:ligatures w14:val="standardContextual"/>
    </w:rPr>
  </w:style>
  <w:style w:type="paragraph" w:styleId="Heading4">
    <w:name w:val="heading 4"/>
    <w:basedOn w:val="Normal"/>
    <w:next w:val="Normal"/>
    <w:link w:val="Heading4Char"/>
    <w:uiPriority w:val="9"/>
    <w:semiHidden/>
    <w:unhideWhenUsed/>
    <w:qFormat/>
    <w:rsid w:val="00042F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42F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42F6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42F6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42F6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42F6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7D0A"/>
    <w:rPr>
      <w:rFonts w:ascii="Arial" w:eastAsiaTheme="majorEastAsia" w:hAnsi="Arial" w:cstheme="majorBidi"/>
      <w:b/>
      <w:szCs w:val="40"/>
    </w:rPr>
  </w:style>
  <w:style w:type="character" w:customStyle="1" w:styleId="Heading2Char">
    <w:name w:val="Heading 2 Char"/>
    <w:basedOn w:val="DefaultParagraphFont"/>
    <w:link w:val="Heading2"/>
    <w:uiPriority w:val="9"/>
    <w:rsid w:val="00377D0A"/>
    <w:rPr>
      <w:rFonts w:ascii="Arial" w:eastAsiaTheme="majorEastAsia" w:hAnsi="Arial" w:cstheme="majorBidi"/>
      <w:b/>
      <w:szCs w:val="32"/>
    </w:rPr>
  </w:style>
  <w:style w:type="character" w:customStyle="1" w:styleId="Heading3Char">
    <w:name w:val="Heading 3 Char"/>
    <w:basedOn w:val="DefaultParagraphFont"/>
    <w:link w:val="Heading3"/>
    <w:uiPriority w:val="9"/>
    <w:rsid w:val="00377D0A"/>
    <w:rPr>
      <w:rFonts w:ascii="Arial" w:eastAsiaTheme="majorEastAsia" w:hAnsi="Arial" w:cstheme="majorBidi"/>
      <w:b/>
      <w:szCs w:val="28"/>
    </w:rPr>
  </w:style>
  <w:style w:type="character" w:customStyle="1" w:styleId="Heading4Char">
    <w:name w:val="Heading 4 Char"/>
    <w:basedOn w:val="DefaultParagraphFont"/>
    <w:link w:val="Heading4"/>
    <w:uiPriority w:val="9"/>
    <w:semiHidden/>
    <w:rsid w:val="00042F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42F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42F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42F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42F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42F6D"/>
    <w:rPr>
      <w:rFonts w:eastAsiaTheme="majorEastAsia" w:cstheme="majorBidi"/>
      <w:color w:val="272727" w:themeColor="text1" w:themeTint="D8"/>
    </w:rPr>
  </w:style>
  <w:style w:type="paragraph" w:styleId="Title">
    <w:name w:val="Title"/>
    <w:basedOn w:val="Normal"/>
    <w:next w:val="Normal"/>
    <w:link w:val="TitleChar"/>
    <w:uiPriority w:val="10"/>
    <w:qFormat/>
    <w:rsid w:val="00042F6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2F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42F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42F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42F6D"/>
    <w:pPr>
      <w:spacing w:before="160"/>
      <w:jc w:val="center"/>
    </w:pPr>
    <w:rPr>
      <w:i/>
      <w:iCs/>
      <w:color w:val="404040" w:themeColor="text1" w:themeTint="BF"/>
    </w:rPr>
  </w:style>
  <w:style w:type="character" w:customStyle="1" w:styleId="QuoteChar">
    <w:name w:val="Quote Char"/>
    <w:basedOn w:val="DefaultParagraphFont"/>
    <w:link w:val="Quote"/>
    <w:uiPriority w:val="29"/>
    <w:rsid w:val="00042F6D"/>
    <w:rPr>
      <w:i/>
      <w:iCs/>
      <w:color w:val="404040" w:themeColor="text1" w:themeTint="BF"/>
    </w:rPr>
  </w:style>
  <w:style w:type="paragraph" w:styleId="ListParagraph">
    <w:name w:val="List Paragraph"/>
    <w:basedOn w:val="Normal"/>
    <w:uiPriority w:val="34"/>
    <w:qFormat/>
    <w:rsid w:val="00042F6D"/>
    <w:pPr>
      <w:ind w:left="720"/>
      <w:contextualSpacing/>
    </w:pPr>
  </w:style>
  <w:style w:type="character" w:styleId="IntenseEmphasis">
    <w:name w:val="Intense Emphasis"/>
    <w:basedOn w:val="DefaultParagraphFont"/>
    <w:uiPriority w:val="21"/>
    <w:qFormat/>
    <w:rsid w:val="00042F6D"/>
    <w:rPr>
      <w:i/>
      <w:iCs/>
      <w:color w:val="0F4761" w:themeColor="accent1" w:themeShade="BF"/>
    </w:rPr>
  </w:style>
  <w:style w:type="paragraph" w:styleId="IntenseQuote">
    <w:name w:val="Intense Quote"/>
    <w:basedOn w:val="Normal"/>
    <w:next w:val="Normal"/>
    <w:link w:val="IntenseQuoteChar"/>
    <w:uiPriority w:val="30"/>
    <w:qFormat/>
    <w:rsid w:val="00042F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42F6D"/>
    <w:rPr>
      <w:i/>
      <w:iCs/>
      <w:color w:val="0F4761" w:themeColor="accent1" w:themeShade="BF"/>
    </w:rPr>
  </w:style>
  <w:style w:type="character" w:styleId="IntenseReference">
    <w:name w:val="Intense Reference"/>
    <w:basedOn w:val="DefaultParagraphFont"/>
    <w:uiPriority w:val="32"/>
    <w:qFormat/>
    <w:rsid w:val="00042F6D"/>
    <w:rPr>
      <w:b/>
      <w:bCs/>
      <w:smallCaps/>
      <w:color w:val="0F4761" w:themeColor="accent1" w:themeShade="BF"/>
      <w:spacing w:val="5"/>
    </w:rPr>
  </w:style>
  <w:style w:type="paragraph" w:styleId="TOC1">
    <w:name w:val="toc 1"/>
    <w:basedOn w:val="Normal"/>
    <w:next w:val="Normal"/>
    <w:autoRedefine/>
    <w:uiPriority w:val="39"/>
    <w:unhideWhenUsed/>
    <w:rsid w:val="002E7818"/>
    <w:pPr>
      <w:spacing w:before="240" w:after="100"/>
    </w:pPr>
    <w:rPr>
      <w:b/>
      <w:sz w:val="22"/>
    </w:rPr>
  </w:style>
  <w:style w:type="paragraph" w:styleId="TOC2">
    <w:name w:val="toc 2"/>
    <w:basedOn w:val="Normal"/>
    <w:next w:val="Normal"/>
    <w:autoRedefine/>
    <w:uiPriority w:val="39"/>
    <w:unhideWhenUsed/>
    <w:rsid w:val="008355D3"/>
    <w:pPr>
      <w:spacing w:after="100"/>
      <w:ind w:left="220"/>
    </w:pPr>
    <w:rPr>
      <w:sz w:val="22"/>
    </w:rPr>
  </w:style>
  <w:style w:type="paragraph" w:styleId="TOC3">
    <w:name w:val="toc 3"/>
    <w:basedOn w:val="Normal"/>
    <w:next w:val="Normal"/>
    <w:autoRedefine/>
    <w:uiPriority w:val="39"/>
    <w:unhideWhenUsed/>
    <w:rsid w:val="002E7818"/>
    <w:pPr>
      <w:tabs>
        <w:tab w:val="left" w:pos="1440"/>
        <w:tab w:val="right" w:leader="dot" w:pos="9628"/>
      </w:tabs>
      <w:spacing w:after="100"/>
      <w:ind w:left="440"/>
    </w:pPr>
    <w:rPr>
      <w:i/>
      <w:sz w:val="22"/>
    </w:rPr>
  </w:style>
  <w:style w:type="character" w:styleId="Hyperlink">
    <w:name w:val="Hyperlink"/>
    <w:basedOn w:val="DefaultParagraphFont"/>
    <w:uiPriority w:val="99"/>
    <w:unhideWhenUsed/>
    <w:rsid w:val="0057192B"/>
    <w:rPr>
      <w:noProof/>
      <w:color w:val="467886" w:themeColor="hyperlink"/>
      <w:u w:val="single"/>
    </w:rPr>
  </w:style>
  <w:style w:type="paragraph" w:styleId="BodyText">
    <w:name w:val="Body Text"/>
    <w:basedOn w:val="Normal"/>
    <w:link w:val="BodyTextChar"/>
    <w:uiPriority w:val="1"/>
    <w:qFormat/>
    <w:rsid w:val="00377D0A"/>
    <w:pPr>
      <w:spacing w:after="240" w:line="360" w:lineRule="auto"/>
      <w:ind w:firstLine="284"/>
      <w:jc w:val="both"/>
    </w:pPr>
    <w:rPr>
      <w:rFonts w:eastAsia="Calibri"/>
      <w:kern w:val="2"/>
      <w:sz w:val="22"/>
      <w14:ligatures w14:val="standardContextual"/>
    </w:rPr>
  </w:style>
  <w:style w:type="character" w:customStyle="1" w:styleId="BodyTextChar">
    <w:name w:val="Body Text Char"/>
    <w:basedOn w:val="DefaultParagraphFont"/>
    <w:link w:val="BodyText"/>
    <w:uiPriority w:val="1"/>
    <w:qFormat/>
    <w:rsid w:val="00377D0A"/>
    <w:rPr>
      <w:rFonts w:ascii="Arial" w:eastAsia="Calibri" w:hAnsi="Arial" w:cs="Calibri"/>
    </w:rPr>
  </w:style>
  <w:style w:type="paragraph" w:styleId="Header">
    <w:name w:val="header"/>
    <w:basedOn w:val="Normal"/>
    <w:link w:val="HeaderChar"/>
    <w:uiPriority w:val="99"/>
    <w:unhideWhenUsed/>
    <w:rsid w:val="0010394F"/>
    <w:pPr>
      <w:tabs>
        <w:tab w:val="center" w:pos="4513"/>
        <w:tab w:val="right" w:pos="9026"/>
      </w:tabs>
    </w:pPr>
  </w:style>
  <w:style w:type="character" w:customStyle="1" w:styleId="HeaderChar">
    <w:name w:val="Header Char"/>
    <w:basedOn w:val="DefaultParagraphFont"/>
    <w:link w:val="Header"/>
    <w:uiPriority w:val="99"/>
    <w:rsid w:val="0010394F"/>
    <w:rPr>
      <w:rFonts w:cs="Calibri"/>
      <w:kern w:val="0"/>
      <w14:ligatures w14:val="none"/>
    </w:rPr>
  </w:style>
  <w:style w:type="paragraph" w:styleId="Footer">
    <w:name w:val="footer"/>
    <w:basedOn w:val="Normal"/>
    <w:link w:val="FooterChar"/>
    <w:uiPriority w:val="99"/>
    <w:unhideWhenUsed/>
    <w:rsid w:val="0010394F"/>
    <w:pPr>
      <w:tabs>
        <w:tab w:val="center" w:pos="4513"/>
        <w:tab w:val="right" w:pos="9026"/>
      </w:tabs>
    </w:pPr>
  </w:style>
  <w:style w:type="character" w:customStyle="1" w:styleId="FooterChar">
    <w:name w:val="Footer Char"/>
    <w:basedOn w:val="DefaultParagraphFont"/>
    <w:link w:val="Footer"/>
    <w:uiPriority w:val="99"/>
    <w:rsid w:val="0010394F"/>
    <w:rPr>
      <w:rFonts w:cs="Calibri"/>
      <w:kern w:val="0"/>
      <w14:ligatures w14:val="none"/>
    </w:rPr>
  </w:style>
  <w:style w:type="paragraph" w:styleId="NoSpacing">
    <w:name w:val="No Spacing"/>
    <w:uiPriority w:val="1"/>
    <w:qFormat/>
    <w:rsid w:val="00602EB0"/>
    <w:pPr>
      <w:suppressAutoHyphens/>
      <w:spacing w:after="0" w:line="240" w:lineRule="auto"/>
    </w:pPr>
    <w:rPr>
      <w:rFonts w:ascii="Arial" w:hAnsi="Arial" w:cs="Calibri"/>
      <w:kern w:val="0"/>
      <w:sz w:val="18"/>
      <w14:ligatures w14:val="none"/>
    </w:rPr>
  </w:style>
  <w:style w:type="paragraph" w:customStyle="1" w:styleId="objectives">
    <w:name w:val="objectives"/>
    <w:basedOn w:val="Normal"/>
    <w:link w:val="objectivesChar"/>
    <w:qFormat/>
    <w:rsid w:val="00377D0A"/>
    <w:pPr>
      <w:spacing w:after="240" w:line="360" w:lineRule="auto"/>
      <w:jc w:val="both"/>
    </w:pPr>
    <w:rPr>
      <w:sz w:val="22"/>
    </w:rPr>
  </w:style>
  <w:style w:type="character" w:customStyle="1" w:styleId="objectivesChar">
    <w:name w:val="objectives Char"/>
    <w:basedOn w:val="DefaultParagraphFont"/>
    <w:link w:val="objectives"/>
    <w:rsid w:val="00377D0A"/>
    <w:rPr>
      <w:rFonts w:ascii="Arial" w:hAnsi="Arial" w:cs="Calibri"/>
      <w:kern w:val="0"/>
      <w14:ligatures w14:val="none"/>
    </w:rPr>
  </w:style>
  <w:style w:type="paragraph" w:customStyle="1" w:styleId="SubObjectivs">
    <w:name w:val="SubObjectivs"/>
    <w:basedOn w:val="objectives"/>
    <w:link w:val="SubObjectivsChar"/>
    <w:qFormat/>
    <w:rsid w:val="00601818"/>
    <w:pPr>
      <w:numPr>
        <w:ilvl w:val="1"/>
        <w:numId w:val="3"/>
      </w:numPr>
      <w:spacing w:line="240" w:lineRule="auto"/>
      <w:ind w:left="1208" w:hanging="357"/>
    </w:pPr>
  </w:style>
  <w:style w:type="character" w:customStyle="1" w:styleId="SubObjectivsChar">
    <w:name w:val="SubObjectivs Char"/>
    <w:basedOn w:val="objectivesChar"/>
    <w:link w:val="SubObjectivs"/>
    <w:rsid w:val="00601818"/>
    <w:rPr>
      <w:rFonts w:ascii="Arial" w:hAnsi="Arial" w:cs="Calibri"/>
      <w:kern w:val="0"/>
      <w14:ligatures w14:val="none"/>
    </w:rPr>
  </w:style>
  <w:style w:type="paragraph" w:customStyle="1" w:styleId="BulletObjective">
    <w:name w:val="BulletObjective"/>
    <w:basedOn w:val="objectives"/>
    <w:link w:val="BulletObjectiveChar"/>
    <w:qFormat/>
    <w:rsid w:val="00DD0DF3"/>
    <w:pPr>
      <w:numPr>
        <w:numId w:val="3"/>
      </w:numPr>
      <w:spacing w:after="60"/>
    </w:pPr>
  </w:style>
  <w:style w:type="character" w:customStyle="1" w:styleId="BulletObjectiveChar">
    <w:name w:val="BulletObjective Char"/>
    <w:basedOn w:val="objectivesChar"/>
    <w:link w:val="BulletObjective"/>
    <w:rsid w:val="00DD0DF3"/>
    <w:rPr>
      <w:rFonts w:ascii="Arial" w:hAnsi="Arial" w:cs="Calibri"/>
      <w:kern w:val="0"/>
      <w14:ligatures w14:val="none"/>
    </w:rPr>
  </w:style>
  <w:style w:type="paragraph" w:customStyle="1" w:styleId="Captions">
    <w:name w:val="Captions"/>
    <w:basedOn w:val="BodyText"/>
    <w:link w:val="CaptionsChar"/>
    <w:qFormat/>
    <w:rsid w:val="00BA4BAD"/>
    <w:pPr>
      <w:ind w:firstLine="0"/>
      <w:jc w:val="center"/>
    </w:pPr>
    <w:rPr>
      <w:rFonts w:eastAsiaTheme="minorHAnsi"/>
      <w:kern w:val="0"/>
      <w:sz w:val="18"/>
      <w14:ligatures w14:val="none"/>
    </w:rPr>
  </w:style>
  <w:style w:type="character" w:customStyle="1" w:styleId="CaptionsChar">
    <w:name w:val="Captions Char"/>
    <w:basedOn w:val="BodyTextChar"/>
    <w:link w:val="Captions"/>
    <w:rsid w:val="00BA4BAD"/>
    <w:rPr>
      <w:rFonts w:ascii="Arial" w:eastAsia="Calibri" w:hAnsi="Arial" w:cs="Calibri"/>
      <w:kern w:val="0"/>
      <w:sz w:val="18"/>
      <w14:ligatures w14:val="none"/>
    </w:rPr>
  </w:style>
  <w:style w:type="paragraph" w:styleId="TOC4">
    <w:name w:val="toc 4"/>
    <w:basedOn w:val="Normal"/>
    <w:next w:val="Normal"/>
    <w:autoRedefine/>
    <w:uiPriority w:val="39"/>
    <w:unhideWhenUsed/>
    <w:rsid w:val="0026423A"/>
    <w:pPr>
      <w:suppressAutoHyphens w:val="0"/>
      <w:spacing w:after="100" w:line="278" w:lineRule="auto"/>
      <w:ind w:left="720"/>
    </w:pPr>
    <w:rPr>
      <w:rFonts w:asciiTheme="minorHAnsi" w:eastAsiaTheme="minorEastAsia" w:hAnsiTheme="minorHAnsi" w:cstheme="minorBidi"/>
      <w:kern w:val="2"/>
      <w:sz w:val="24"/>
      <w:szCs w:val="24"/>
      <w:lang w:eastAsia="en-IE"/>
      <w14:ligatures w14:val="standardContextual"/>
    </w:rPr>
  </w:style>
  <w:style w:type="paragraph" w:styleId="TOC5">
    <w:name w:val="toc 5"/>
    <w:basedOn w:val="Normal"/>
    <w:next w:val="Normal"/>
    <w:autoRedefine/>
    <w:uiPriority w:val="39"/>
    <w:unhideWhenUsed/>
    <w:rsid w:val="0026423A"/>
    <w:pPr>
      <w:suppressAutoHyphens w:val="0"/>
      <w:spacing w:after="100" w:line="278" w:lineRule="auto"/>
      <w:ind w:left="960"/>
    </w:pPr>
    <w:rPr>
      <w:rFonts w:asciiTheme="minorHAnsi" w:eastAsiaTheme="minorEastAsia" w:hAnsiTheme="minorHAnsi" w:cstheme="minorBidi"/>
      <w:kern w:val="2"/>
      <w:sz w:val="24"/>
      <w:szCs w:val="24"/>
      <w:lang w:eastAsia="en-IE"/>
      <w14:ligatures w14:val="standardContextual"/>
    </w:rPr>
  </w:style>
  <w:style w:type="paragraph" w:styleId="TOC6">
    <w:name w:val="toc 6"/>
    <w:basedOn w:val="Normal"/>
    <w:next w:val="Normal"/>
    <w:autoRedefine/>
    <w:uiPriority w:val="39"/>
    <w:unhideWhenUsed/>
    <w:rsid w:val="0026423A"/>
    <w:pPr>
      <w:suppressAutoHyphens w:val="0"/>
      <w:spacing w:after="100" w:line="278" w:lineRule="auto"/>
      <w:ind w:left="1200"/>
    </w:pPr>
    <w:rPr>
      <w:rFonts w:asciiTheme="minorHAnsi" w:eastAsiaTheme="minorEastAsia" w:hAnsiTheme="minorHAnsi" w:cstheme="minorBidi"/>
      <w:kern w:val="2"/>
      <w:sz w:val="24"/>
      <w:szCs w:val="24"/>
      <w:lang w:eastAsia="en-IE"/>
      <w14:ligatures w14:val="standardContextual"/>
    </w:rPr>
  </w:style>
  <w:style w:type="paragraph" w:styleId="TOC7">
    <w:name w:val="toc 7"/>
    <w:basedOn w:val="Normal"/>
    <w:next w:val="Normal"/>
    <w:autoRedefine/>
    <w:uiPriority w:val="39"/>
    <w:unhideWhenUsed/>
    <w:rsid w:val="0026423A"/>
    <w:pPr>
      <w:suppressAutoHyphens w:val="0"/>
      <w:spacing w:after="100" w:line="278" w:lineRule="auto"/>
      <w:ind w:left="1440"/>
    </w:pPr>
    <w:rPr>
      <w:rFonts w:asciiTheme="minorHAnsi" w:eastAsiaTheme="minorEastAsia" w:hAnsiTheme="minorHAnsi" w:cstheme="minorBidi"/>
      <w:kern w:val="2"/>
      <w:sz w:val="24"/>
      <w:szCs w:val="24"/>
      <w:lang w:eastAsia="en-IE"/>
      <w14:ligatures w14:val="standardContextual"/>
    </w:rPr>
  </w:style>
  <w:style w:type="paragraph" w:styleId="TOC8">
    <w:name w:val="toc 8"/>
    <w:basedOn w:val="Normal"/>
    <w:next w:val="Normal"/>
    <w:autoRedefine/>
    <w:uiPriority w:val="39"/>
    <w:unhideWhenUsed/>
    <w:rsid w:val="0026423A"/>
    <w:pPr>
      <w:suppressAutoHyphens w:val="0"/>
      <w:spacing w:after="100" w:line="278" w:lineRule="auto"/>
      <w:ind w:left="1680"/>
    </w:pPr>
    <w:rPr>
      <w:rFonts w:asciiTheme="minorHAnsi" w:eastAsiaTheme="minorEastAsia" w:hAnsiTheme="minorHAnsi" w:cstheme="minorBidi"/>
      <w:kern w:val="2"/>
      <w:sz w:val="24"/>
      <w:szCs w:val="24"/>
      <w:lang w:eastAsia="en-IE"/>
      <w14:ligatures w14:val="standardContextual"/>
    </w:rPr>
  </w:style>
  <w:style w:type="paragraph" w:styleId="TOC9">
    <w:name w:val="toc 9"/>
    <w:basedOn w:val="Normal"/>
    <w:next w:val="Normal"/>
    <w:autoRedefine/>
    <w:uiPriority w:val="39"/>
    <w:unhideWhenUsed/>
    <w:rsid w:val="0026423A"/>
    <w:pPr>
      <w:suppressAutoHyphens w:val="0"/>
      <w:spacing w:after="100" w:line="278" w:lineRule="auto"/>
      <w:ind w:left="1920"/>
    </w:pPr>
    <w:rPr>
      <w:rFonts w:asciiTheme="minorHAnsi" w:eastAsiaTheme="minorEastAsia" w:hAnsiTheme="minorHAnsi" w:cstheme="minorBidi"/>
      <w:kern w:val="2"/>
      <w:sz w:val="24"/>
      <w:szCs w:val="24"/>
      <w:lang w:eastAsia="en-IE"/>
      <w14:ligatures w14:val="standardContextual"/>
    </w:rPr>
  </w:style>
  <w:style w:type="character" w:styleId="UnresolvedMention">
    <w:name w:val="Unresolved Mention"/>
    <w:basedOn w:val="DefaultParagraphFont"/>
    <w:uiPriority w:val="99"/>
    <w:semiHidden/>
    <w:unhideWhenUsed/>
    <w:rsid w:val="0026423A"/>
    <w:rPr>
      <w:color w:val="605E5C"/>
      <w:shd w:val="clear" w:color="auto" w:fill="E1DFDD"/>
    </w:rPr>
  </w:style>
  <w:style w:type="paragraph" w:styleId="NormalWeb">
    <w:name w:val="Normal (Web)"/>
    <w:basedOn w:val="Normal"/>
    <w:uiPriority w:val="99"/>
    <w:semiHidden/>
    <w:unhideWhenUsed/>
    <w:rsid w:val="00F0342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30103310">
      <w:bodyDiv w:val="1"/>
      <w:marLeft w:val="0"/>
      <w:marRight w:val="0"/>
      <w:marTop w:val="0"/>
      <w:marBottom w:val="0"/>
      <w:divBdr>
        <w:top w:val="none" w:sz="0" w:space="0" w:color="auto"/>
        <w:left w:val="none" w:sz="0" w:space="0" w:color="auto"/>
        <w:bottom w:val="none" w:sz="0" w:space="0" w:color="auto"/>
        <w:right w:val="none" w:sz="0" w:space="0" w:color="auto"/>
      </w:divBdr>
      <w:divsChild>
        <w:div w:id="1861965611">
          <w:marLeft w:val="0"/>
          <w:marRight w:val="0"/>
          <w:marTop w:val="0"/>
          <w:marBottom w:val="0"/>
          <w:divBdr>
            <w:top w:val="none" w:sz="0" w:space="0" w:color="auto"/>
            <w:left w:val="none" w:sz="0" w:space="0" w:color="auto"/>
            <w:bottom w:val="none" w:sz="0" w:space="0" w:color="auto"/>
            <w:right w:val="none" w:sz="0" w:space="0" w:color="auto"/>
          </w:divBdr>
          <w:divsChild>
            <w:div w:id="1695963682">
              <w:marLeft w:val="0"/>
              <w:marRight w:val="0"/>
              <w:marTop w:val="0"/>
              <w:marBottom w:val="0"/>
              <w:divBdr>
                <w:top w:val="none" w:sz="0" w:space="0" w:color="auto"/>
                <w:left w:val="none" w:sz="0" w:space="0" w:color="auto"/>
                <w:bottom w:val="none" w:sz="0" w:space="0" w:color="auto"/>
                <w:right w:val="none" w:sz="0" w:space="0" w:color="auto"/>
              </w:divBdr>
              <w:divsChild>
                <w:div w:id="846559506">
                  <w:marLeft w:val="0"/>
                  <w:marRight w:val="0"/>
                  <w:marTop w:val="0"/>
                  <w:marBottom w:val="0"/>
                  <w:divBdr>
                    <w:top w:val="none" w:sz="0" w:space="0" w:color="auto"/>
                    <w:left w:val="none" w:sz="0" w:space="0" w:color="auto"/>
                    <w:bottom w:val="none" w:sz="0" w:space="0" w:color="auto"/>
                    <w:right w:val="none" w:sz="0" w:space="0" w:color="auto"/>
                  </w:divBdr>
                  <w:divsChild>
                    <w:div w:id="1323042634">
                      <w:marLeft w:val="0"/>
                      <w:marRight w:val="0"/>
                      <w:marTop w:val="0"/>
                      <w:marBottom w:val="0"/>
                      <w:divBdr>
                        <w:top w:val="none" w:sz="0" w:space="0" w:color="auto"/>
                        <w:left w:val="none" w:sz="0" w:space="0" w:color="auto"/>
                        <w:bottom w:val="none" w:sz="0" w:space="0" w:color="auto"/>
                        <w:right w:val="none" w:sz="0" w:space="0" w:color="auto"/>
                      </w:divBdr>
                      <w:divsChild>
                        <w:div w:id="758332826">
                          <w:marLeft w:val="0"/>
                          <w:marRight w:val="0"/>
                          <w:marTop w:val="0"/>
                          <w:marBottom w:val="0"/>
                          <w:divBdr>
                            <w:top w:val="none" w:sz="0" w:space="0" w:color="auto"/>
                            <w:left w:val="none" w:sz="0" w:space="0" w:color="auto"/>
                            <w:bottom w:val="none" w:sz="0" w:space="0" w:color="auto"/>
                            <w:right w:val="none" w:sz="0" w:space="0" w:color="auto"/>
                          </w:divBdr>
                          <w:divsChild>
                            <w:div w:id="1560435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328660">
      <w:bodyDiv w:val="1"/>
      <w:marLeft w:val="0"/>
      <w:marRight w:val="0"/>
      <w:marTop w:val="0"/>
      <w:marBottom w:val="0"/>
      <w:divBdr>
        <w:top w:val="none" w:sz="0" w:space="0" w:color="auto"/>
        <w:left w:val="none" w:sz="0" w:space="0" w:color="auto"/>
        <w:bottom w:val="none" w:sz="0" w:space="0" w:color="auto"/>
        <w:right w:val="none" w:sz="0" w:space="0" w:color="auto"/>
      </w:divBdr>
    </w:div>
    <w:div w:id="880360386">
      <w:bodyDiv w:val="1"/>
      <w:marLeft w:val="0"/>
      <w:marRight w:val="0"/>
      <w:marTop w:val="0"/>
      <w:marBottom w:val="0"/>
      <w:divBdr>
        <w:top w:val="none" w:sz="0" w:space="0" w:color="auto"/>
        <w:left w:val="none" w:sz="0" w:space="0" w:color="auto"/>
        <w:bottom w:val="none" w:sz="0" w:space="0" w:color="auto"/>
        <w:right w:val="none" w:sz="0" w:space="0" w:color="auto"/>
      </w:divBdr>
    </w:div>
    <w:div w:id="1024482373">
      <w:bodyDiv w:val="1"/>
      <w:marLeft w:val="0"/>
      <w:marRight w:val="0"/>
      <w:marTop w:val="0"/>
      <w:marBottom w:val="0"/>
      <w:divBdr>
        <w:top w:val="none" w:sz="0" w:space="0" w:color="auto"/>
        <w:left w:val="none" w:sz="0" w:space="0" w:color="auto"/>
        <w:bottom w:val="none" w:sz="0" w:space="0" w:color="auto"/>
        <w:right w:val="none" w:sz="0" w:space="0" w:color="auto"/>
      </w:divBdr>
    </w:div>
    <w:div w:id="1105924689">
      <w:bodyDiv w:val="1"/>
      <w:marLeft w:val="0"/>
      <w:marRight w:val="0"/>
      <w:marTop w:val="0"/>
      <w:marBottom w:val="0"/>
      <w:divBdr>
        <w:top w:val="none" w:sz="0" w:space="0" w:color="auto"/>
        <w:left w:val="none" w:sz="0" w:space="0" w:color="auto"/>
        <w:bottom w:val="none" w:sz="0" w:space="0" w:color="auto"/>
        <w:right w:val="none" w:sz="0" w:space="0" w:color="auto"/>
      </w:divBdr>
    </w:div>
    <w:div w:id="1310477341">
      <w:bodyDiv w:val="1"/>
      <w:marLeft w:val="0"/>
      <w:marRight w:val="0"/>
      <w:marTop w:val="0"/>
      <w:marBottom w:val="0"/>
      <w:divBdr>
        <w:top w:val="none" w:sz="0" w:space="0" w:color="auto"/>
        <w:left w:val="none" w:sz="0" w:space="0" w:color="auto"/>
        <w:bottom w:val="none" w:sz="0" w:space="0" w:color="auto"/>
        <w:right w:val="none" w:sz="0" w:space="0" w:color="auto"/>
      </w:divBdr>
    </w:div>
    <w:div w:id="1357387708">
      <w:bodyDiv w:val="1"/>
      <w:marLeft w:val="0"/>
      <w:marRight w:val="0"/>
      <w:marTop w:val="0"/>
      <w:marBottom w:val="0"/>
      <w:divBdr>
        <w:top w:val="none" w:sz="0" w:space="0" w:color="auto"/>
        <w:left w:val="none" w:sz="0" w:space="0" w:color="auto"/>
        <w:bottom w:val="none" w:sz="0" w:space="0" w:color="auto"/>
        <w:right w:val="none" w:sz="0" w:space="0" w:color="auto"/>
      </w:divBdr>
      <w:divsChild>
        <w:div w:id="275602270">
          <w:marLeft w:val="0"/>
          <w:marRight w:val="0"/>
          <w:marTop w:val="0"/>
          <w:marBottom w:val="0"/>
          <w:divBdr>
            <w:top w:val="none" w:sz="0" w:space="0" w:color="auto"/>
            <w:left w:val="none" w:sz="0" w:space="0" w:color="auto"/>
            <w:bottom w:val="none" w:sz="0" w:space="0" w:color="auto"/>
            <w:right w:val="none" w:sz="0" w:space="0" w:color="auto"/>
          </w:divBdr>
          <w:divsChild>
            <w:div w:id="1750272194">
              <w:marLeft w:val="0"/>
              <w:marRight w:val="0"/>
              <w:marTop w:val="0"/>
              <w:marBottom w:val="0"/>
              <w:divBdr>
                <w:top w:val="none" w:sz="0" w:space="0" w:color="auto"/>
                <w:left w:val="none" w:sz="0" w:space="0" w:color="auto"/>
                <w:bottom w:val="none" w:sz="0" w:space="0" w:color="auto"/>
                <w:right w:val="none" w:sz="0" w:space="0" w:color="auto"/>
              </w:divBdr>
              <w:divsChild>
                <w:div w:id="1503619018">
                  <w:marLeft w:val="0"/>
                  <w:marRight w:val="0"/>
                  <w:marTop w:val="0"/>
                  <w:marBottom w:val="0"/>
                  <w:divBdr>
                    <w:top w:val="none" w:sz="0" w:space="0" w:color="auto"/>
                    <w:left w:val="none" w:sz="0" w:space="0" w:color="auto"/>
                    <w:bottom w:val="none" w:sz="0" w:space="0" w:color="auto"/>
                    <w:right w:val="none" w:sz="0" w:space="0" w:color="auto"/>
                  </w:divBdr>
                  <w:divsChild>
                    <w:div w:id="665548327">
                      <w:marLeft w:val="0"/>
                      <w:marRight w:val="0"/>
                      <w:marTop w:val="0"/>
                      <w:marBottom w:val="0"/>
                      <w:divBdr>
                        <w:top w:val="none" w:sz="0" w:space="0" w:color="auto"/>
                        <w:left w:val="none" w:sz="0" w:space="0" w:color="auto"/>
                        <w:bottom w:val="none" w:sz="0" w:space="0" w:color="auto"/>
                        <w:right w:val="none" w:sz="0" w:space="0" w:color="auto"/>
                      </w:divBdr>
                      <w:divsChild>
                        <w:div w:id="1382246325">
                          <w:marLeft w:val="0"/>
                          <w:marRight w:val="0"/>
                          <w:marTop w:val="0"/>
                          <w:marBottom w:val="0"/>
                          <w:divBdr>
                            <w:top w:val="none" w:sz="0" w:space="0" w:color="auto"/>
                            <w:left w:val="none" w:sz="0" w:space="0" w:color="auto"/>
                            <w:bottom w:val="none" w:sz="0" w:space="0" w:color="auto"/>
                            <w:right w:val="none" w:sz="0" w:space="0" w:color="auto"/>
                          </w:divBdr>
                          <w:divsChild>
                            <w:div w:id="1142885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3693918">
      <w:bodyDiv w:val="1"/>
      <w:marLeft w:val="0"/>
      <w:marRight w:val="0"/>
      <w:marTop w:val="0"/>
      <w:marBottom w:val="0"/>
      <w:divBdr>
        <w:top w:val="none" w:sz="0" w:space="0" w:color="auto"/>
        <w:left w:val="none" w:sz="0" w:space="0" w:color="auto"/>
        <w:bottom w:val="none" w:sz="0" w:space="0" w:color="auto"/>
        <w:right w:val="none" w:sz="0" w:space="0" w:color="auto"/>
      </w:divBdr>
    </w:div>
    <w:div w:id="1513640238">
      <w:bodyDiv w:val="1"/>
      <w:marLeft w:val="0"/>
      <w:marRight w:val="0"/>
      <w:marTop w:val="0"/>
      <w:marBottom w:val="0"/>
      <w:divBdr>
        <w:top w:val="none" w:sz="0" w:space="0" w:color="auto"/>
        <w:left w:val="none" w:sz="0" w:space="0" w:color="auto"/>
        <w:bottom w:val="none" w:sz="0" w:space="0" w:color="auto"/>
        <w:right w:val="none" w:sz="0" w:space="0" w:color="auto"/>
      </w:divBdr>
    </w:div>
    <w:div w:id="1534146347">
      <w:bodyDiv w:val="1"/>
      <w:marLeft w:val="0"/>
      <w:marRight w:val="0"/>
      <w:marTop w:val="0"/>
      <w:marBottom w:val="0"/>
      <w:divBdr>
        <w:top w:val="none" w:sz="0" w:space="0" w:color="auto"/>
        <w:left w:val="none" w:sz="0" w:space="0" w:color="auto"/>
        <w:bottom w:val="none" w:sz="0" w:space="0" w:color="auto"/>
        <w:right w:val="none" w:sz="0" w:space="0" w:color="auto"/>
      </w:divBdr>
    </w:div>
    <w:div w:id="1581255227">
      <w:bodyDiv w:val="1"/>
      <w:marLeft w:val="0"/>
      <w:marRight w:val="0"/>
      <w:marTop w:val="0"/>
      <w:marBottom w:val="0"/>
      <w:divBdr>
        <w:top w:val="none" w:sz="0" w:space="0" w:color="auto"/>
        <w:left w:val="none" w:sz="0" w:space="0" w:color="auto"/>
        <w:bottom w:val="none" w:sz="0" w:space="0" w:color="auto"/>
        <w:right w:val="none" w:sz="0" w:space="0" w:color="auto"/>
      </w:divBdr>
    </w:div>
    <w:div w:id="2070489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jp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jpeg"/><Relationship Id="rId56" Type="http://schemas.openxmlformats.org/officeDocument/2006/relationships/image" Target="media/image48.png"/><Relationship Id="rId64"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jpeg"/><Relationship Id="rId57" Type="http://schemas.openxmlformats.org/officeDocument/2006/relationships/image" Target="media/image49.png"/><Relationship Id="rId10" Type="http://schemas.openxmlformats.org/officeDocument/2006/relationships/image" Target="media/image2.jpeg"/><Relationship Id="rId31" Type="http://schemas.openxmlformats.org/officeDocument/2006/relationships/image" Target="media/image23.jp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823EE-6A75-45B4-B4F4-9744CA585D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2</TotalTime>
  <Pages>65</Pages>
  <Words>22120</Words>
  <Characters>126088</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911</cp:revision>
  <dcterms:created xsi:type="dcterms:W3CDTF">2024-09-04T14:52:00Z</dcterms:created>
  <dcterms:modified xsi:type="dcterms:W3CDTF">2024-09-12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5jI89Ho"/&gt;&lt;style id="http://www.zotero.org/styles/harvard-cite-them-right-no-et-al"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